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32839A" w14:textId="019ECD8A" w:rsidR="00BC70A5" w:rsidRPr="00BF2C57" w:rsidRDefault="00BC70A5" w:rsidP="009337DE">
      <w:pPr>
        <w:spacing w:line="360" w:lineRule="auto"/>
        <w:jc w:val="both"/>
        <w:rPr>
          <w:rFonts w:ascii="Times New Roman" w:hAnsi="Times New Roman" w:cs="Times New Roman"/>
          <w:b/>
          <w:bCs/>
          <w:sz w:val="24"/>
          <w:szCs w:val="24"/>
        </w:rPr>
      </w:pPr>
      <w:r w:rsidRPr="00BF2C57">
        <w:rPr>
          <w:rFonts w:ascii="Times New Roman" w:hAnsi="Times New Roman" w:cs="Times New Roman"/>
          <w:b/>
          <w:bCs/>
          <w:sz w:val="24"/>
          <w:szCs w:val="24"/>
        </w:rPr>
        <w:t>LITERATURE REVIEW</w:t>
      </w:r>
    </w:p>
    <w:p w14:paraId="09C7FF52" w14:textId="5A25325E" w:rsidR="002712A6" w:rsidRDefault="00BC70A5"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The main purpose of the chapter is to present a resume of conceptual frame work relating to ascertain the association between </w:t>
      </w:r>
      <w:r w:rsidR="0021141C" w:rsidRPr="00BF2C57">
        <w:rPr>
          <w:rFonts w:ascii="Times New Roman" w:hAnsi="Times New Roman" w:cs="Times New Roman"/>
          <w:sz w:val="24"/>
          <w:szCs w:val="24"/>
        </w:rPr>
        <w:t>occupational exposure</w:t>
      </w:r>
      <w:r w:rsidRPr="00BF2C57">
        <w:rPr>
          <w:rFonts w:ascii="Times New Roman" w:hAnsi="Times New Roman" w:cs="Times New Roman"/>
          <w:sz w:val="24"/>
          <w:szCs w:val="24"/>
        </w:rPr>
        <w:t xml:space="preserve"> to silica dust and </w:t>
      </w:r>
      <w:r w:rsidR="00C54C63" w:rsidRPr="00BF2C57">
        <w:rPr>
          <w:rFonts w:ascii="Times New Roman" w:hAnsi="Times New Roman" w:cs="Times New Roman"/>
          <w:sz w:val="24"/>
          <w:szCs w:val="24"/>
        </w:rPr>
        <w:t>Chronic obstructive pulmonary disease (</w:t>
      </w:r>
      <w:r w:rsidRPr="00BF2C57">
        <w:rPr>
          <w:rFonts w:ascii="Times New Roman" w:hAnsi="Times New Roman" w:cs="Times New Roman"/>
          <w:sz w:val="24"/>
          <w:szCs w:val="24"/>
        </w:rPr>
        <w:t>COPD</w:t>
      </w:r>
      <w:r w:rsidR="00C54C63" w:rsidRPr="00BF2C57">
        <w:rPr>
          <w:rFonts w:ascii="Times New Roman" w:hAnsi="Times New Roman" w:cs="Times New Roman"/>
          <w:sz w:val="24"/>
          <w:szCs w:val="24"/>
        </w:rPr>
        <w:t>)</w:t>
      </w:r>
      <w:r w:rsidRPr="00BF2C57">
        <w:rPr>
          <w:rFonts w:ascii="Times New Roman" w:hAnsi="Times New Roman" w:cs="Times New Roman"/>
          <w:sz w:val="24"/>
          <w:szCs w:val="24"/>
        </w:rPr>
        <w:t xml:space="preserve"> among the stone quarry workers of </w:t>
      </w:r>
      <w:r w:rsidR="00616DFA" w:rsidRPr="00BF2C57">
        <w:rPr>
          <w:rFonts w:ascii="Times New Roman" w:hAnsi="Times New Roman" w:cs="Times New Roman"/>
          <w:sz w:val="24"/>
          <w:szCs w:val="24"/>
        </w:rPr>
        <w:t>S</w:t>
      </w:r>
      <w:r w:rsidRPr="00BF2C57">
        <w:rPr>
          <w:rFonts w:ascii="Times New Roman" w:hAnsi="Times New Roman" w:cs="Times New Roman"/>
          <w:sz w:val="24"/>
          <w:szCs w:val="24"/>
        </w:rPr>
        <w:t xml:space="preserve">ylhet. Past studies </w:t>
      </w:r>
      <w:r w:rsidR="00616DFA" w:rsidRPr="00BF2C57">
        <w:rPr>
          <w:rFonts w:ascii="Times New Roman" w:hAnsi="Times New Roman" w:cs="Times New Roman"/>
          <w:sz w:val="24"/>
          <w:szCs w:val="24"/>
        </w:rPr>
        <w:t>give</w:t>
      </w:r>
      <w:r w:rsidRPr="00BF2C57">
        <w:rPr>
          <w:rFonts w:ascii="Times New Roman" w:hAnsi="Times New Roman" w:cs="Times New Roman"/>
          <w:sz w:val="24"/>
          <w:szCs w:val="24"/>
        </w:rPr>
        <w:t xml:space="preserve"> way to future research </w:t>
      </w:r>
      <w:r w:rsidR="00616DFA" w:rsidRPr="00BF2C57">
        <w:rPr>
          <w:rFonts w:ascii="Times New Roman" w:hAnsi="Times New Roman" w:cs="Times New Roman"/>
          <w:sz w:val="24"/>
          <w:szCs w:val="24"/>
        </w:rPr>
        <w:t>endeavor</w:t>
      </w:r>
      <w:r w:rsidRPr="00BF2C57">
        <w:rPr>
          <w:rFonts w:ascii="Times New Roman" w:hAnsi="Times New Roman" w:cs="Times New Roman"/>
          <w:sz w:val="24"/>
          <w:szCs w:val="24"/>
        </w:rPr>
        <w:t xml:space="preserve">. An acquaintance with earlier pertinent studies was felt necessary for better understanding of the research problem and to develop appropriate research methodology. The relevant studies and their findings are limited, which are related to </w:t>
      </w:r>
      <w:r w:rsidR="00616DFA" w:rsidRPr="00BF2C57">
        <w:rPr>
          <w:rFonts w:ascii="Times New Roman" w:hAnsi="Times New Roman" w:cs="Times New Roman"/>
          <w:sz w:val="24"/>
          <w:szCs w:val="24"/>
        </w:rPr>
        <w:t>Sylhet region</w:t>
      </w:r>
      <w:r w:rsidRPr="00BF2C57">
        <w:rPr>
          <w:rFonts w:ascii="Times New Roman" w:hAnsi="Times New Roman" w:cs="Times New Roman"/>
          <w:sz w:val="24"/>
          <w:szCs w:val="24"/>
        </w:rPr>
        <w:t xml:space="preserve">. However, an attempt is made to orient much on the theoretical views of different authors/scientists on the subject and closely related results are reported. Keeping in view the subject of the study, the review of the available literature related to the study are presented under the following </w:t>
      </w:r>
      <w:r w:rsidR="00055806" w:rsidRPr="00BF2C57">
        <w:rPr>
          <w:rFonts w:ascii="Times New Roman" w:hAnsi="Times New Roman" w:cs="Times New Roman"/>
          <w:sz w:val="24"/>
          <w:szCs w:val="24"/>
        </w:rPr>
        <w:t>discussion</w:t>
      </w:r>
      <w:r w:rsidRPr="00BF2C57">
        <w:rPr>
          <w:rFonts w:ascii="Times New Roman" w:hAnsi="Times New Roman" w:cs="Times New Roman"/>
          <w:sz w:val="24"/>
          <w:szCs w:val="24"/>
        </w:rPr>
        <w:t>.</w:t>
      </w:r>
    </w:p>
    <w:p w14:paraId="600A2E4B" w14:textId="77777777" w:rsidR="009337DE" w:rsidRPr="00BF2C57" w:rsidRDefault="009337DE" w:rsidP="009337DE">
      <w:pPr>
        <w:spacing w:line="360" w:lineRule="auto"/>
        <w:jc w:val="both"/>
        <w:rPr>
          <w:rFonts w:ascii="Times New Roman" w:hAnsi="Times New Roman" w:cs="Times New Roman"/>
          <w:sz w:val="24"/>
          <w:szCs w:val="24"/>
        </w:rPr>
      </w:pPr>
    </w:p>
    <w:p w14:paraId="387FE9F0" w14:textId="6AEF9B56" w:rsidR="00B626D7" w:rsidRPr="00BF2C57" w:rsidRDefault="003F7242" w:rsidP="009337DE">
      <w:pPr>
        <w:spacing w:line="360" w:lineRule="auto"/>
        <w:jc w:val="both"/>
        <w:rPr>
          <w:rFonts w:ascii="Times New Roman" w:hAnsi="Times New Roman" w:cs="Times New Roman"/>
          <w:b/>
          <w:bCs/>
          <w:sz w:val="24"/>
          <w:szCs w:val="24"/>
        </w:rPr>
      </w:pPr>
      <w:r w:rsidRPr="00BF2C57">
        <w:rPr>
          <w:rFonts w:ascii="Times New Roman" w:hAnsi="Times New Roman" w:cs="Times New Roman"/>
          <w:b/>
          <w:bCs/>
          <w:sz w:val="24"/>
          <w:szCs w:val="24"/>
        </w:rPr>
        <w:t>AN OVERVIEW OF COPD</w:t>
      </w:r>
    </w:p>
    <w:p w14:paraId="09D3E791" w14:textId="671CB839" w:rsidR="007D4E0D" w:rsidRPr="00BF2C57" w:rsidRDefault="00904EAD"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COPD is a name coined for the diseases that were previously known as chronic bronchitis and emphysema. </w:t>
      </w:r>
      <w:r w:rsidR="00076BB3" w:rsidRPr="00BF2C57">
        <w:rPr>
          <w:rFonts w:ascii="Times New Roman" w:hAnsi="Times New Roman" w:cs="Times New Roman"/>
          <w:sz w:val="24"/>
          <w:szCs w:val="24"/>
        </w:rPr>
        <w:t xml:space="preserve">The American Thoracic Society (ATS) defines COPD as a “disease state </w:t>
      </w:r>
      <w:r w:rsidR="001E5C83" w:rsidRPr="00BF2C57">
        <w:rPr>
          <w:rFonts w:ascii="Times New Roman" w:hAnsi="Times New Roman" w:cs="Times New Roman"/>
          <w:sz w:val="24"/>
          <w:szCs w:val="24"/>
        </w:rPr>
        <w:t>characterized</w:t>
      </w:r>
      <w:r w:rsidR="00076BB3" w:rsidRPr="00BF2C57">
        <w:rPr>
          <w:rFonts w:ascii="Times New Roman" w:hAnsi="Times New Roman" w:cs="Times New Roman"/>
          <w:sz w:val="24"/>
          <w:szCs w:val="24"/>
        </w:rPr>
        <w:t xml:space="preserve"> by the presence of airflow obstruction due to chronic bronchitis or emphysema” </w:t>
      </w:r>
      <w:r w:rsidR="000C6308" w:rsidRPr="00BF2C57">
        <w:rPr>
          <w:rFonts w:ascii="Times New Roman" w:hAnsi="Times New Roman" w:cs="Times New Roman"/>
          <w:sz w:val="24"/>
          <w:szCs w:val="24"/>
        </w:rPr>
        <w:fldChar w:fldCharType="begin" w:fldLock="1"/>
      </w:r>
      <w:r w:rsidR="007D4E0D" w:rsidRPr="00BF2C57">
        <w:rPr>
          <w:rFonts w:ascii="Times New Roman" w:hAnsi="Times New Roman" w:cs="Times New Roman"/>
          <w:sz w:val="24"/>
          <w:szCs w:val="24"/>
        </w:rPr>
        <w:instrText>ADDIN CSL_CITATION {"citationItems":[{"id":"ITEM-1","itemData":{"ISSN":"1073449X","PMID":"7582322","author":[{"dropping-particle":"","family":"Celli","given":"B. R.","non-dropping-particle":"","parse-names":false,"suffix":""},{"dropping-particle":"","family":"Snider","given":"G. L.","non-dropping-particle":"","parse-names":false,"suffix":""},{"dropping-particle":"","family":"Heffner","given":"J.","non-dropping-particle":"","parse-names":false,"suffix":""},{"dropping-particle":"","family":"Tiep","given":"B.","non-dropping-particle":"","parse-names":false,"suffix":""},{"dropping-particle":"","family":"Ziment","given":"I.","non-dropping-particle":"","parse-names":false,"suffix":""},{"dropping-particle":"","family":"Make","given":"B.","non-dropping-particle":"","parse-names":false,"suffix":""},{"dropping-particle":"","family":"Braman","given":"S.","non-dropping-particle":"","parse-names":false,"suffix":""},{"dropping-particle":"","family":"Olsen","given":"G.","non-dropping-particle":"","parse-names":false,"suffix":""},{"dropping-particle":"","family":"Phillips","given":"Y.","non-dropping-particle":"","parse-names":false,"suffix":""}],"container-title":"American Journal of Respiratory and Critical Care Medicine","id":"ITEM-1","issue":"5 II","issued":{"date-parts":[["1995"]]},"title":"Standards for the diagnosis and care of patients with chronic obstructive pulmonary disease","type":"article","volume":"152"},"uris":["http://www.mendeley.com/documents/?uuid=eb6993ef-9b3c-32ba-a9fd-e7f6c7d353bd"]}],"mendeley":{"formattedCitation":"(Celli et al., 1995)","plainTextFormattedCitation":"(Celli et al., 1995)","previouslyFormattedCitation":"(Celli et al., 1995)"},"properties":{"noteIndex":0},"schema":"https://github.com/citation-style-language/schema/raw/master/csl-citation.json"}</w:instrText>
      </w:r>
      <w:r w:rsidR="000C6308" w:rsidRPr="00BF2C57">
        <w:rPr>
          <w:rFonts w:ascii="Times New Roman" w:hAnsi="Times New Roman" w:cs="Times New Roman"/>
          <w:sz w:val="24"/>
          <w:szCs w:val="24"/>
        </w:rPr>
        <w:fldChar w:fldCharType="separate"/>
      </w:r>
      <w:r w:rsidR="007D4E0D" w:rsidRPr="00BF2C57">
        <w:rPr>
          <w:rFonts w:ascii="Times New Roman" w:hAnsi="Times New Roman" w:cs="Times New Roman"/>
          <w:noProof/>
          <w:sz w:val="24"/>
          <w:szCs w:val="24"/>
        </w:rPr>
        <w:t>(Celli et al., 1995)</w:t>
      </w:r>
      <w:r w:rsidR="000C6308" w:rsidRPr="00BF2C57">
        <w:rPr>
          <w:rFonts w:ascii="Times New Roman" w:hAnsi="Times New Roman" w:cs="Times New Roman"/>
          <w:sz w:val="24"/>
          <w:szCs w:val="24"/>
        </w:rPr>
        <w:fldChar w:fldCharType="end"/>
      </w:r>
      <w:r w:rsidR="000C6308" w:rsidRPr="00BF2C57">
        <w:rPr>
          <w:rFonts w:ascii="Times New Roman" w:hAnsi="Times New Roman" w:cs="Times New Roman"/>
          <w:sz w:val="24"/>
          <w:szCs w:val="24"/>
        </w:rPr>
        <w:t xml:space="preserve">. </w:t>
      </w:r>
    </w:p>
    <w:p w14:paraId="76BAF2DA" w14:textId="54CD4D76" w:rsidR="00855203" w:rsidRPr="00BF2C57" w:rsidRDefault="005A0741"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The British Medical Research Council (BMRC) defined chronic bronchitis as “daily productive cough for at least three consecutive months for more than two successive years </w:t>
      </w:r>
      <w:r w:rsidR="007D4E0D" w:rsidRPr="00BF2C57">
        <w:rPr>
          <w:rFonts w:ascii="Times New Roman" w:hAnsi="Times New Roman" w:cs="Times New Roman"/>
          <w:sz w:val="24"/>
          <w:szCs w:val="24"/>
        </w:rPr>
        <w:fldChar w:fldCharType="begin" w:fldLock="1"/>
      </w:r>
      <w:r w:rsidR="007D4E0D" w:rsidRPr="00BF2C57">
        <w:rPr>
          <w:rFonts w:ascii="Times New Roman" w:hAnsi="Times New Roman" w:cs="Times New Roman"/>
          <w:sz w:val="24"/>
          <w:szCs w:val="24"/>
        </w:rPr>
        <w:instrText>ADDIN CSL_CITATION {"citationItems":[{"id":"ITEM-1","itemData":{"ISSN":"0140-6736","PMID":"4165081","container-title":"Lancet (London, England)","id":"ITEM-1","issue":"7389","issued":{"date-parts":[["1965","4","10"]]},"page":"775-9","title":"Definition and classification of chronic bronchitis for clinical and epidemiological purposes. A report to the Medical Research Council by their Committee on the Aetiology of Chronic Bronchitis.","type":"article-journal","volume":"1"},"uris":["http://www.mendeley.com/documents/?uuid=a36fb785-877b-322f-938b-f61223efec79"]}],"mendeley":{"formattedCitation":"(“Definition and classification of chronic bronchitis for clinical and epidemiological purposes. A report to the Medical Research Council by their Committee on the Aetiology of Chronic Bronchitis.,” 1965)","plainTextFormattedCitation":"(“Definition and classification of chronic bronchitis for clinical and epidemiological purposes. A report to the Medical Research Council by their Committee on the Aetiology of Chronic Bronchitis.,” 1965)","previouslyFormattedCitation":"(“Definition and classification of chronic bronchitis for clinical and epidemiological purposes. A report to the Medical Research Council by their Committee on the Aetiology of Chronic Bronchitis.,” 1965)"},"properties":{"noteIndex":0},"schema":"https://github.com/citation-style-language/schema/raw/master/csl-citation.json"}</w:instrText>
      </w:r>
      <w:r w:rsidR="007D4E0D" w:rsidRPr="00BF2C57">
        <w:rPr>
          <w:rFonts w:ascii="Times New Roman" w:hAnsi="Times New Roman" w:cs="Times New Roman"/>
          <w:sz w:val="24"/>
          <w:szCs w:val="24"/>
        </w:rPr>
        <w:fldChar w:fldCharType="separate"/>
      </w:r>
      <w:r w:rsidR="007D4E0D" w:rsidRPr="00BF2C57">
        <w:rPr>
          <w:rFonts w:ascii="Times New Roman" w:hAnsi="Times New Roman" w:cs="Times New Roman"/>
          <w:noProof/>
          <w:sz w:val="24"/>
          <w:szCs w:val="24"/>
        </w:rPr>
        <w:t>(“Definition and classification of chronic bronchitis for clinical and epidemiological purposes. A report to the Medical Research Council by their Committee on the Aetiology of Chronic Bronchitis.,” 1965)</w:t>
      </w:r>
      <w:r w:rsidR="007D4E0D" w:rsidRPr="00BF2C57">
        <w:rPr>
          <w:rFonts w:ascii="Times New Roman" w:hAnsi="Times New Roman" w:cs="Times New Roman"/>
          <w:sz w:val="24"/>
          <w:szCs w:val="24"/>
        </w:rPr>
        <w:fldChar w:fldCharType="end"/>
      </w:r>
      <w:r w:rsidR="007D4E0D" w:rsidRPr="00BF2C57">
        <w:rPr>
          <w:rFonts w:ascii="Times New Roman" w:hAnsi="Times New Roman" w:cs="Times New Roman"/>
          <w:sz w:val="24"/>
          <w:szCs w:val="24"/>
        </w:rPr>
        <w:t xml:space="preserve">. </w:t>
      </w:r>
      <w:r w:rsidR="00855203" w:rsidRPr="00BF2C57">
        <w:rPr>
          <w:rFonts w:ascii="Times New Roman" w:hAnsi="Times New Roman" w:cs="Times New Roman"/>
          <w:sz w:val="24"/>
          <w:szCs w:val="24"/>
        </w:rPr>
        <w:t>Chronic bronchitis, with an obstructive ventilatory pattern that is defined by the existence of chronic bronchitis with permanent obstruction of airways (forced expiratory volume in 1 s (FEV1) to forced vital capacity (FVC) ratio &lt;70%)</w:t>
      </w:r>
      <w:r w:rsidR="007D4E0D" w:rsidRPr="00BF2C57">
        <w:rPr>
          <w:rFonts w:ascii="Times New Roman" w:hAnsi="Times New Roman" w:cs="Times New Roman"/>
          <w:sz w:val="24"/>
          <w:szCs w:val="24"/>
        </w:rPr>
        <w:t xml:space="preserve"> </w:t>
      </w:r>
      <w:r w:rsidR="007D4E0D" w:rsidRPr="00BF2C57">
        <w:rPr>
          <w:rFonts w:ascii="Times New Roman" w:hAnsi="Times New Roman" w:cs="Times New Roman"/>
          <w:sz w:val="24"/>
          <w:szCs w:val="24"/>
        </w:rPr>
        <w:fldChar w:fldCharType="begin" w:fldLock="1"/>
      </w:r>
      <w:r w:rsidR="00585074" w:rsidRPr="00BF2C57">
        <w:rPr>
          <w:rFonts w:ascii="Times New Roman" w:hAnsi="Times New Roman" w:cs="Times New Roman"/>
          <w:sz w:val="24"/>
          <w:szCs w:val="24"/>
        </w:rPr>
        <w:instrText>ADDIN CSL_CITATION {"citationItems":[{"id":"ITEM-1","itemData":{"DOI":"10.1183/09059180.00003609","ISSN":"09059180","abstract":"Chronic obstructive pulmonary disease (COPD) is responsible for early mortality, high death rates and significant cost to health systems. The projection for 2020 indicates that COPD will be the third leading cause of death worldwide (from sixth in 1990) and fifth leading cause of years lost through early mortality or handicap (disability-adjusted life years) (12th in 1990). Active smoking remains the main risk factor, but other factors are becoming better known, such as occupational factors, infections and the role of air pollution. Prevalence of COPD varies according to country, age and sex. This disease is also associated with significant comorbidities. COPD is a disorder that includes various phenotypes, the continuum of which remains under debate. The major challenge in the coming years will be to prevent onset of smoking along with early detection of the disease in the general population. Copyright©ERSJ Ltd 2009.","author":[{"dropping-particle":"","family":"Raherison","given":"C.","non-dropping-particle":"","parse-names":false,"suffix":""},{"dropping-particle":"","family":"Girodet","given":"P. O.","non-dropping-particle":"","parse-names":false,"suffix":""}],"container-title":"European Respiratory Review","id":"ITEM-1","issue":"114","issued":{"date-parts":[["2009","12","1"]]},"page":"213-221","title":"Epidemiology of COPD","type":"article","volume":"18"},"uris":["http://www.mendeley.com/documents/?uuid=970ed536-4d26-3e50-a5f5-c594b772286c"]}],"mendeley":{"formattedCitation":"(Raherison &amp; Girodet, 2009)","plainTextFormattedCitation":"(Raherison &amp; Girodet, 2009)","previouslyFormattedCitation":"(Raherison &amp; Girodet, 2009)"},"properties":{"noteIndex":0},"schema":"https://github.com/citation-style-language/schema/raw/master/csl-citation.json"}</w:instrText>
      </w:r>
      <w:r w:rsidR="007D4E0D" w:rsidRPr="00BF2C57">
        <w:rPr>
          <w:rFonts w:ascii="Times New Roman" w:hAnsi="Times New Roman" w:cs="Times New Roman"/>
          <w:sz w:val="24"/>
          <w:szCs w:val="24"/>
        </w:rPr>
        <w:fldChar w:fldCharType="separate"/>
      </w:r>
      <w:r w:rsidR="007D4E0D" w:rsidRPr="00BF2C57">
        <w:rPr>
          <w:rFonts w:ascii="Times New Roman" w:hAnsi="Times New Roman" w:cs="Times New Roman"/>
          <w:noProof/>
          <w:sz w:val="24"/>
          <w:szCs w:val="24"/>
        </w:rPr>
        <w:t>(Raherison &amp; Girodet, 2009)</w:t>
      </w:r>
      <w:r w:rsidR="007D4E0D" w:rsidRPr="00BF2C57">
        <w:rPr>
          <w:rFonts w:ascii="Times New Roman" w:hAnsi="Times New Roman" w:cs="Times New Roman"/>
          <w:sz w:val="24"/>
          <w:szCs w:val="24"/>
        </w:rPr>
        <w:fldChar w:fldCharType="end"/>
      </w:r>
      <w:r w:rsidR="007D4E0D" w:rsidRPr="00BF2C57">
        <w:rPr>
          <w:rFonts w:ascii="Times New Roman" w:hAnsi="Times New Roman" w:cs="Times New Roman"/>
          <w:sz w:val="24"/>
          <w:szCs w:val="24"/>
        </w:rPr>
        <w:t>.</w:t>
      </w:r>
    </w:p>
    <w:p w14:paraId="5DAB594B" w14:textId="77777777" w:rsidR="00C54C63" w:rsidRPr="00BF2C57" w:rsidRDefault="005A0741" w:rsidP="009337DE">
      <w:pPr>
        <w:spacing w:line="360" w:lineRule="auto"/>
        <w:jc w:val="both"/>
        <w:rPr>
          <w:rFonts w:ascii="Times New Roman" w:hAnsi="Times New Roman" w:cs="Times New Roman"/>
          <w:sz w:val="24"/>
          <w:szCs w:val="24"/>
          <w:shd w:val="clear" w:color="auto" w:fill="FFFFFF"/>
        </w:rPr>
      </w:pPr>
      <w:r w:rsidRPr="00BF2C57">
        <w:rPr>
          <w:rFonts w:ascii="Times New Roman" w:hAnsi="Times New Roman" w:cs="Times New Roman"/>
          <w:sz w:val="24"/>
          <w:szCs w:val="24"/>
        </w:rPr>
        <w:t xml:space="preserve">American Thoracic Society (ATS) in 1962 defined emphysema as an “anatomic alteration of the lung characterized by an abnormal enlargement of the air spaces distal to the terminal, non-respiratory bronchiole, accompanied by destructive changes of the alveolar walls” </w:t>
      </w:r>
      <w:r w:rsidR="00585074" w:rsidRPr="00BF2C57">
        <w:rPr>
          <w:rFonts w:ascii="Times New Roman" w:hAnsi="Times New Roman" w:cs="Times New Roman"/>
          <w:sz w:val="24"/>
          <w:szCs w:val="24"/>
        </w:rPr>
        <w:fldChar w:fldCharType="begin" w:fldLock="1"/>
      </w:r>
      <w:r w:rsidR="00585074" w:rsidRPr="00BF2C57">
        <w:rPr>
          <w:rFonts w:ascii="Times New Roman" w:hAnsi="Times New Roman" w:cs="Times New Roman"/>
          <w:sz w:val="24"/>
          <w:szCs w:val="24"/>
        </w:rPr>
        <w:instrText>ADDIN CSL_CITATION {"citationItems":[{"id":"ITEM-1","itemData":{"DOI":"10.1136/thx.39.2.81","ISSN":"00406376","author":[{"dropping-particle":"","family":"Fletcher","given":"C. M.","non-dropping-particle":"","parse-names":false,"suffix":""},{"dropping-particle":"","family":"Pride","given":"N. B.","non-dropping-particle":"","parse-names":false,"suffix":""}],"container-title":"Thorax","id":"ITEM-1","issue":"2","issued":{"date-parts":[["1984"]]},"page":"81-85","title":"Definitions of emphysema, chronic bronchitis, asthma, and airflow obstruction: 25 years on from the Ciba symposium","type":"article","volume":"39"},"uris":["http://www.mendeley.com/documents/?uuid=ec6125f1-8dbc-3f75-a129-7b020f7aacb6"]}],"mendeley":{"formattedCitation":"(Fletcher &amp; Pride, 1984)","plainTextFormattedCitation":"(Fletcher &amp; Pride, 1984)","previouslyFormattedCitation":"(Fletcher &amp; Pride, 1984)"},"properties":{"noteIndex":0},"schema":"https://github.com/citation-style-language/schema/raw/master/csl-citation.json"}</w:instrText>
      </w:r>
      <w:r w:rsidR="00585074" w:rsidRPr="00BF2C57">
        <w:rPr>
          <w:rFonts w:ascii="Times New Roman" w:hAnsi="Times New Roman" w:cs="Times New Roman"/>
          <w:sz w:val="24"/>
          <w:szCs w:val="24"/>
        </w:rPr>
        <w:fldChar w:fldCharType="separate"/>
      </w:r>
      <w:r w:rsidR="00585074" w:rsidRPr="00BF2C57">
        <w:rPr>
          <w:rFonts w:ascii="Times New Roman" w:hAnsi="Times New Roman" w:cs="Times New Roman"/>
          <w:noProof/>
          <w:sz w:val="24"/>
          <w:szCs w:val="24"/>
        </w:rPr>
        <w:t>(Fletcher &amp; Pride, 1984)</w:t>
      </w:r>
      <w:r w:rsidR="00585074" w:rsidRPr="00BF2C57">
        <w:rPr>
          <w:rFonts w:ascii="Times New Roman" w:hAnsi="Times New Roman" w:cs="Times New Roman"/>
          <w:sz w:val="24"/>
          <w:szCs w:val="24"/>
        </w:rPr>
        <w:fldChar w:fldCharType="end"/>
      </w:r>
      <w:r w:rsidRPr="00BF2C57">
        <w:rPr>
          <w:rFonts w:ascii="Times New Roman" w:hAnsi="Times New Roman" w:cs="Times New Roman"/>
          <w:sz w:val="24"/>
          <w:szCs w:val="24"/>
        </w:rPr>
        <w:t>.</w:t>
      </w:r>
      <w:r w:rsidR="00585074" w:rsidRPr="00BF2C57">
        <w:rPr>
          <w:rFonts w:ascii="Times New Roman" w:hAnsi="Times New Roman" w:cs="Times New Roman"/>
          <w:sz w:val="24"/>
          <w:szCs w:val="24"/>
        </w:rPr>
        <w:t xml:space="preserve"> Centrilobular</w:t>
      </w:r>
      <w:r w:rsidR="009E54C4" w:rsidRPr="00BF2C57">
        <w:rPr>
          <w:rFonts w:ascii="Times New Roman" w:hAnsi="Times New Roman" w:cs="Times New Roman"/>
          <w:sz w:val="24"/>
          <w:szCs w:val="24"/>
        </w:rPr>
        <w:t xml:space="preserve"> emphysema is a result of the dilation or destruction of respiratory bronchioles. It is a form of emphysema associated with cigarette smoking. </w:t>
      </w:r>
      <w:r w:rsidR="00585074" w:rsidRPr="00BF2C57">
        <w:rPr>
          <w:rFonts w:ascii="Times New Roman" w:hAnsi="Times New Roman" w:cs="Times New Roman"/>
          <w:sz w:val="24"/>
          <w:szCs w:val="24"/>
        </w:rPr>
        <w:t>Pan lobular</w:t>
      </w:r>
      <w:r w:rsidR="009E54C4" w:rsidRPr="00BF2C57">
        <w:rPr>
          <w:rFonts w:ascii="Times New Roman" w:hAnsi="Times New Roman" w:cs="Times New Roman"/>
          <w:sz w:val="24"/>
          <w:szCs w:val="24"/>
        </w:rPr>
        <w:t xml:space="preserve"> emphysema is more often associated with a deficit in α</w:t>
      </w:r>
      <w:r w:rsidR="009E54C4" w:rsidRPr="00BF2C57">
        <w:rPr>
          <w:rFonts w:ascii="Times New Roman" w:hAnsi="Times New Roman" w:cs="Times New Roman"/>
          <w:sz w:val="24"/>
          <w:szCs w:val="24"/>
          <w:vertAlign w:val="subscript"/>
        </w:rPr>
        <w:t>1</w:t>
      </w:r>
      <w:r w:rsidR="009E54C4" w:rsidRPr="00BF2C57">
        <w:rPr>
          <w:rFonts w:ascii="Times New Roman" w:hAnsi="Times New Roman" w:cs="Times New Roman"/>
          <w:sz w:val="24"/>
          <w:szCs w:val="24"/>
        </w:rPr>
        <w:t xml:space="preserve">-antitrypsin, and is the result of dilation or destruction </w:t>
      </w:r>
      <w:r w:rsidR="009E54C4" w:rsidRPr="00BF2C57">
        <w:rPr>
          <w:rFonts w:ascii="Times New Roman" w:hAnsi="Times New Roman" w:cs="Times New Roman"/>
          <w:sz w:val="24"/>
          <w:szCs w:val="24"/>
        </w:rPr>
        <w:lastRenderedPageBreak/>
        <w:t xml:space="preserve">of all the lobules. It should be noted that </w:t>
      </w:r>
      <w:r w:rsidR="00585074" w:rsidRPr="00BF2C57">
        <w:rPr>
          <w:rFonts w:ascii="Times New Roman" w:hAnsi="Times New Roman" w:cs="Times New Roman"/>
          <w:sz w:val="24"/>
          <w:szCs w:val="24"/>
        </w:rPr>
        <w:t>centrilobular</w:t>
      </w:r>
      <w:r w:rsidR="009E54C4" w:rsidRPr="00BF2C57">
        <w:rPr>
          <w:rFonts w:ascii="Times New Roman" w:hAnsi="Times New Roman" w:cs="Times New Roman"/>
          <w:sz w:val="24"/>
          <w:szCs w:val="24"/>
        </w:rPr>
        <w:t xml:space="preserve"> and </w:t>
      </w:r>
      <w:r w:rsidR="00585074" w:rsidRPr="00BF2C57">
        <w:rPr>
          <w:rFonts w:ascii="Times New Roman" w:hAnsi="Times New Roman" w:cs="Times New Roman"/>
          <w:sz w:val="24"/>
          <w:szCs w:val="24"/>
        </w:rPr>
        <w:t>pan lobular</w:t>
      </w:r>
      <w:r w:rsidR="009E54C4" w:rsidRPr="00BF2C57">
        <w:rPr>
          <w:rFonts w:ascii="Times New Roman" w:hAnsi="Times New Roman" w:cs="Times New Roman"/>
          <w:sz w:val="24"/>
          <w:szCs w:val="24"/>
        </w:rPr>
        <w:t xml:space="preserve"> emphysema can be mutually associated</w:t>
      </w:r>
      <w:r w:rsidR="00585074" w:rsidRPr="00BF2C57">
        <w:rPr>
          <w:rFonts w:ascii="Times New Roman" w:hAnsi="Times New Roman" w:cs="Times New Roman"/>
          <w:sz w:val="24"/>
          <w:szCs w:val="24"/>
        </w:rPr>
        <w:t xml:space="preserve"> </w:t>
      </w:r>
      <w:r w:rsidR="00585074" w:rsidRPr="00BF2C57">
        <w:rPr>
          <w:rFonts w:ascii="Times New Roman" w:hAnsi="Times New Roman" w:cs="Times New Roman"/>
          <w:sz w:val="24"/>
          <w:szCs w:val="24"/>
        </w:rPr>
        <w:fldChar w:fldCharType="begin" w:fldLock="1"/>
      </w:r>
      <w:r w:rsidR="00585074" w:rsidRPr="00BF2C57">
        <w:rPr>
          <w:rFonts w:ascii="Times New Roman" w:hAnsi="Times New Roman" w:cs="Times New Roman"/>
          <w:sz w:val="24"/>
          <w:szCs w:val="24"/>
        </w:rPr>
        <w:instrText>ADDIN CSL_CITATION {"citationItems":[{"id":"ITEM-1","itemData":{"DOI":"10.1183/09059180.00003609","ISSN":"09059180","abstract":"Chronic obstructive pulmonary disease (COPD) is responsible for early mortality, high death rates and significant cost to health systems. The projection for 2020 indicates that COPD will be the third leading cause of death worldwide (from sixth in 1990) and fifth leading cause of years lost through early mortality or handicap (disability-adjusted life years) (12th in 1990). Active smoking remains the main risk factor, but other factors are becoming better known, such as occupational factors, infections and the role of air pollution. Prevalence of COPD varies according to country, age and sex. This disease is also associated with significant comorbidities. COPD is a disorder that includes various phenotypes, the continuum of which remains under debate. The major challenge in the coming years will be to prevent onset of smoking along with early detection of the disease in the general population. Copyright©ERSJ Ltd 2009.","author":[{"dropping-particle":"","family":"Raherison","given":"C.","non-dropping-particle":"","parse-names":false,"suffix":""},{"dropping-particle":"","family":"Girodet","given":"P. O.","non-dropping-particle":"","parse-names":false,"suffix":""}],"container-title":"European Respiratory Review","id":"ITEM-1","issue":"114","issued":{"date-parts":[["2009","12","1"]]},"page":"213-221","title":"Epidemiology of COPD","type":"article","volume":"18"},"uris":["http://www.mendeley.com/documents/?uuid=99e7a1c8-6922-3bf5-b9bf-65cdaee1a556"]}],"mendeley":{"formattedCitation":"(Raherison &amp; Girodet, 2009)","plainTextFormattedCitation":"(Raherison &amp; Girodet, 2009)","previouslyFormattedCitation":"(Raherison &amp; Girodet, 2009)"},"properties":{"noteIndex":0},"schema":"https://github.com/citation-style-language/schema/raw/master/csl-citation.json"}</w:instrText>
      </w:r>
      <w:r w:rsidR="00585074" w:rsidRPr="00BF2C57">
        <w:rPr>
          <w:rFonts w:ascii="Times New Roman" w:hAnsi="Times New Roman" w:cs="Times New Roman"/>
          <w:sz w:val="24"/>
          <w:szCs w:val="24"/>
        </w:rPr>
        <w:fldChar w:fldCharType="separate"/>
      </w:r>
      <w:r w:rsidR="00585074" w:rsidRPr="00BF2C57">
        <w:rPr>
          <w:rFonts w:ascii="Times New Roman" w:hAnsi="Times New Roman" w:cs="Times New Roman"/>
          <w:noProof/>
          <w:sz w:val="24"/>
          <w:szCs w:val="24"/>
        </w:rPr>
        <w:t>(Raherison &amp; Girodet, 2009)</w:t>
      </w:r>
      <w:r w:rsidR="00585074" w:rsidRPr="00BF2C57">
        <w:rPr>
          <w:rFonts w:ascii="Times New Roman" w:hAnsi="Times New Roman" w:cs="Times New Roman"/>
          <w:sz w:val="24"/>
          <w:szCs w:val="24"/>
        </w:rPr>
        <w:fldChar w:fldCharType="end"/>
      </w:r>
      <w:r w:rsidR="009E54C4" w:rsidRPr="00BF2C57">
        <w:rPr>
          <w:rFonts w:ascii="Times New Roman" w:hAnsi="Times New Roman" w:cs="Times New Roman"/>
          <w:sz w:val="24"/>
          <w:szCs w:val="24"/>
        </w:rPr>
        <w:t>.</w:t>
      </w:r>
      <w:r w:rsidR="00520C66" w:rsidRPr="00BF2C57">
        <w:rPr>
          <w:rFonts w:ascii="Times New Roman" w:hAnsi="Times New Roman" w:cs="Times New Roman"/>
          <w:sz w:val="24"/>
          <w:szCs w:val="24"/>
          <w:shd w:val="clear" w:color="auto" w:fill="FFFFFF"/>
        </w:rPr>
        <w:t xml:space="preserve"> </w:t>
      </w:r>
    </w:p>
    <w:p w14:paraId="04DC0A52" w14:textId="4B8C3A74" w:rsidR="009E54C4" w:rsidRPr="00BF2C57" w:rsidRDefault="00520C66" w:rsidP="009337DE">
      <w:pPr>
        <w:spacing w:line="360" w:lineRule="auto"/>
        <w:jc w:val="both"/>
        <w:rPr>
          <w:rFonts w:ascii="Times New Roman" w:hAnsi="Times New Roman" w:cs="Times New Roman"/>
          <w:sz w:val="24"/>
          <w:szCs w:val="24"/>
          <w:shd w:val="clear" w:color="auto" w:fill="FFFFFF"/>
        </w:rPr>
      </w:pPr>
      <w:r w:rsidRPr="00BF2C57">
        <w:rPr>
          <w:rFonts w:ascii="Times New Roman" w:hAnsi="Times New Roman" w:cs="Times New Roman"/>
          <w:sz w:val="24"/>
          <w:szCs w:val="24"/>
          <w:shd w:val="clear" w:color="auto" w:fill="FFFFFF"/>
        </w:rPr>
        <w:t xml:space="preserve">Reid reported that “the diagnosis of emphysema by itself is incomplete unless it is taken into account the presence or absence of chronic bronchitis and vice versa” </w:t>
      </w:r>
      <w:r w:rsidRPr="00BF2C57">
        <w:rPr>
          <w:rFonts w:ascii="Times New Roman" w:hAnsi="Times New Roman" w:cs="Times New Roman"/>
          <w:sz w:val="24"/>
          <w:szCs w:val="24"/>
          <w:shd w:val="clear" w:color="auto" w:fill="FFFFFF"/>
        </w:rPr>
        <w:fldChar w:fldCharType="begin" w:fldLock="1"/>
      </w:r>
      <w:r w:rsidR="000A0CAC" w:rsidRPr="00BF2C57">
        <w:rPr>
          <w:rFonts w:ascii="Times New Roman" w:hAnsi="Times New Roman" w:cs="Times New Roman"/>
          <w:sz w:val="24"/>
          <w:szCs w:val="24"/>
          <w:shd w:val="clear" w:color="auto" w:fill="FFFFFF"/>
        </w:rPr>
        <w:instrText>ADDIN CSL_CITATION {"citationItems":[{"id":"ITEM-1","itemData":{"author":[{"dropping-particle":"","family":"Reid","given":"Lynne","non-dropping-particle":"","parse-names":false,"suffix":""}],"id":"ITEM-1","issued":{"date-parts":[["1967"]]},"publisher":"Year Book Medical Publishers","publisher-place":"Chicago","title":"The pathology of emphysema.","type":"book"},"uris":["http://www.mendeley.com/documents/?uuid=e20dadab-8636-3937-829f-b76b5c93e37d"]}],"mendeley":{"formattedCitation":"(L. Reid, 1967)","plainTextFormattedCitation":"(L. Reid, 1967)","previouslyFormattedCitation":"(L. Reid, 1967)"},"properties":{"noteIndex":0},"schema":"https://github.com/citation-style-language/schema/raw/master/csl-citation.json"}</w:instrText>
      </w:r>
      <w:r w:rsidRPr="00BF2C57">
        <w:rPr>
          <w:rFonts w:ascii="Times New Roman" w:hAnsi="Times New Roman" w:cs="Times New Roman"/>
          <w:sz w:val="24"/>
          <w:szCs w:val="24"/>
          <w:shd w:val="clear" w:color="auto" w:fill="FFFFFF"/>
        </w:rPr>
        <w:fldChar w:fldCharType="separate"/>
      </w:r>
      <w:r w:rsidR="00723EB3" w:rsidRPr="00BF2C57">
        <w:rPr>
          <w:rFonts w:ascii="Times New Roman" w:hAnsi="Times New Roman" w:cs="Times New Roman"/>
          <w:noProof/>
          <w:sz w:val="24"/>
          <w:szCs w:val="24"/>
          <w:shd w:val="clear" w:color="auto" w:fill="FFFFFF"/>
        </w:rPr>
        <w:t>(L. Reid, 1967)</w:t>
      </w:r>
      <w:r w:rsidRPr="00BF2C57">
        <w:rPr>
          <w:rFonts w:ascii="Times New Roman" w:hAnsi="Times New Roman" w:cs="Times New Roman"/>
          <w:sz w:val="24"/>
          <w:szCs w:val="24"/>
          <w:shd w:val="clear" w:color="auto" w:fill="FFFFFF"/>
        </w:rPr>
        <w:fldChar w:fldCharType="end"/>
      </w:r>
      <w:r w:rsidRPr="00BF2C57">
        <w:rPr>
          <w:rFonts w:ascii="Times New Roman" w:hAnsi="Times New Roman" w:cs="Times New Roman"/>
          <w:sz w:val="24"/>
          <w:szCs w:val="24"/>
          <w:shd w:val="clear" w:color="auto" w:fill="FFFFFF"/>
        </w:rPr>
        <w:t xml:space="preserve">. McDonough et al have recently reported extensive obliteration of terminal bronchioles in patients with COPD who have emphysema, suggesting that “the permanent enlargement of the distal airspaces may serve only as a structural biomarker, being a secondary result of small airway inflammation and destruction” </w:t>
      </w:r>
      <w:r w:rsidRPr="00BF2C57">
        <w:rPr>
          <w:rFonts w:ascii="Times New Roman" w:hAnsi="Times New Roman" w:cs="Times New Roman"/>
          <w:sz w:val="24"/>
          <w:szCs w:val="24"/>
          <w:shd w:val="clear" w:color="auto" w:fill="FFFFFF"/>
        </w:rPr>
        <w:fldChar w:fldCharType="begin" w:fldLock="1"/>
      </w:r>
      <w:r w:rsidR="00C73DB6" w:rsidRPr="00BF2C57">
        <w:rPr>
          <w:rFonts w:ascii="Times New Roman" w:hAnsi="Times New Roman" w:cs="Times New Roman"/>
          <w:sz w:val="24"/>
          <w:szCs w:val="24"/>
          <w:shd w:val="clear" w:color="auto" w:fill="FFFFFF"/>
        </w:rPr>
        <w:instrText>ADDIN CSL_CITATION {"citationItems":[{"id":"ITEM-1","itemData":{"DOI":"10.1056/NEJMe1110635","ISSN":"15334406","author":[{"dropping-particle":"","family":"Mitzner","given":"Wayne","non-dropping-particle":"","parse-names":false,"suffix":""}],"container-title":"New England Journal of Medicine","id":"ITEM-1","issue":"17","issued":{"date-parts":[["2011","10","27"]]},"page":"1637-1639","publisher":"Massachussetts Medical Society","title":"Emphysema - A disease of small airways or lung parenchyma?","type":"article","volume":"365"},"uris":["http://www.mendeley.com/documents/?uuid=efcc9402-c0e2-3df3-9854-a93df119b731"]}],"mendeley":{"formattedCitation":"(Mitzner, 2011)","plainTextFormattedCitation":"(Mitzner, 2011)","previouslyFormattedCitation":"(Mitzner, 2011)"},"properties":{"noteIndex":0},"schema":"https://github.com/citation-style-language/schema/raw/master/csl-citation.json"}</w:instrText>
      </w:r>
      <w:r w:rsidRPr="00BF2C57">
        <w:rPr>
          <w:rFonts w:ascii="Times New Roman" w:hAnsi="Times New Roman" w:cs="Times New Roman"/>
          <w:sz w:val="24"/>
          <w:szCs w:val="24"/>
          <w:shd w:val="clear" w:color="auto" w:fill="FFFFFF"/>
        </w:rPr>
        <w:fldChar w:fldCharType="separate"/>
      </w:r>
      <w:r w:rsidRPr="00BF2C57">
        <w:rPr>
          <w:rFonts w:ascii="Times New Roman" w:hAnsi="Times New Roman" w:cs="Times New Roman"/>
          <w:noProof/>
          <w:sz w:val="24"/>
          <w:szCs w:val="24"/>
          <w:shd w:val="clear" w:color="auto" w:fill="FFFFFF"/>
        </w:rPr>
        <w:t>(Mitzner, 2011)</w:t>
      </w:r>
      <w:r w:rsidRPr="00BF2C57">
        <w:rPr>
          <w:rFonts w:ascii="Times New Roman" w:hAnsi="Times New Roman" w:cs="Times New Roman"/>
          <w:sz w:val="24"/>
          <w:szCs w:val="24"/>
          <w:shd w:val="clear" w:color="auto" w:fill="FFFFFF"/>
        </w:rPr>
        <w:fldChar w:fldCharType="end"/>
      </w:r>
      <w:r w:rsidRPr="00BF2C57">
        <w:rPr>
          <w:rFonts w:ascii="Times New Roman" w:hAnsi="Times New Roman" w:cs="Times New Roman"/>
          <w:sz w:val="24"/>
          <w:szCs w:val="24"/>
          <w:shd w:val="clear" w:color="auto" w:fill="FFFFFF"/>
        </w:rPr>
        <w:t>.</w:t>
      </w:r>
    </w:p>
    <w:p w14:paraId="173F1A5B" w14:textId="118D7455" w:rsidR="004E61B0" w:rsidRPr="00BF2C57" w:rsidRDefault="00DE1AA9" w:rsidP="009337DE">
      <w:pPr>
        <w:spacing w:line="360" w:lineRule="auto"/>
        <w:jc w:val="both"/>
        <w:rPr>
          <w:rFonts w:ascii="Times New Roman" w:hAnsi="Times New Roman" w:cs="Times New Roman"/>
          <w:sz w:val="24"/>
          <w:szCs w:val="24"/>
          <w:shd w:val="clear" w:color="auto" w:fill="FFFFFF"/>
        </w:rPr>
      </w:pPr>
      <w:r w:rsidRPr="00BF2C57">
        <w:rPr>
          <w:rFonts w:ascii="Times New Roman" w:hAnsi="Times New Roman" w:cs="Times New Roman"/>
          <w:sz w:val="24"/>
          <w:szCs w:val="24"/>
          <w:shd w:val="clear" w:color="auto" w:fill="FFFFFF"/>
        </w:rPr>
        <w:t>The Global Initiative for Chronic Obstructive Lung Disease (GOLD) recently defined COPD, a common preventable and treatable disease, is characterized by persistent airflow limitation that is usually progressive and that is caused by an enhanced chronic inflammatory response in the airways and the lung to noxious particles or gases</w:t>
      </w:r>
      <w:r w:rsidR="00877968" w:rsidRPr="00BF2C57">
        <w:rPr>
          <w:rFonts w:ascii="Times New Roman" w:hAnsi="Times New Roman" w:cs="Times New Roman"/>
          <w:sz w:val="24"/>
          <w:szCs w:val="24"/>
          <w:shd w:val="clear" w:color="auto" w:fill="FFFFFF"/>
        </w:rPr>
        <w:t xml:space="preserve"> </w:t>
      </w:r>
      <w:r w:rsidR="00585074" w:rsidRPr="00BF2C57">
        <w:rPr>
          <w:rFonts w:ascii="Times New Roman" w:hAnsi="Times New Roman" w:cs="Times New Roman"/>
          <w:sz w:val="24"/>
          <w:szCs w:val="24"/>
          <w:shd w:val="clear" w:color="auto" w:fill="FFFFFF"/>
        </w:rPr>
        <w:fldChar w:fldCharType="begin" w:fldLock="1"/>
      </w:r>
      <w:r w:rsidR="00520C66" w:rsidRPr="00BF2C57">
        <w:rPr>
          <w:rFonts w:ascii="Times New Roman" w:hAnsi="Times New Roman" w:cs="Times New Roman"/>
          <w:sz w:val="24"/>
          <w:szCs w:val="24"/>
          <w:shd w:val="clear" w:color="auto" w:fill="FFFFFF"/>
        </w:rPr>
        <w:instrText>ADDIN CSL_CITATION {"citationItems":[{"id":"ITEM-1","itemData":{"URL":"www.goldcopd.org","accessed":{"date-parts":[["2020","1","21"]]},"author":[{"dropping-particle":"","family":"(NIH)","given":"National Institutes of Health","non-dropping-particle":"","parse-names":false,"suffix":""},{"dropping-particle":"","family":"(NHLBI)","given":"National Heart Lung and Blood Institute","non-dropping-particle":"","parse-names":false,"suffix":""},{"dropping-particle":"","family":"(WHO)","given":"World Health Organisation","non-dropping-particle":"","parse-names":false,"suffix":""}],"id":"ITEM-1","issued":{"date-parts":[["2008"]]},"page":"1-111","title":"Global Initiative for Chronic Obstructive Lung Disease (GOLD) : Global Strategy for the Diagnosis, Management, and Prevention of Chronic Obstructive Pulmonary Disease.","type":"webpage"},"uris":["http://www.mendeley.com/documents/?uuid=62a2decd-6e4d-3b2a-95a4-b550ed8ff531"]}],"mendeley":{"formattedCitation":"((NIH), (NHLBI), &amp; (WHO), 2008)","plainTextFormattedCitation":"((NIH), (NHLBI), &amp; (WHO), 2008)","previouslyFormattedCitation":"((NIH), (NHLBI), &amp; (WHO), 2008)"},"properties":{"noteIndex":0},"schema":"https://github.com/citation-style-language/schema/raw/master/csl-citation.json"}</w:instrText>
      </w:r>
      <w:r w:rsidR="00585074" w:rsidRPr="00BF2C57">
        <w:rPr>
          <w:rFonts w:ascii="Times New Roman" w:hAnsi="Times New Roman" w:cs="Times New Roman"/>
          <w:sz w:val="24"/>
          <w:szCs w:val="24"/>
          <w:shd w:val="clear" w:color="auto" w:fill="FFFFFF"/>
        </w:rPr>
        <w:fldChar w:fldCharType="separate"/>
      </w:r>
      <w:r w:rsidR="00585074" w:rsidRPr="00BF2C57">
        <w:rPr>
          <w:rFonts w:ascii="Times New Roman" w:hAnsi="Times New Roman" w:cs="Times New Roman"/>
          <w:noProof/>
          <w:sz w:val="24"/>
          <w:szCs w:val="24"/>
          <w:shd w:val="clear" w:color="auto" w:fill="FFFFFF"/>
        </w:rPr>
        <w:t>((NIH), (NHLBI), &amp; (WHO), 2008)</w:t>
      </w:r>
      <w:r w:rsidR="00585074" w:rsidRPr="00BF2C57">
        <w:rPr>
          <w:rFonts w:ascii="Times New Roman" w:hAnsi="Times New Roman" w:cs="Times New Roman"/>
          <w:sz w:val="24"/>
          <w:szCs w:val="24"/>
          <w:shd w:val="clear" w:color="auto" w:fill="FFFFFF"/>
        </w:rPr>
        <w:fldChar w:fldCharType="end"/>
      </w:r>
      <w:r w:rsidR="00520C66" w:rsidRPr="00BF2C57">
        <w:rPr>
          <w:rFonts w:ascii="Times New Roman" w:hAnsi="Times New Roman" w:cs="Times New Roman"/>
          <w:sz w:val="24"/>
          <w:szCs w:val="24"/>
          <w:shd w:val="clear" w:color="auto" w:fill="FFFFFF"/>
        </w:rPr>
        <w:t>.</w:t>
      </w:r>
    </w:p>
    <w:p w14:paraId="7B56281E" w14:textId="77777777" w:rsidR="00C54C63" w:rsidRPr="00BF2C57" w:rsidRDefault="00C54C63" w:rsidP="009337DE">
      <w:pPr>
        <w:spacing w:line="360" w:lineRule="auto"/>
        <w:jc w:val="both"/>
        <w:rPr>
          <w:rFonts w:ascii="Times New Roman" w:hAnsi="Times New Roman" w:cs="Times New Roman"/>
          <w:b/>
          <w:bCs/>
          <w:sz w:val="24"/>
          <w:szCs w:val="24"/>
        </w:rPr>
      </w:pPr>
    </w:p>
    <w:p w14:paraId="1089F004" w14:textId="7AB48B6F" w:rsidR="006550BD" w:rsidRPr="00BF2C57" w:rsidRDefault="003F7242" w:rsidP="009337DE">
      <w:pPr>
        <w:spacing w:line="360" w:lineRule="auto"/>
        <w:jc w:val="both"/>
        <w:rPr>
          <w:rFonts w:ascii="Times New Roman" w:hAnsi="Times New Roman" w:cs="Times New Roman"/>
          <w:b/>
          <w:bCs/>
          <w:sz w:val="24"/>
          <w:szCs w:val="24"/>
        </w:rPr>
      </w:pPr>
      <w:r w:rsidRPr="00BF2C57">
        <w:rPr>
          <w:rFonts w:ascii="Times New Roman" w:hAnsi="Times New Roman" w:cs="Times New Roman"/>
          <w:b/>
          <w:bCs/>
          <w:sz w:val="24"/>
          <w:szCs w:val="24"/>
        </w:rPr>
        <w:t>INCIDENCE AND PREVALENCE OF COPD</w:t>
      </w:r>
    </w:p>
    <w:p w14:paraId="26839DB7" w14:textId="5225D131" w:rsidR="00456D23" w:rsidRPr="00BF2C57" w:rsidRDefault="00456D23"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COPD is a slowly progressive, potentially highly disabling, respiratory condition with many potential causes. A better understanding of these causes paves the way for effective interventions to reduce the future incidence of this unpleasant condition </w:t>
      </w:r>
      <w:r w:rsidR="000A0CAC" w:rsidRPr="00BF2C57">
        <w:rPr>
          <w:rFonts w:ascii="Times New Roman" w:hAnsi="Times New Roman" w:cs="Times New Roman"/>
          <w:sz w:val="24"/>
          <w:szCs w:val="24"/>
        </w:rPr>
        <w:fldChar w:fldCharType="begin" w:fldLock="1"/>
      </w:r>
      <w:r w:rsidR="00EE2DA4" w:rsidRPr="00BF2C57">
        <w:rPr>
          <w:rFonts w:ascii="Times New Roman" w:hAnsi="Times New Roman" w:cs="Times New Roman"/>
          <w:sz w:val="24"/>
          <w:szCs w:val="24"/>
        </w:rPr>
        <w:instrText>ADDIN CSL_CITATION {"citationItems":[{"id":"ITEM-1","itemData":{"DOI":"10.1177/1479972309354690","ISSN":"14799723","abstract":"Chronic Obstructive Pulmonary Disease (COPD) is a progressive respiratory disease associated with increasing morbidity and mortality worldwide. Whilst tobacco smoking is the important cause, other cuases are regognised. This article discusses the contribution that harmful inhaled occupational exposures make to the overall burden of COPD, and goes on to discuss other aspects of the COPD workplace interface. Prevention is key. All healthcare professionals have a resposibility to consider workplace issues when dealing with their COPD patients. © 2010 The Author(s).","author":[{"dropping-particle":"","family":"Fishwick","given":"David","non-dropping-particle":"","parse-names":false,"suffix":""},{"dropping-particle":"","family":"Barber","given":"Chris M.","non-dropping-particle":"","parse-names":false,"suffix":""},{"dropping-particle":"","family":"Darby","given":"Anthony C.","non-dropping-particle":"","parse-names":false,"suffix":""}],"container-title":"Chronic Respiratory Disease","id":"ITEM-1","issue":"2","issued":{"date-parts":[["2010","5"]]},"page":"113-122","title":"Chronic obstructive pulmonary disease and the workplace","type":"article","volume":"7"},"uris":["http://www.mendeley.com/documents/?uuid=7aaf3f91-9fdd-3935-a3ba-3258011516bd"]}],"mendeley":{"formattedCitation":"(Fishwick, Barber, &amp; Darby, 2010)","plainTextFormattedCitation":"(Fishwick, Barber, &amp; Darby, 2010)","previouslyFormattedCitation":"(Fishwick, Barber, &amp; Darby, 2010)"},"properties":{"noteIndex":0},"schema":"https://github.com/citation-style-language/schema/raw/master/csl-citation.json"}</w:instrText>
      </w:r>
      <w:r w:rsidR="000A0CAC" w:rsidRPr="00BF2C57">
        <w:rPr>
          <w:rFonts w:ascii="Times New Roman" w:hAnsi="Times New Roman" w:cs="Times New Roman"/>
          <w:sz w:val="24"/>
          <w:szCs w:val="24"/>
        </w:rPr>
        <w:fldChar w:fldCharType="separate"/>
      </w:r>
      <w:r w:rsidR="000A0CAC" w:rsidRPr="00BF2C57">
        <w:rPr>
          <w:rFonts w:ascii="Times New Roman" w:hAnsi="Times New Roman" w:cs="Times New Roman"/>
          <w:noProof/>
          <w:sz w:val="24"/>
          <w:szCs w:val="24"/>
        </w:rPr>
        <w:t>(Fishwick, Barber, &amp; Darby, 2010)</w:t>
      </w:r>
      <w:r w:rsidR="000A0CAC" w:rsidRPr="00BF2C57">
        <w:rPr>
          <w:rFonts w:ascii="Times New Roman" w:hAnsi="Times New Roman" w:cs="Times New Roman"/>
          <w:sz w:val="24"/>
          <w:szCs w:val="24"/>
        </w:rPr>
        <w:fldChar w:fldCharType="end"/>
      </w:r>
      <w:r w:rsidRPr="00BF2C57">
        <w:rPr>
          <w:rFonts w:ascii="Times New Roman" w:hAnsi="Times New Roman" w:cs="Times New Roman"/>
          <w:sz w:val="24"/>
          <w:szCs w:val="24"/>
        </w:rPr>
        <w:t>.</w:t>
      </w:r>
    </w:p>
    <w:p w14:paraId="40CBF03D" w14:textId="517909E9" w:rsidR="00B261E3" w:rsidRPr="00BF2C57" w:rsidRDefault="00B261E3" w:rsidP="009337DE">
      <w:pPr>
        <w:spacing w:line="360" w:lineRule="auto"/>
        <w:jc w:val="both"/>
        <w:rPr>
          <w:rFonts w:ascii="Times New Roman" w:hAnsi="Times New Roman" w:cs="Times New Roman"/>
          <w:b/>
          <w:bCs/>
          <w:i/>
          <w:iCs/>
          <w:sz w:val="24"/>
          <w:szCs w:val="24"/>
        </w:rPr>
      </w:pPr>
      <w:r w:rsidRPr="00BF2C57">
        <w:rPr>
          <w:rFonts w:ascii="Times New Roman" w:hAnsi="Times New Roman" w:cs="Times New Roman"/>
          <w:b/>
          <w:bCs/>
          <w:i/>
          <w:iCs/>
          <w:sz w:val="24"/>
          <w:szCs w:val="24"/>
        </w:rPr>
        <w:t>World Scenario</w:t>
      </w:r>
    </w:p>
    <w:p w14:paraId="401DA187" w14:textId="769F7E80" w:rsidR="006550BD" w:rsidRPr="00BF2C57" w:rsidRDefault="00E54DFF"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COPD is increasing worldwide, in both developed and developing countries </w:t>
      </w:r>
      <w:r w:rsidR="00C73DB6" w:rsidRPr="00BF2C57">
        <w:rPr>
          <w:rFonts w:ascii="Times New Roman" w:hAnsi="Times New Roman" w:cs="Times New Roman"/>
          <w:sz w:val="24"/>
          <w:szCs w:val="24"/>
        </w:rPr>
        <w:fldChar w:fldCharType="begin" w:fldLock="1"/>
      </w:r>
      <w:r w:rsidR="00C73DB6" w:rsidRPr="00BF2C57">
        <w:rPr>
          <w:rFonts w:ascii="Times New Roman" w:hAnsi="Times New Roman" w:cs="Times New Roman"/>
          <w:sz w:val="24"/>
          <w:szCs w:val="24"/>
        </w:rPr>
        <w:instrText>ADDIN CSL_CITATION {"citationItems":[{"id":"ITEM-1","itemData":{"DOI":"10.1136/thx.2010.149468","ISSN":"14683296","abstract":"Background: Occupational exposures are associated with chronic obstructive pulmonary disease (COPD). This study investigated this association among a population with a high prevalence of tuberculosis and smoking. Methods: Cases (n=110) diagnosed by pulmonologists were selected from specialist respiratory clinics. Frequency sex- and age-matched controls (n=102) were selected from other clinics at the same institutions. Lifetime occupational exposure histories were obtained through interviews. Exposure variables derived from the ALOHA Job Exposure Matrix (JEM) were used to complement the self-reporting variables. ORs were calculated from logistic regression models, adjusting for smoking and past history of tuberculosis. Percentage population attributable risk (PAR%) was also calculated. Results: The adjusted ORs for COPD from the JEMderived high cumulative biological dust exposure, high cumulative mineral dust exposure and high cumulative gas and fumes exposure were 2.1 (95% CI 1.1 to 4.2), 1.1 (95% CI 0.6 to 2.4) and 1.8 (95% CI 0.8 to 3.9), respectively. Self-reported occupational exposures were associated with higher risks, with adjusted ORs for high dust exposure-years and high chemical, gas and fumes exposure-years of 5.9 (95% CI 2.6 to 13.2) and 3.6 (95% CI 1.6 to 7.9), respectively. Among ever smokers, there was an increased risk for COPD, with ORs ranging from 5.0 to 5.5. Tuberculosis was a strong risk factor, with an OR ranging from 7.7 to 8.1. The PAR% was 25% for self-reported high exposures, but lower when the JEM variables were used. Conclusions: Lifetime occupational exposures contribute to the risk of COPD, adjusted for smoking. These risks are present in populations with a high burden of tuberculosis, which is considered an important causative factor.","author":[{"dropping-particle":"","family":"Govender","given":"Nadira","non-dropping-particle":"","parse-names":false,"suffix":""},{"dropping-particle":"","family":"Lalloo","given":"Umesh G.","non-dropping-particle":"","parse-names":false,"suffix":""},{"dropping-particle":"","family":"Naidoo","given":"Rajen N.","non-dropping-particle":"","parse-names":false,"suffix":""}],"container-title":"Thorax","id":"ITEM-1","issue":"7","issued":{"date-parts":[["2011"]]},"page":"597-601","publisher":"BMJ Publishing Group","title":"Occupational exposures and chronic obstructive pulmonary disease: A hospital based case - Control study","type":"article-journal","volume":"66"},"uris":["http://www.mendeley.com/documents/?uuid=3821739a-9974-3e6c-91ce-afc683462f00"]}],"mendeley":{"formattedCitation":"(Govender, Lalloo, &amp; Naidoo, 2011)","plainTextFormattedCitation":"(Govender, Lalloo, &amp; Naidoo, 2011)","previouslyFormattedCitation":"(Govender, Lalloo, &amp; Naidoo, 2011)"},"properties":{"noteIndex":0},"schema":"https://github.com/citation-style-language/schema/raw/master/csl-citation.json"}</w:instrText>
      </w:r>
      <w:r w:rsidR="00C73DB6" w:rsidRPr="00BF2C57">
        <w:rPr>
          <w:rFonts w:ascii="Times New Roman" w:hAnsi="Times New Roman" w:cs="Times New Roman"/>
          <w:sz w:val="24"/>
          <w:szCs w:val="24"/>
        </w:rPr>
        <w:fldChar w:fldCharType="separate"/>
      </w:r>
      <w:r w:rsidR="00C73DB6" w:rsidRPr="00BF2C57">
        <w:rPr>
          <w:rFonts w:ascii="Times New Roman" w:hAnsi="Times New Roman" w:cs="Times New Roman"/>
          <w:noProof/>
          <w:sz w:val="24"/>
          <w:szCs w:val="24"/>
        </w:rPr>
        <w:t>(Govender, Lalloo, &amp; Naidoo, 2011)</w:t>
      </w:r>
      <w:r w:rsidR="00C73DB6" w:rsidRPr="00BF2C57">
        <w:rPr>
          <w:rFonts w:ascii="Times New Roman" w:hAnsi="Times New Roman" w:cs="Times New Roman"/>
          <w:sz w:val="24"/>
          <w:szCs w:val="24"/>
        </w:rPr>
        <w:fldChar w:fldCharType="end"/>
      </w:r>
      <w:r w:rsidRPr="00BF2C57">
        <w:rPr>
          <w:rFonts w:ascii="Times New Roman" w:hAnsi="Times New Roman" w:cs="Times New Roman"/>
          <w:sz w:val="24"/>
          <w:szCs w:val="24"/>
        </w:rPr>
        <w:t xml:space="preserve">. </w:t>
      </w:r>
      <w:r w:rsidR="00C65F77" w:rsidRPr="00BF2C57">
        <w:rPr>
          <w:rFonts w:ascii="Times New Roman" w:hAnsi="Times New Roman" w:cs="Times New Roman"/>
          <w:sz w:val="24"/>
          <w:szCs w:val="24"/>
        </w:rPr>
        <w:t xml:space="preserve">According to estimates from the Global Burden of Disease Study, COPD was prevalent in more than 300 million people in 2013 </w:t>
      </w:r>
      <w:r w:rsidR="00C65F77" w:rsidRPr="00BF2C57">
        <w:rPr>
          <w:rFonts w:ascii="Times New Roman" w:hAnsi="Times New Roman" w:cs="Times New Roman"/>
          <w:sz w:val="24"/>
          <w:szCs w:val="24"/>
        </w:rPr>
        <w:fldChar w:fldCharType="begin" w:fldLock="1"/>
      </w:r>
      <w:r w:rsidR="00C65F77" w:rsidRPr="00BF2C57">
        <w:rPr>
          <w:rFonts w:ascii="Times New Roman" w:hAnsi="Times New Roman" w:cs="Times New Roman"/>
          <w:sz w:val="24"/>
          <w:szCs w:val="24"/>
        </w:rPr>
        <w:instrText>ADDIN CSL_CITATION {"citationItems":[{"id":"ITEM-1","itemData":{"DOI":"10.1016/S0140-6736(15)60692-4","ISSN":"1474547X","PMID":"26063472","abstract":"Background Up-to-date evidence about levels and trends in disease and injury incidence, prevalence, and years lived with disability (YLDs) is an essential input into global, regional, and national health policies. In the Global Burden of Disease Study 2013 (GBD 2013), we estimated these quantities for acute and chronic diseases and injuries for 188 countries between 1990 and 2013. Methods Estimates were calculated for disease and injury incidence, prevalence, and YLDs using GBD 2010 methods with some important refinements. Results for incidence of acute disorders and prevalence of chronic disorders are new additions to the analysis. Key improvements include expansion to the cause and sequelae list, updated systematic reviews, use of detailed injury codes, improvements to the Bayesian meta-regression method (DisMod-MR), and use of severity splits for various causes. An index of data representativeness, showing data availability, was calculated for each cause and impairment during three periods globally and at the country level for 2013. In total, 35 620 distinct sources of data were used and documented to calculated estimates for 301 diseases and injuries and 2337 sequelae. The comorbidity simulation provides estimates for the number of sequelae, concurrently, by individuals by country, year, age, and sex. Disability weights were updated with the addition of new population-based survey data from four countries. Findings Disease and injury were highly prevalent; only a small fraction of individuals had no sequelae. Comorbidity rose substantially with age and in absolute terms from 1990 to 2013. Incidence of acute sequelae were predominantly infectious diseases and short-term injuries, with over 2 billion cases of upper respiratory infections and diarrhoeal disease episodes in 2013, with the notable exception of tooth pain due to permanent caries with more than 200 million incident cases in 2013. Conversely, leading chronic sequelae were largely attributable to non-communicable diseases, with prevalence estimates for asymptomatic permanent caries and tension-type headache of 2·4 billion and 1·6 billion, respectively. The distribution of the number of sequelae in populations varied widely across regions, with an expected relation between age and disease prevalence. YLDs for both sexes increased from 537·6 million in 1990 to 764·8 million in 2013 due to population growth and ageing, whereas the age-standardised rate decreased little from 114·87 per 1000 peop…","author":[{"dropping-particle":"","family":"Vos","given":"Theo","non-dropping-particle":"","parse-names":false,"suffix":""},{"dropping-particle":"","family":"Barber","given":"Ryan M.","non-dropping-particle":"","parse-names":false,"suffix":""},{"dropping-particle":"","family":"Bell","given":"Brad","non-dropping-particle":"","parse-names":false,"suffix":""},{"dropping-particle":"","family":"Bertozzi-Villa","given":"Amelia","non-dropping-particle":"","parse-names":false,"suffix":""},{"dropping-particle":"","family":"Biryukov","given":"Stan","non-dropping-particle":"","parse-names":false,"suffix":""},{"dropping-particle":"","family":"Bolliger","given":"Ian","non-dropping-particle":"","parse-names":false,"suffix":""},{"dropping-particle":"","family":"Charlson","given":"Fiona","non-dropping-particle":"","parse-names":false,"suffix":""},{"dropping-particle":"","family":"Davis","given":"Adrian","non-dropping-particle":"","parse-names":false,"suffix":""},{"dropping-particle":"","family":"Degenhardt","given":"Louisa","non-dropping-particle":"","parse-names":false,"suffix":""},{"dropping-particle":"","family":"Dicker","given":"Daniel","non-dropping-particle":"","parse-names":false,"suffix":""},{"dropping-particle":"","family":"Duan","given":"Leilei","non-dropping-particle":"","parse-names":false,"suffix":""},{"dropping-particle":"","family":"Erskine","given":"Holly","non-dropping-particle":"","parse-names":false,"suffix":""},{"dropping-particle":"","family":"Feigin","given":"Valery L.","non-dropping-particle":"","parse-names":false,"suffix":""},{"dropping-particle":"","family":"Ferrari","given":"Alize J.","non-dropping-particle":"","parse-names":false,"suffix":""},{"dropping-particle":"","family":"Fitzmaurice","given":"Christina","non-dropping-particle":"","parse-names":false,"suffix":""},{"dropping-particle":"","family":"Fleming","given":"Thomas","non-dropping-particle":"","parse-names":false,"suffix":""},{"dropping-particle":"","family":"Graetz","given":"Nicholas","non-dropping-particle":"","parse-names":false,"suffix":""},{"dropping-particle":"","family":"Guinovart","given":"Caterina","non-dropping-particle":"","parse-names":false,"suffix":""},{"dropping-particle":"","family":"Haagsma","given":"Juanita","non-dropping-particle":"","parse-names":false,"suffix":""},{"dropping-particle":"","family":"Hansen","given":"Gillian M.","non-dropping-particle":"","parse-names":false,"suffix":""},{"dropping-particle":"","family":"Hanson","given":"Sarah Wulf","non-dropping-particle":"","parse-names":false,"suffix":""},{"dropping-particle":"","family":"Heuton","given":"Kyle R.","non-dropping-particle":"","parse-names":false,"suffix":""},{"dropping-particle":"","family":"Higashi","given":"Hideki","non-dropping-particle":"","parse-names":false,"suffix":""},{"dropping-particle":"","family":"Kassebaum","given":"Nicholas","non-dropping-particle":"","parse-names":false,"suffix":""},{"dropping-particle":"","family":"Kyu","given":"Hmwe","non-dropping-particle":"","parse-names":false,"suffix":""},{"dropping-particle":"","family":"Laurie","given":"Evan","non-dropping-particle":"","parse-names":false,"suffix":""},{"dropping-particle":"","family":"Liang","given":"Xiofeng","non-dropping-particle":"","parse-names":false,"suffix":""},{"dropping-particle":"","family":"Lofgren","given":"Katherine","non-dropping-particle":"","parse-names":false,"suffix":""},{"dropping-particle":"","family":"Lozano","given":"Rafael","non-dropping-particle":"","parse-names":false,"suffix":""},{"dropping-particle":"","family":"MacIntyre","given":"Michael F.","non-dropping-particle":"","parse-names":false,"suffix":""},{"dropping-particle":"","family":"Moradi-Lakeh","given":"Maziar","non-dropping-particle":"","parse-names":false,"suffix":""},{"dropping-particle":"","family":"Naghavi","given":"Mohsen","non-dropping-particle":"","parse-names":false,"suffix":""},{"dropping-particle":"","family":"Nguyen","given":"Grant","non-dropping-particle":"","parse-names":false,"suffix":""},{"dropping-particle":"","family":"Odell","given":"Shaun","non-dropping-particle":"","parse-names":false,"suffix":""},{"dropping-particle":"","family":"Ortblad","given":"Katrina","non-dropping-particle":"","parse-names":false,"suffix":""},{"dropping-particle":"","family":"Roberts","given":"David Allen","non-dropping-particle":"","parse-names":false,"suffix":""},{"dropping-particle":"","family":"Roth","given":"Gregory A.","non-dropping-particle":"","parse-names":false,"suffix":""},{"dropping-particle":"","family":"Sandar","given":"Logan","non-dropping-particle":"","parse-names":false,"suffix":""},{"dropping-particle":"","family":"Serina","given":"Peter T.","non-dropping-particle":"","parse-names":false,"suffix":""},{"dropping-particle":"","family":"Stanaway","given":"Jeffrey D.","non-dropping-particle":"","parse-names":false,"suffix":""},{"dropping-particle":"","family":"Steiner","given":"Caitlyn","non-dropping-particle":"","parse-names":false,"suffix":""},{"dropping-particle":"","family":"Thomas","given":"Bernadette","non-dropping-particle":"","parse-names":false,"suffix":""},{"dropping-particle":"","family":"Vollset","given":"Stein Emil","non-dropping-particle":"","parse-names":false,"suffix":""},{"dropping-particle":"","family":"Whiteford","given":"Harvey","non-dropping-particle":"","parse-names":false,"suffix":""},{"dropping-particle":"","family":"Wolock","given":"Timothy M.","non-dropping-particle":"","parse-names":false,"suffix":""},{"dropping-particle":"","family":"Ye","given":"Pengpeng","non-dropping-particle":"","parse-names":false,"suffix":""},{"dropping-particle":"","family":"Zhou","given":"Maigeng","non-dropping-particle":"","parse-names":false,"suffix":""},{"dropping-particle":"","family":"Ãvila","given":"Marco A.","non-dropping-particle":"","parse-names":false,"suffix":""},{"dropping-particle":"","family":"Aasvang","given":"Gunn Marit","non-dropping-particle":"","parse-names":false,"suffix":""},{"dropping-particle":"","family":"Abbafati","given":"Cristiana","non-dropping-particle":"","parse-names":false,"suffix":""},{"dropping-particle":"","family":"Ozgoren","given":"Ayse Abbasoglu","non-dropping-particle":"","parse-names":false,"suffix":""},{"dropping-particle":"","family":"Abd-Allah","given":"Foad","non-dropping-particle":"","parse-names":false,"suffix":""},{"dropping-particle":"","family":"Aziz","given":"Muna I.Abdel","non-dropping-particle":"","parse-names":false,"suffix":""},{"dropping-particle":"","family":"Abera","given":"Semaw F.","non-dropping-particle":"","parse-names":false,"suffix":""},{"dropping-particle":"","family":"Aboyans","given":"Victor","non-dropping-particle":"","parse-names":false,"suffix":""},{"dropping-particle":"","family":"Abraham","given":"Jerry P.","non-dropping-particle":"","parse-names":false,"suffix":""},{"dropping-particle":"","family":"Abraham","given":"Biju","non-dropping-particle":"","parse-names":false,"suffix":""},{"dropping-particle":"","family":"Abubakar","given":"Ibrahim","non-dropping-particle":"","parse-names":false,"suffix":""},{"dropping-particle":"","family":"Abu-Raddad","given":"Laith J.","non-dropping-particle":"","parse-names":false,"suffix":""},{"dropping-particle":"","family":"Abu-Rmeileh","given":"Niveen M.E.","non-dropping-particle":"","parse-names":false,"suffix":""},{"dropping-particle":"","family":"Aburto","given":"Tania C.","non-dropping-particle":"","parse-names":false,"suffix":""},{"dropping-particle":"","family":"Achoki","given":"Tom","non-dropping-particle":"","parse-names":false,"suffix":""},{"dropping-particle":"","family":"Ackerman","given":"Ilana N.","non-dropping-particle":"","parse-names":false,"suffix":""},{"dropping-particle":"","family":"Adelekan","given":"Ademola","non-dropping-particle":"","parse-names":false,"suffix":""},{"dropping-particle":"","family":"Ademi","given":"Zanfina","non-dropping-particle":"","parse-names":false,"suffix":""},{"dropping-particle":"","family":"Adou","given":"Arsène K.","non-dropping-particle":"","parse-names":false,"suffix":""},{"dropping-particle":"","family":"Adsuar","given":"Josef C.","non-dropping-particle":"","parse-names":false,"suffix":""},{"dropping-particle":"","family":"Arnlov","given":"Johan","non-dropping-particle":"","parse-names":false,"suffix":""},{"dropping-particle":"","family":"Agardh","given":"Emilie E.","non-dropping-particle":"","parse-names":false,"suffix":""},{"dropping-particle":"","family":"Khabouri","given":"Mazin J.","non-dropping-particle":"Al","parse-names":false,"suffix":""},{"dropping-particle":"","family":"Alam","given":"Sayed Saidul","non-dropping-particle":"","parse-names":false,"suffix":""},{"dropping-particle":"","family":"Alasfoor","given":"Deena","non-dropping-particle":"","parse-names":false,"suffix":""},{"dropping-particle":"","family":"Albittar","given":"Mohammed I.","non-dropping-particle":"","parse-names":false,"suffix":""},{"dropping-particle":"","family":"Alegretti","given":"Miguel A.","non-dropping-particle":"","parse-names":false,"suffix":""},{"dropping-particle":"V.","family":"Aleman","given":"Alicia","non-dropping-particle":"","parse-names":false,"suffix":""},{"dropping-particle":"","family":"Alemu","given":"Zewdie A.","non-dropping-particle":"","parse-names":false,"suffix":""},{"dropping-particle":"","family":"Alfonso-Cristancho","given":"Rafael","non-dropping-particle":"","parse-names":false,"suffix":""},{"dropping-particle":"","family":"Alhabib","given":"Samia","non-dropping-particle":"","parse-names":false,"suffix":""},{"dropping-particle":"","family":"Ali","given":"Raghib","non-dropping-particle":"","parse-names":false,"suffix":""},{"dropping-particle":"","family":"Alla","given":"Francois","non-dropping-particle":"","parse-names":false,"suffix":""},{"dropping-particle":"","family":"Allebeck","given":"Peter","non-dropping-particle":"","parse-names":false,"suffix":""},{"dropping-particle":"","family":"Allen","given":"Peter J.","non-dropping-particle":"","parse-names":false,"suffix":""},{"dropping-particle":"","family":"AlMazroa","given":"Mohammad Abdulaziz","non-dropping-particle":"","parse-names":false,"suffix":""},{"dropping-particle":"","family":"Alsharif","given":"Ubai","non-dropping-particle":"","parse-names":false,"suffix":""},{"dropping-particle":"","family":"Alvarez","given":"Elena","non-dropping-particle":"","parse-names":false,"suffix":""},{"dropping-particle":"","family":"Alvis-Guzman","given":"Nelson","non-dropping-particle":"","parse-names":false,"suffix":""},{"dropping-particle":"","family":"Ameli","given":"Omid","non-dropping-particle":"","parse-names":false,"suffix":""},{"dropping-particle":"","family":"Amini","given":"Heresh","non-dropping-particle":"","parse-names":false,"suffix":""},{"dropping-particle":"","family":"Ammar","given":"Walid","non-dropping-particle":"","parse-names":false,"suffix":""},{"dropping-particle":"","family":"Anderson","given":"Benjamin O.","non-dropping-particle":"","parse-names":false,"suffix":""},{"dropping-particle":"","family":"Anderson","given":"H. Ross","non-dropping-particle":"","parse-names":false,"suffix":""},{"dropping-particle":"","family":"Antonio","given":"Carl Abelardo T.","non-dropping-particle":"","parse-names":false,"suffix":""},{"dropping-particle":"","family":"Anwari","given":"Palwasha","non-dropping-particle":"","parse-names":false,"suffix":""},{"dropping-particle":"","family":"Apfel","given":"Henry","non-dropping-particle":"","parse-names":false,"suffix":""},{"dropping-particle":"","family":"Arsenijevic","given":"Valentain S.Arsic","non-dropping-particle":"","parse-names":false,"suffix":""},{"dropping-particle":"","family":"Artaman","given":"Al","non-dropping-particle":"","parse-names":false,"suffix":""},{"dropping-particle":"","family":"Asghar","given":"Rana J.","non-dropping-particle":"","parse-names":false,"suffix":""},{"dropping-particle":"","family":"Assadi","given":"Reza","non-dropping-particle":"","parse-names":false,"suffix":""},{"dropping-particle":"","family":"Atkins","given":"Lydia S.","non-dropping-particle":"","parse-names":false,"suffix":""},{"dropping-particle":"","family":"Atkinson","given":"Charles","non-dropping-particle":"","parse-names":false,"suffix":""},{"dropping-particle":"","family":"Badawi","given":"Alaa","non-dropping-particle":"","parse-names":false,"suffix":""},{"dropping-particle":"","family":"Bahit","given":"Maria C.","non-dropping-particle":"","parse-names":false,"suffix":""},{"dropping-particle":"","family":"Bakfalouni","given":"Talal","non-dropping-particle":"","parse-names":false,"suffix":""},{"dropping-particle":"","family":"Balakrishnan","given":"Kalpana","non-dropping-particle":"","parse-names":false,"suffix":""},{"dropping-particle":"","family":"Balalla","given":"Shivanthi","non-dropping-particle":"","parse-names":false,"suffix":""},{"dropping-particle":"","family":"Banerjee","given":"Amitava","non-dropping-particle":"","parse-names":false,"suffix":""},{"dropping-particle":"","family":"Barker-Collo","given":"Suzanne L.","non-dropping-particle":"","parse-names":false,"suffix":""},{"dropping-particle":"","family":"Barquera","given":"Simon","non-dropping-particle":"","parse-names":false,"suffix":""},{"dropping-particle":"","family":"Barregard","given":"Lars","non-dropping-particle":"","parse-names":false,"suffix":""},{"dropping-particle":"","family":"Barrero","given":"Lope H.","non-dropping-particle":"","parse-names":false,"suffix":""},{"dropping-particle":"","family":"Basu","given":"Sanjay","non-dropping-particle":"","parse-names":false,"suffix":""},{"dropping-particle":"","family":"Basu","given":"Arindam","non-dropping-particle":"","parse-names":false,"suffix":""},{"dropping-particle":"","family":"Baxter","given":"Amanda","non-dropping-particle":"","parse-names":false,"suffix":""},{"dropping-particle":"","family":"Beardsley","given":"Justin","non-dropping-particle":"","parse-names":false,"suffix":""},{"dropping-particle":"","family":"Bedi","given":"Neeraj","non-dropping-particle":"","parse-names":false,"suffix":""},{"dropping-particle":"","family":"Beghi","given":"Ettore","non-dropping-particle":"","parse-names":false,"suffix":""},{"dropping-particle":"","family":"Bekele","given":"Tolesa","non-dropping-particle":"","parse-names":false,"suffix":""},{"dropping-particle":"","family":"Bell","given":"Michelle L.","non-dropping-particle":"","parse-names":false,"suffix":""},{"dropping-particle":"","family":"Benjet","given":"Corina","non-dropping-particle":"","parse-names":false,"suffix":""},{"dropping-particle":"","family":"Bennett","given":"Derrick A.","non-dropping-particle":"","parse-names":false,"suffix":""},{"dropping-particle":"","family":"Bensenor","given":"Isabela M.","non-dropping-particle":"","parse-names":false,"suffix":""},{"dropping-particle":"","family":"Benzian","given":"Habib","non-dropping-particle":"","parse-names":false,"suffix":""},{"dropping-particle":"","family":"Bernabe","given":"Eduardo","non-dropping-particle":"","parse-names":false,"suffix":""},{"dropping-particle":"","family":"Beyene","given":"Tariku J.","non-dropping-particle":"","parse-names":false,"suffix":""},{"dropping-particle":"","family":"Bhala","given":"Neeraj","non-dropping-particle":"","parse-names":false,"suffix":""},{"dropping-particle":"","family":"Bhalla","given":"Ashish","non-dropping-particle":"","parse-names":false,"suffix":""},{"dropping-particle":"","family":"Bhutta","given":"Zulfiqar","non-dropping-particle":"","parse-names":false,"suffix":""},{"dropping-particle":"","family":"Bienhoff","given":"Kelly","non-dropping-particle":"","parse-names":false,"suffix":""},{"dropping-particle":"","family":"Bikbov","given":"Boris","non-dropping-particle":"","parse-names":false,"suffix":""},{"dropping-particle":"Bin","family":"Abdulhak","given":"Aref","non-dropping-particle":"","parse-names":false,"suffix":""},{"dropping-particle":"","family":"Blore","given":"Jed D.","non-dropping-particle":"","parse-names":false,"suffix":""},{"dropping-particle":"","family":"Blyth","given":"Fiona M.","non-dropping-particle":"","parse-names":false,"suffix":""},{"dropping-particle":"","family":"Bohensky","given":"Megan A.","non-dropping-particle":"","parse-names":false,"suffix":""},{"dropping-particle":"","family":"Basara","given":"Berrak Bora","non-dropping-particle":"","parse-names":false,"suffix":""},{"dropping-particle":"","family":"Borges","given":"Guilherme","non-dropping-particle":"","parse-names":false,"suffix":""},{"dropping-particle":"","family":"Bornstein","given":"Natan M.","non-dropping-particle":"","parse-names":false,"suffix":""},{"dropping-particle":"","family":"Bose","given":"Dipan","non-dropping-particle":"","parse-names":false,"suffix":""},{"dropping-particle":"","family":"Boufous","given":"Soufiane","non-dropping-particle":"","parse-names":false,"suffix":""},{"dropping-particle":"","family":"Bourne","given":"Rupert R.","non-dropping-particle":"","parse-names":false,"suffix":""},{"dropping-particle":"","family":"Boyers","given":"Lindsay N.","non-dropping-particle":"","parse-names":false,"suffix":""},{"dropping-particle":"","family":"Brainin","given":"Michael","non-dropping-particle":"","parse-names":false,"suffix":""},{"dropping-particle":"","family":"Brauer","given":"Michael","non-dropping-particle":"","parse-names":false,"suffix":""},{"dropping-particle":"","family":"Brayne","given":"Carol E.G.","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ggs","given":"Adam D.M.","non-dropping-particle":"","parse-names":false,"suffix":""},{"dropping-particle":"","family":"Brooks","given":"Peter M.","non-dropping-particle":"","parse-names":false,"suffix":""},{"dropping-particle":"","family":"Brown","given":"Jonathan","non-dropping-particle":"","parse-names":false,"suffix":""},{"dropping-particle":"","family":"Brugha","given":"Traolach S.","non-dropping-particle":"","parse-names":false,"suffix":""},{"dropping-particle":"","family":"Buchbinder","given":"Rachelle","non-dropping-particle":"","parse-names":false,"suffix":""},{"dropping-particle":"","family":"Buckle","given":"Geoffrey C.","non-dropping-particle":"","parse-names":false,"suffix":""},{"dropping-particle":"","family":"Bukhman","given":"Gene","non-dropping-particle":"","parse-names":false,"suffix":""},{"dropping-particle":"","family":"Bulloch","given":"Andrew G.","non-dropping-particle":"","parse-names":false,"suffix":""},{"dropping-particle":"","family":"Burch","given":"Michael","non-dropping-particle":"","parse-names":false,"suffix":""},{"dropping-particle":"","family":"Burnett","given":"Richard","non-dropping-particle":"","parse-names":false,"suffix":""},{"dropping-particle":"","family":"Cardenas","given":"Rosario","non-dropping-particle":"","parse-names":false,"suffix":""},{"dropping-particle":"","family":"Cabral","given":"Norberto L.","non-dropping-particle":"","parse-names":false,"suffix":""},{"dropping-particle":"","family":"Campos-Nonato","given":"Ismael R.","non-dropping-particle":"","parse-names":false,"suffix":""},{"dropping-particle":"","family":"Campuzano","given":"Julio C.","non-dropping-particle":"","parse-names":false,"suffix":""},{"dropping-particle":"","family":"Carapetis","given":"Jonathan R.","non-dropping-particle":"","parse-names":false,"suffix":""},{"dropping-particle":"","family":"Carpenter","given":"David O.","non-dropping-particle":"","parse-names":false,"suffix":""},{"dropping-particle":"","family":"Caso","given":"Valeria","non-dropping-particle":"","parse-names":false,"suffix":""},{"dropping-particle":"","family":"Castaneda-Orjuela","given":"Carlos A.","non-dropping-particle":"","parse-names":false,"suffix":""},{"dropping-particle":"","family":"Catala-Lopez","given":"Ferran","non-dropping-particle":"","parse-names":false,"suffix":""},{"dropping-particle":"","family":"Chadha","given":"Vineet K.","non-dropping-particle":"","parse-names":false,"suffix":""},{"dropping-particle":"","family":"Chang","given":"Jung Chen","non-dropping-particle":"","parse-names":false,"suffix":""},{"dropping-particle":"","family":"Chen","given":"Honglei","non-dropping-particle":"","parse-names":false,"suffix":""},{"dropping-particle":"","family":"Chen","given":"Wanqing","non-dropping-particle":"","parse-names":false,"suffix":""},{"dropping-particle":"","family":"Chiang","given":"Peggy P.","non-dropping-particle":"","parse-names":false,"suffix":""},{"dropping-particle":"","family":"Chimed-Ochir","given":"Odgerel","non-dropping-particle":"","parse-names":false,"suffix":""},{"dropping-particle":"","family":"Chowdhury","given":"Rajiv","non-dropping-particle":"","parse-names":false,"suffix":""},{"dropping-particle":"","family":"Christensen","given":"Hanne","non-dropping-particle":"","parse-names":false,"suffix":""},{"dropping-particle":"","family":"Christophi","given":"Costas A.","non-dropping-particle":"","parse-names":false,"suffix":""},{"dropping-particle":"","family":"Chugh","given":"Sumeet S.","non-dropping-particle":"","parse-names":false,"suffix":""},{"dropping-particle":"","family":"Cirillo","given":"Massimo","non-dropping-particle":"","parse-names":false,"suffix":""},{"dropping-particle":"","family":"Coggeshall","given":"Megan","non-dropping-particle":"","parse-names":false,"suffix":""},{"dropping-particle":"","family":"Cohen","given":"Aaron","non-dropping-particle":"","parse-names":false,"suffix":""},{"dropping-particle":"","family":"Colistro","given":"Valentina","non-dropping-particle":"","parse-names":false,"suffix":""},{"dropping-particle":"","family":"Colquhoun","given":"Samantha M.","non-dropping-particle":"","parse-names":false,"suffix":""},{"dropping-particle":"","family":"Contreras","given":"Alejandra G.","non-dropping-particle":"","parse-names":false,"suffix":""},{"dropping-particle":"","family":"Cooper","given":"Leslie T.","non-dropping-particle":"","parse-names":false,"suffix":""},{"dropping-particle":"","family":"Cooper","given":"Cyrus","non-dropping-particle":"","parse-names":false,"suffix":""},{"dropping-particle":"","family":"Cooperrider","given":"Kimberly","non-dropping-particle":"","parse-names":false,"suffix":""},{"dropping-particle":"","family":"Coresh","given":"Josef","non-dropping-particle":"","parse-names":false,"suffix":""},{"dropping-particle":"","family":"Cortinovis","given":"Monica","non-dropping-particle":"","parse-names":false,"suffix":""},{"dropping-particle":"","family":"Criqui","given":"Michael H.","non-dropping-particle":"","parse-names":false,"suffix":""},{"dropping-particle":"","family":"Crump","given":"John A.","non-dropping-particle":"","parse-names":false,"suffix":""},{"dropping-particle":"","family":"Cuevas-Nasu","given":"Lucia","non-dropping-particle":"","parse-names":false,"suffix":""},{"dropping-particle":"","family":"Dandona","given":"Rakhi","non-dropping-particle":"","parse-names":false,"suffix":""},{"dropping-particle":"","family":"Dandona","given":"Lalit","non-dropping-particle":"","parse-names":false,"suffix":""},{"dropping-particle":"","family":"Dansereau","given":"Emily","non-dropping-particle":"","parse-names":false,"suffix":""},{"dropping-particle":"","family":"Dantes","given":"Hector G.","non-dropping-particle":"","parse-names":false,"suffix":""},{"dropping-particle":"","family":"Dargan","given":"Paul I.","non-dropping-particle":"","parse-names":false,"suffix":""},{"dropping-particle":"","family":"Davey","given":"Gail","non-dropping-particle":"","parse-names":false,"suffix":""},{"dropping-particle":"V.","family":"Davitoiu","given":"Dragos","non-dropping-particle":"","parse-names":false,"suffix":""},{"dropping-particle":"","family":"Dayama","given":"Anand","non-dropping-particle":"","parse-names":false,"suffix":""},{"dropping-particle":"","family":"La Cruz-Gongora","given":"Vanessa","non-dropping-particle":"De","parse-names":false,"suffix":""},{"dropping-particle":"","family":"La Vega","given":"Shelley F.","non-dropping-particle":"De","parse-names":false,"suffix":""},{"dropping-particle":"","family":"Leo","given":"Diego","non-dropping-particle":"De","parse-names":false,"suffix":""},{"dropping-particle":"","family":"Pozo-Cruz","given":"Borja","non-dropping-particle":"Del","parse-names":false,"suffix":""},{"dropping-particle":"","family":"Dellavalle","given":"Robert P.","non-dropping-particle":"","parse-names":false,"suffix":""},{"dropping-particle":"","family":"Deribe","given":"Kebede","non-dropping-particle":"","parse-names":false,"suffix":""},{"dropping-particle":"","family":"Derrett","given":"Sarah","non-dropping-particle":"","parse-names":false,"suffix":""},{"dropping-particle":"","family":"Jarlais","given":"Don C.","non-dropping-particle":"Des","parse-names":false,"suffix":""},{"dropping-particle":"","family":"Dessalegn","given":"Muluken","non-dropping-particle":"","parse-names":false,"suffix":""},{"dropping-particle":"","family":"DeVeber","given":"Gabrielle A.","non-dropping-particle":"","parse-names":false,"suffix":""},{"dropping-particle":"","family":"Dharmaratne","given":"Samath D.","non-dropping-particle":"","parse-names":false,"suffix":""},{"dropping-particle":"","family":"Diaz-Torne","given":"Cesar","non-dropping-particle":"","parse-names":false,"suffix":""},{"dropping-particle":"","family":"Ding","given":"Eric L.","non-dropping-particle":"","parse-names":false,"suffix":""},{"dropping-particle":"","family":"Dokova","given":"Klara","non-dropping-particle":"","parse-names":false,"suffix":""},{"dropping-particle":"","family":"Dorsey","given":"E. R.","non-dropping-particle":"","parse-names":false,"suffix":""},{"dropping-particle":"","family":"Driscoll","given":"Tim R.","non-dropping-particle":"","parse-names":false,"suffix":""},{"dropping-particle":"","family":"Duber","given":"Herbert","non-dropping-particle":"","parse-names":false,"suffix":""},{"dropping-particle":"","family":"Durrani","given":"Adnan M.","non-dropping-particle":"","parse-names":false,"suffix":""},{"dropping-particle":"","family":"Edmond","given":"Karen M.","non-dropping-particle":"","parse-names":false,"suffix":""},{"dropping-particle":"","family":"Ellenbogen","given":"Richard G.","non-dropping-particle":"","parse-names":false,"suffix":""},{"dropping-particle":"","family":"Endres","given":"Matthias","non-dropping-particle":"","parse-names":false,"suffix":""},{"dropping-particle":"","family":"Ermakov","given":"Sergey P.","non-dropping-particle":"","parse-names":false,"suffix":""},{"dropping-particle":"","family":"Eshrati","given":"Babak","non-dropping-particle":"","parse-names":false,"suffix":""},{"dropping-particle":"","family":"Esteghamati","given":"Alireza","non-dropping-particle":"","parse-names":false,"suffix":""},{"dropping-particle":"","family":"Estep","given":"Kara","non-dropping-particle":"","parse-names":false,"suffix":""},{"dropping-particle":"","family":"Fahimi","given":"Saman","non-dropping-particle":"","parse-names":false,"suffix":""},{"dropping-particle":"","family":"Farzadfar","given":"Farshad","non-dropping-particle":"","parse-names":false,"suffix":""},{"dropping-particle":"","family":"Fay","given":"Derek F.J.","non-dropping-particle":"","parse-names":false,"suffix":""},{"dropping-particle":"","family":"Felson","given":"David T.","non-dropping-particle":"","parse-names":false,"suffix":""},{"dropping-particle":"","family":"Fereshtehnejad","given":"Seyed Mohammad","non-dropping-particle":"","parse-names":false,"suffix":""},{"dropping-particle":"","family":"Fernandes","given":"Jefferson G.","non-dropping-particle":"","parse-names":false,"suffix":""},{"dropping-particle":"","family":"Ferri","given":"Cluesa P.","non-dropping-particle":"","parse-names":false,"suffix":""},{"dropping-particle":"","family":"Flaxman","given":"Abraham","non-dropping-particle":"","parse-names":false,"suffix":""},{"dropping-particle":"","family":"Foigt","given":"Nataliya","non-dropping-particle":"","parse-names":false,"suffix":""},{"dropping-particle":"","family":"Foreman","given":"Kyle J.","non-dropping-particle":"","parse-names":false,"suffix":""},{"dropping-particle":"","family":"Fowkes","given":"F. Gerry R.","non-dropping-particle":"","parse-names":false,"suffix":""},{"dropping-particle":"","family":"Franklin","given":"Richard C.","non-dropping-particle":"","parse-names":false,"suffix":""},{"dropping-particle":"","family":"Furst","given":"Thomas","non-dropping-particle":"","parse-names":false,"suffix":""},{"dropping-particle":"","family":"Futran","given":"Neal D.","non-dropping-particle":"","parse-names":false,"suffix":""},{"dropping-particle":"","family":"Gabbe","given":"Belinda J.","non-dropping-particle":"","parse-names":false,"suffix":""},{"dropping-particle":"","family":"Gankpe","given":"Fortune G.","non-dropping-particle":"","parse-names":false,"suffix":""},{"dropping-particle":"","family":"Garcia-Guerra","given":"Francisco A.","non-dropping-particle":"","parse-names":false,"suffix":""},{"dropping-particle":"","family":"Geleijnse","given":"Johanna M.","non-dropping-particle":"","parse-names":false,"suffix":""},{"dropping-particle":"","family":"Gessner","given":"Bradford D.","non-dropping-particle":"","parse-names":false,"suffix":""},{"dropping-particle":"","family":"Gibney","given":"Katherine B.","non-dropping-particle":"","parse-names":false,"suffix":""},{"dropping-particle":"","family":"Gillum","given":"Richard F.","non-dropping-particle":"","parse-names":false,"suffix":""},{"dropping-particle":"","family":"Ginawi","given":"Ibrahim A.","non-dropping-particle":"","parse-names":false,"suffix":""},{"dropping-particle":"","family":"Giroud","given":"Maurice","non-dropping-particle":"","parse-names":false,"suffix":""},{"dropping-particle":"","family":"Giussani","given":"Giorgia","non-dropping-particle":"","parse-names":false,"suffix":""},{"dropping-particle":"","family":"Goenka","given":"Shifalika","non-dropping-particle":"","parse-names":false,"suffix":""},{"dropping-particle":"","family":"Goginashvili","given":"Ketevan","non-dropping-particle":"","parse-names":false,"suffix":""},{"dropping-particle":"","family":"Gona","given":"Philimon","non-dropping-particle":"","parse-names":false,"suffix":""},{"dropping-particle":"","family":"Cosio","given":"Teresita Gonzalez","non-dropping-particle":"De","parse-names":false,"suffix":""},{"dropping-particle":"","family":"Gosselin","given":"Richard A.","non-dropping-particle":"","parse-names":false,"suffix":""},{"dropping-particle":"","family":"Gotay","given":"Carolyn C.","non-dropping-particle":"","parse-names":false,"suffix":""},{"dropping-particle":"","family":"Goto","given":"Atsushi","non-dropping-particle":"","parse-names":false,"suffix":""},{"dropping-particle":"","family":"Gouda","given":"Hebe N.","non-dropping-particle":"","parse-names":false,"suffix":""},{"dropping-particle":"","family":"Guerrant","given":"Richard L.","non-dropping-particle":"","parse-names":false,"suffix":""},{"dropping-particle":"","family":"Gugnani","given":"Harish C.","non-dropping-particle":"","parse-names":false,"suffix":""},{"dropping-particle":"","family":"Gunnell","given":"David","non-dropping-particle":"","parse-names":false,"suffix":""},{"dropping-particle":"","family":"Gupta","given":"Rajeev","non-dropping-particle":"","parse-names":false,"suffix":""},{"dropping-particle":"","family":"Gupta","given":"Rahul","non-dropping-particle":"","parse-names":false,"suffix":""},{"dropping-particle":"","family":"Gutierrez","given":"Reyna A.","non-dropping-particle":"","parse-names":false,"suffix":""},{"dropping-particle":"","family":"Hafezi-Nejad","given":"Nima","non-dropping-particle":"","parse-names":false,"suffix":""},{"dropping-particle":"","family":"Hagan","given":"Holly","non-dropping-particle":"","parse-names":false,"suffix":""},{"dropping-particle":"","family":"Halasa","given":"Yara","non-dropping-particle":"","parse-names":false,"suffix":""},{"dropping-particle":"","family":"Hamadeh","given":"Randah R.","non-dropping-particle":"","parse-names":false,"suffix":""},{"dropping-particle":"","family":"Hamavid","given":"Hannah","non-dropping-particle":"","parse-names":false,"suffix":""},{"dropping-particle":"","family":"Hammami","given":"Mouhanad","non-dropping-particle":"","parse-names":false,"suffix":""},{"dropping-particle":"","family":"Hankey","given":"Graeme J.","non-dropping-particle":"","parse-names":false,"suffix":""},{"dropping-particle":"","family":"Hao","given":"Yuantao","non-dropping-particle":"","parse-names":false,"suffix":""},{"dropping-particle":"","family":"Harb","given":"Hilda L.","non-dropping-particle":"","parse-names":false,"suffix":""},{"dropping-particle":"","family":"Haro","given":"Josep Maria","non-dropping-particle":"","parse-names":false,"suffix":""},{"dropping-particle":"","family":"Havmoeller","given":"Rasmus","non-dropping-particle":"","parse-names":false,"suffix":""},{"dropping-particle":"","family":"Hay","given":"Roderick J.","non-dropping-particle":"","parse-names":false,"suffix":""},{"dropping-particle":"","family":"Hay","given":"Simon","non-dropping-particle":"","parse-names":false,"suffix":""},{"dropping-particle":"","family":"Hedayati","given":"Mohammad T.","non-dropping-particle":"","parse-names":false,"suffix":""},{"dropping-particle":"","family":"Pi","given":"Ileana B.Heredia","non-dropping-particle":"","parse-names":false,"suffix":""},{"dropping-particle":"","family":"Heydarpour","given":"Pouria","non-dropping-particle":"","parse-names":false,"suffix":""},{"dropping-particle":"","family":"Hijar","given":"Martha","non-dropping-particle":"","parse-names":false,"suffix":""},{"dropping-particle":"","family":"Hoek","given":"Hans W.","non-dropping-particle":"","parse-names":false,"suffix":""},{"dropping-particle":"","family":"Hoffman","given":"Howard J.","non-dropping-particle":"","parse-names":false,"suffix":""},{"dropping-particle":"","family":"Hornberger","given":"John C.","non-dropping-particle":"","parse-names":false,"suffix":""},{"dropping-particle":"","family":"Hosgood","given":"H. Dean","non-dropping-particle":"","parse-names":false,"suffix":""},{"dropping-particle":"","family":"Hossain","given":"Mazeda","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u","given":"Howard","non-dropping-particle":"","parse-names":false,"suffix":""},{"dropping-particle":"","family":"Hu","given":"Guoqing","non-dropping-particle":"","parse-names":false,"suffix":""},{"dropping-particle":"","family":"Huang","given":"John J.","non-dropping-particle":"","parse-names":false,"suffix":""},{"dropping-particle":"","family":"Huang","given":"Cheng","non-dropping-particle":"","parse-names":false,"suffix":""},{"dropping-particle":"","family":"Huiart","given":"Laetitia","non-dropping-particle":"","parse-names":false,"suffix":""},{"dropping-particle":"","family":"Husseini","given":"Abdullatif","non-dropping-particle":"","parse-names":false,"suffix":""},{"dropping-particle":"","family":"Iannarone","given":"Marissa","non-dropping-particle":"","parse-names":false,"suffix":""},{"dropping-particle":"","family":"Iburg","given":"Kim M.","non-dropping-particle":"","parse-names":false,"suffix":""},{"dropping-particle":"","family":"Innos","given":"Kaire","non-dropping-particle":"","parse-names":false,"suffix":""},{"dropping-particle":"","family":"Inoue","given":"Manami","non-dropping-particle":"","parse-names":false,"suffix":""},{"dropping-particle":"","family":"Jacobsen","given":"Kathryn H.","non-dropping-particle":"","parse-names":false,"suffix":""},{"dropping-particle":"","family":"Jassal","given":"Simerjot K.","non-dropping-particle":"","parse-names":false,"suffix":""},{"dropping-particle":"","family":"Jeemon","given":"Panniyammakal","non-dropping-particle":"","parse-names":false,"suffix":""},{"dropping-particle":"","family":"Jensen","given":"Paul N.","non-dropping-particle":"","parse-names":false,"suffix":""},{"dropping-particle":"","family":"Jha","given":"Vivekanand","non-dropping-particle":"","parse-names":false,"suffix":""},{"dropping-particle":"","family":"Jiang","given":"Guohong","non-dropping-particle":"","parse-names":false,"suffix":""},{"dropping-particle":"","family":"Jiang","given":"Ying","non-dropping-particle":"","parse-names":false,"suffix":""},{"dropping-particle":"","family":"Jonas","given":"Jost B.","non-dropping-particle":"","parse-names":false,"suffix":""},{"dropping-particle":"","family":"Joseph","given":"Jonathan","non-dropping-particle":"","parse-names":false,"suffix":""},{"dropping-particle":"","family":"Juel","given":"Knud","non-dropping-particle":"","parse-names":false,"suffix":""},{"dropping-particle":"","family":"Kan","given":"Haidong","non-dropping-particle":"","parse-names":false,"suffix":""},{"dropping-particle":"","family":"Karch","given":"Andre","non-dropping-particle":"","parse-names":false,"suffix":""},{"dropping-particle":"","family":"Karimkhani","given":"Chante","non-dropping-particle":"","parse-names":false,"suffix":""},{"dropping-particle":"","family":"Karthikeyan","given":"Ganesan","non-dropping-particle":"","parse-names":false,"suffix":""},{"dropping-particle":"","family":"Katz","given":"Ronit","non-dropping-particle":"","parse-names":false,"suffix":""},{"dropping-particle":"","family":"Kaul","given":"Anil","non-dropping-particle":"","parse-names":false,"suffix":""},{"dropping-particle":"","family":"Kawakami","given":"Norito","non-dropping-particle":"","parse-names":false,"suffix":""},{"dropping-particle":"","family":"Kazi","given":"Dhruv S.","non-dropping-particle":"","parse-names":false,"suffix":""},{"dropping-particle":"","family":"Kemp","given":"Andrew H.","non-dropping-particle":"","parse-names":false,"suffix":""},{"dropping-particle":"","family":"Kengne","given":"Andre P.","non-dropping-particle":"","parse-names":false,"suffix":""},{"dropping-particle":"","family":"Khader","given":"Yousef S.","non-dropping-particle":"","parse-names":false,"suffix":""},{"dropping-particle":"","family":"Khalifa","given":"Shams Eldin A.H.","non-dropping-particle":"","parse-names":false,"suffix":""},{"dropping-particle":"","family":"Khan","given":"Ejaz A.","non-dropping-particle":"","parse-names":false,"suffix":""},{"dropping-particle":"","family":"Khan","given":"Gulfaraz","non-dropping-particle":"","parse-names":false,"suffix":""},{"dropping-particle":"","family":"Khang","given":"Young Ho","non-dropping-particle":"","parse-names":false,"suffix":""},{"dropping-particle":"","family":"Khonelidze","given":"Irma","non-dropping-particle":"","parse-names":false,"suffix":""},{"dropping-particle":"","family":"Kieling","given":"Christian","non-dropping-particle":"","parse-names":false,"suffix":""},{"dropping-particle":"","family":"Kim","given":"Daniel","non-dropping-particle":"","parse-names":false,"suffix":""},{"dropping-particle":"","family":"Kim","given":"Sungroul","non-dropping-particle":"","parse-names":false,"suffix":""},{"dropping-particle":"","family":"Kimokoti","given":"Ruth W.","non-dropping-particle":"","parse-names":false,"suffix":""},{"dropping-particle":"","family":"Kinfu","given":"Yohannes","non-dropping-particle":"","parse-names":false,"suffix":""},{"dropping-particle":"","family":"Kinge","given":"Jonas M.","non-dropping-particle":"","parse-names":false,"suffix":""},{"dropping-particle":"","family":"Kissela","given":"Brett M.","non-dropping-particle":"","parse-names":false,"suffix":""},{"dropping-particle":"","family":"Kivipelto","given":"Miia","non-dropping-particle":"","parse-names":false,"suffix":""},{"dropping-particle":"","family":"Knibbs","given":"Luke","non-dropping-particle":"","parse-names":false,"suffix":""},{"dropping-particle":"","family":"Knudsen","given":"Ann Kristin","non-dropping-particle":"","parse-names":false,"suffix":""},{"dropping-particle":"","family":"Kokubo","given":"Yoshihiro","non-dropping-particle":"","parse-names":false,"suffix":""},{"dropping-particle":"","family":"Kosen","given":"Soewarta","non-dropping-particle":"","parse-names":false,"suffix":""},{"dropping-particle":"","family":"Kramer","given":"Alexander","non-dropping-particle":"","parse-names":false,"suffix":""},{"dropping-particle":"","family":"Kravchenko","given":"Michael","non-dropping-particle":"","parse-names":false,"suffix":""},{"dropping-particle":"V.","family":"Krishnamurthi","given":"Rita","non-dropping-particle":"","parse-names":false,"suffix":""},{"dropping-particle":"","family":"Krishnaswami","given":"Sanjay","non-dropping-particle":"","parse-names":false,"suffix":""},{"dropping-particle":"","family":"Defo","given":"Barthelemy Kuate","non-dropping-particle":"","parse-names":false,"suffix":""},{"dropping-particle":"","family":"Bicer","given":"Burcu Kucuk","non-dropping-particle":"","parse-names":false,"suffix":""},{"dropping-particle":"","family":"Kuipers","given":"Ernst J.","non-dropping-particle":"","parse-names":false,"suffix":""},{"dropping-particle":"","family":"Kulkarni","given":"Veena S.","non-dropping-particle":"","parse-names":false,"suffix":""},{"dropping-particle":"","family":"Kumar","given":"Kaushalendra","non-dropping-particle":"","parse-names":false,"suffix":""},{"dropping-particle":"","family":"Kumar","given":"G. Anil","non-dropping-particle":"","parse-names":false,"suffix":""},{"dropping-particle":"","family":"Kwan","given":"Gene F.","non-dropping-particle":"","parse-names":false,"suffix":""},{"dropping-particle":"","family":"Lai","given":"Taavi","non-dropping-particle":"","parse-names":false,"suffix":""},{"dropping-particle":"","family":"Lalloo","given":"Ratilal","non-dropping-particle":"","parse-names":false,"suffix":""},{"dropping-particle":"","family":"Lam","given":"Hilton","non-dropping-particle":"","parse-names":false,"suffix":""},{"dropping-particle":"","family":"Lan","given":"Qing","non-dropping-particle":"","parse-names":false,"suffix":""},{"dropping-particle":"","family":"Lansingh","given":"Van C.","non-dropping-particle":"","parse-names":false,"suffix":""},{"dropping-particle":"","family":"Larson","given":"Heidi","non-dropping-particle":"","parse-names":false,"suffix":""},{"dropping-particle":"","family":"Larsson","given":"Anders","non-dropping-particle":"","parse-names":false,"suffix":""},{"dropping-particle":"","family":"Lawrynowicz","given":"Alicia E.B.","non-dropping-particle":"","parse-names":false,"suffix":""},{"dropping-particle":"","family":"Leasher","given":"Janet L.","non-dropping-particle":"","parse-names":false,"suffix":""},{"dropping-particle":"","family":"Lee","given":"Jong Tae","non-dropping-particle":"","parse-names":false,"suffix":""},{"dropping-particle":"","family":"Leigh","given":"James","non-dropping-particle":"","parse-names":false,"suffix":""},{"dropping-particle":"","family":"Leung","given":"Ricky","non-dropping-particle":"","parse-names":false,"suffix":""},{"dropping-particle":"","family":"Levi","given":"Miriam","non-dropping-particle":"","parse-names":false,"suffix":""},{"dropping-particle":"","family":"Li","given":"Bin","non-dropping-particle":"","parse-names":false,"suffix":""},{"dropping-particle":"","family":"Li","given":"Yichong","non-dropping-particle":"","parse-names":false,"suffix":""},{"dropping-particle":"","family":"Li","given":"Yongmei","non-dropping-particle":"","parse-names":false,"suffix":""},{"dropping-particle":"","family":"Liang","given":"Juan","non-dropping-particle":"","parse-names":false,"suffix":""},{"dropping-particle":"","family":"Lim","given":"Stephen","non-dropping-particle":"","parse-names":false,"suffix":""},{"dropping-particle":"","family":"Lin","given":"Hsien Ho","non-dropping-particle":"","parse-names":false,"suffix":""},{"dropping-particle":"","family":"Lind","given":"Margaret","non-dropping-particle":"","parse-names":false,"suffix":""},{"dropping-particle":"","family":"Lindsay","given":"M. Patrice","non-dropping-particle":"","parse-names":false,"suffix":""},{"dropping-particle":"","family":"Lipshultz","given":"Steven E.","non-dropping-particle":"","parse-names":false,"suffix":""},{"dropping-particle":"","family":"Liu","given":"Shiwei","non-dropping-particle":"","parse-names":false,"suffix":""},{"dropping-particle":"","family":"Lloyd","given":"Belinda K.","non-dropping-particle":"","parse-names":false,"suffix":""},{"dropping-particle":"","family":"Ohno","given":"Summer Lockett","non-dropping-particle":"","parse-names":false,"suffix":""},{"dropping-particle":"","family":"Logroscino","given":"Giancarlo","non-dropping-particle":"","parse-names":false,"suffix":""},{"dropping-particle":"","family":"Looker","given":"Katharine J.","non-dropping-particle":"","parse-names":false,"suffix":""},{"dropping-particle":"","family":"Lopez","given":"Alan D.","non-dropping-particle":"","parse-names":false,"suffix":""},{"dropping-particle":"","family":"Lopez-Olmedo","given":"Nancy","non-dropping-particle":"","parse-names":false,"suffix":""},{"dropping-particle":"","family":"Lortet-Tieulent","given":"Joannie","non-dropping-particle":"","parse-names":false,"suffix":""},{"dropping-particle":"","family":"Lotufo","given":"Paulo A.","non-dropping-particle":"","parse-names":false,"suffix":""},{"dropping-particle":"","family":"Low","given":"Nicola","non-dropping-particle":"","parse-names":false,"suffix":""},{"dropping-particle":"","family":"Lucas","given":"Robyn M.","non-dropping-particle":"","parse-names":false,"suffix":""},{"dropping-particle":"","family":"Lunevicius","given":"Raimundas","non-dropping-particle":"","parse-names":false,"suffix":""},{"dropping-particle":"","family":"Lyons","given":"Ronan A.","non-dropping-particle":"","parse-names":false,"suffix":""},{"dropping-particle":"","family":"Ma","given":"Jixiang","non-dropping-particle":"","parse-names":false,"suffix":""},{"dropping-particle":"","family":"Ma","given":"Stefan","non-dropping-particle":"","parse-names":false,"suffix":""},{"dropping-particle":"","family":"MacKay","given":"Mark T.","non-dropping-particle":"","parse-names":false,"suffix":""},{"dropping-particle":"","family":"Majdan","given":"Marek","non-dropping-particle":"","parse-names":false,"suffix":""},{"dropping-particle":"","family":"Malekzadeh","given":"Reza","non-dropping-particle":"","parse-names":false,"suffix":""},{"dropping-particle":"","family":"Mapoma","given":"Christopher C.","non-dropping-particle":"","parse-names":false,"suffix":""},{"dropping-particle":"","family":"Marcenes","given":"Wagner","non-dropping-particle":"","parse-names":false,"suffix":""},{"dropping-particle":"","family":"March","given":"Lyn M.","non-dropping-particle":"","parse-names":false,"suffix":""},{"dropping-particle":"","family":"Margono","given":"Chris","non-dropping-particle":"","parse-names":false,"suffix":""},{"dropping-particle":"","family":"Marks","given":"Guy B.","non-dropping-particle":"","parse-names":false,"suffix":""},{"dropping-particle":"","family":"Marzan","given":"Melvin B.","non-dropping-particle":"","parse-names":false,"suffix":""},{"dropping-particle":"","family":"Masci","given":"Joseph R.","non-dropping-particle":"","parse-names":false,"suffix":""},{"dropping-particle":"","family":"Mason-Jones","given":"Amanda J.","non-dropping-particle":"","parse-names":false,"suffix":""},{"dropping-particle":"","family":"Matzopoulos","given":"Richard G.","non-dropping-particle":"","parse-names":false,"suffix":""},{"dropping-particle":"","family":"Mayosi","given":"Bongani M.","non-dropping-particle":"","parse-names":false,"suffix":""},{"dropping-particle":"","family":"Mazorodze","given":"Tasara T.","non-dropping-particle":"","parse-names":false,"suffix":""},{"dropping-particle":"","family":"McGill","given":"Neil W.","non-dropping-particle":"","parse-names":false,"suffix":""},{"dropping-particle":"","family":"McGrath","given":"John J.","non-dropping-particle":"","parse-names":false,"suffix":""},{"dropping-particle":"","family":"McKee","given":"Martin","non-dropping-particle":"","parse-names":false,"suffix":""},{"dropping-particle":"","family":"McLain","given":"Abby","non-dropping-particle":"","parse-names":false,"suffix":""},{"dropping-particle":"","family":"McMahon","given":"Brian J.","non-dropping-particle":"","parse-names":false,"suffix":""},{"dropping-particle":"","family":"Meaney","given":"Peter A.","non-dropping-particle":"","parse-names":false,"suffix":""},{"dropping-particle":"","family":"Mehndiratta","given":"Man Mohan","non-dropping-particle":"","parse-names":false,"suffix":""},{"dropping-particle":"","family":"Mejia-Rodriguez","given":"Fabiola","non-dropping-particle":"","parse-names":false,"suffix":""},{"dropping-particle":"","family":"Mekonnen","given":"Wubegzier","non-dropping-particle":"","parse-names":false,"suffix":""},{"dropping-particle":"","family":"Melaku","given":"Yohannes A.","non-dropping-particle":"","parse-names":false,"suffix":""},{"dropping-particle":"","family":"Meltzer","given":"Michele","non-dropping-particle":"","parse-names":false,"suffix":""},{"dropping-particle":"","family":"Memish","given":"Ziad A.","non-dropping-particle":"","parse-names":false,"suffix":""},{"dropping-particle":"","family":"Mensah","given":"George","non-dropping-particle":"","parse-names":false,"suffix":""},{"dropping-particle":"","family":"Meretoja","given":"Atte","non-dropping-particle":"","parse-names":false,"suffix":""},{"dropping-particle":"","family":"Mhimbira","given":"Francis A.","non-dropping-particle":"","parse-names":false,"suffix":""},{"dropping-particle":"","family":"Micha","given":"Renata","non-dropping-particle":"","parse-names":false,"suffix":""},{"dropping-particle":"","family":"Miller","given":"Ted R.","non-dropping-particle":"","parse-names":false,"suffix":""},{"dropping-particle":"","family":"Mills","given":"Edward J.","non-dropping-particle":"","parse-names":false,"suffix":""},{"dropping-particle":"","family":"Mitchell","given":"Philip B.","non-dropping-particle":"","parse-names":false,"suffix":""},{"dropping-particle":"","family":"Mock","given":"Charles N.","non-dropping-particle":"","parse-names":false,"suffix":""},{"dropping-particle":"","family":"Moffitt","given":"Terrie E.","non-dropping-particle":"","parse-names":false,"suffix":""},{"dropping-particle":"","family":"Ibrahim","given":"Norlinah Mohamed","non-dropping-particle":"","parse-names":false,"suffix":""},{"dropping-particle":"","family":"Mohammad","given":"Karzan A.","non-dropping-particle":"","parse-names":false,"suffix":""},{"dropping-particle":"","family":"Mokdad","given":"Ali H.","non-dropping-particle":"","parse-names":false,"suffix":""},{"dropping-particle":"","family":"Mola","given":"Glen L.","non-dropping-particle":"","parse-names":false,"suffix":""},{"dropping-particle":"","family":"Monasta","given":"Lorenzo","non-dropping-particle":"","parse-names":false,"suffix":""},{"dropping-particle":"","family":"Montico","given":"Marcella","non-dropping-particle":"","parse-names":false,"suffix":""},{"dropping-particle":"","family":"Montine","given":"Thomas J.","non-dropping-particle":"","parse-names":false,"suffix":""},{"dropping-particle":"","family":"Moore","given":"Ami R.","non-dropping-particle":"","parse-names":false,"suffix":""},{"dropping-particle":"","family":"Moran","given":"Andrew E.","non-dropping-particle":"","parse-names":false,"suffix":""},{"dropping-particle":"","family":"Morawska","given":"Lidia","non-dropping-particle":"","parse-names":false,"suffix":""},{"dropping-particle":"","family":"Mori","given":"Rintaro","non-dropping-particle":"","parse-names":false,"suffix":""},{"dropping-particle":"","family":"Moschandreas","given":"Joanna","non-dropping-particle":"","parse-names":false,"suffix":""},{"dropping-particle":"","family":"Moturi","given":"Wilkister N.","non-dropping-particle":"","parse-names":false,"suffix":""},{"dropping-particle":"","family":"Moyer","given":"Madeline","non-dropping-particle":"","parse-names":false,"suffix":""},{"dropping-particle":"","family":"Mozaffarian","given":"Dariush","non-dropping-particle":"","parse-names":false,"suffix":""},{"dropping-particle":"","family":"Mueller","given":"Ulrich O.","non-dropping-particle":"","parse-names":false,"suffix":""},{"dropping-particle":"","family":"Mukaigawara","given":"Mitsuru","non-dropping-particle":"","parse-names":false,"suffix":""},{"dropping-particle":"","family":"Murdoch","given":"Michele E.","non-dropping-particle":"","parse-names":false,"suffix":""},{"dropping-particle":"","family":"Murray","given":"Joseph","non-dropping-particle":"","parse-names":false,"suffix":""},{"dropping-particle":"","family":"Murthy","given":"Kinnari S.","non-dropping-particle":"","parse-names":false,"suffix":""},{"dropping-particle":"","family":"Naghavi","given":"Paria","non-dropping-particle":"","parse-names":false,"suffix":""},{"dropping-particle":"","family":"Nahas","given":"Ziad","non-dropping-particle":"","parse-names":false,"suffix":""},{"dropping-particle":"","family":"Naheed","given":"Aliya","non-dropping-particle":"","parse-names":false,"suffix":""},{"dropping-particle":"","family":"Naidoo","given":"Kovin S.","non-dropping-particle":"","parse-names":false,"suffix":""},{"dropping-particle":"","family":"Naldi","given":"Luigi","non-dropping-particle":"","parse-names":false,"suffix":""},{"dropping-particle":"","family":"Nand","given":"Devina","non-dropping-particle":"","parse-names":false,"suffix":""},{"dropping-particle":"","family":"Nangia","given":"Vinay","non-dropping-particle":"","parse-names":false,"suffix":""},{"dropping-particle":"","family":"Narayan","given":"K. M.Venkat","non-dropping-particle":"","parse-names":false,"suffix":""},{"dropping-particle":"","family":"Nash","given":"Denis","non-dropping-particle":"","parse-names":false,"suffix":""},{"dropping-particle":"","family":"Nejjari","given":"Chakib","non-dropping-particle":"","parse-names":false,"suffix":""},{"dropping-particle":"","family":"Neupane","given":"Sudan P.","non-dropping-particle":"","parse-names":false,"suffix":""},{"dropping-particle":"","family":"Newman","given":"Lori M.","non-dropping-particle":"","parse-names":false,"suffix":""},{"dropping-particle":"","family":"Newton","given":"Charles R.","non-dropping-particle":"","parse-names":false,"suffix":""},{"dropping-particle":"","family":"Ng","given":"Marie","non-dropping-particle":"","parse-names":false,"suffix":""},{"dropping-particle":"","family":"Ngalesoni","given":"Frida N.","non-dropping-particle":"","parse-names":false,"suffix":""},{"dropping-particle":"","family":"Nhung","given":"Nguyen T.","non-dropping-particle":"","parse-names":false,"suffix":""},{"dropping-particle":"","family":"Nisar","given":"Muhammad I.","non-dropping-particle":"","parse-names":false,"suffix":""},{"dropping-particle":"","family":"Nolte","given":"Sandra","non-dropping-particle":"","parse-names":false,"suffix":""},{"dropping-particle":"","family":"Norheim","given":"Ole F.","non-dropping-particle":"","parse-names":false,"suffix":""},{"dropping-particle":"","family":"Norman","given":"Rosana E.","non-dropping-particle":"","parse-names":false,"suffix":""},{"dropping-particle":"","family":"Norrving","given":"Bo","non-dropping-particle":"","parse-names":false,"suffix":""},{"dropping-particle":"","family":"Nyakarahuka","given":"Luke","non-dropping-particle":"","parse-names":false,"suffix":""},{"dropping-particle":"","family":"Oh","given":"In Hwan","non-dropping-particle":"","parse-names":false,"suffix":""},{"dropping-particle":"","family":"Ohkubo","given":"Takayoshi","non-dropping-particle":"","parse-names":false,"suffix":""},{"dropping-particle":"","family":"Omer","given":"Saad B.","non-dropping-particle":"","parse-names":false,"suffix":""},{"dropping-particle":"","family":"Opio","given":"John Nelson","non-dropping-particle":"","parse-names":false,"suffix":""},{"dropping-particle":"","family":"Ortiz","given":"Alberto","non-dropping-particle":"","parse-names":false,"suffix":""},{"dropping-particle":"","family":"Pandian","given":"Jeyaraj D.","non-dropping-particle":"","parse-names":false,"suffix":""},{"dropping-particle":"","family":"Panelo","given":"Carlo Irwin A.","non-dropping-particle":"","parse-names":false,"suffix":""},{"dropping-particle":"","family":"Papachristou","given":"Christina","non-dropping-particle":"","parse-names":false,"suffix":""},{"dropping-particle":"","family":"Park","given":"Eun Kee","non-dropping-particle":"","parse-names":false,"suffix":""},{"dropping-particle":"","family":"Parry","given":"Charles D.","non-dropping-particle":"","parse-names":false,"suffix":""},{"dropping-particle":"","family":"Caicedo","given":"Angel J.Paternina","non-dropping-particle":"","parse-names":false,"suffix":""},{"dropping-particle":"","family":"Patten","given":"Scott B.","non-dropping-particle":"","parse-names":false,"suffix":""},{"dropping-particle":"","family":"Paul","given":"Vinod K.","non-dropping-particle":"","parse-names":false,"suffix":""},{"dropping-particle":"","family":"Pavlin","given":"Boris I.","non-dropping-particle":"","parse-names":false,"suffix":""},{"dropping-particle":"","family":"Pearce","given":"Neil","non-dropping-particle":"","parse-names":false,"suffix":""},{"dropping-particle":"","family":"Pedraza","given":"Lilia S.","non-dropping-particle":"","parse-names":false,"suffix":""},{"dropping-particle":"","family":"Pellegrini","given":"Carlos A.","non-dropping-particle":"","parse-names":false,"suffix":""},{"dropping-particle":"","family":"Pereira","given":"David M.","non-dropping-particle":"","parse-names":false,"suffix":""},{"dropping-particle":"","family":"Perez-Ruiz","given":"Fernando P.","non-dropping-particle":"","parse-names":false,"suffix":""},{"dropping-particle":"","family":"Perico","given":"Norberto","non-dropping-particle":"","parse-names":false,"suffix":""},{"dropping-particle":"","family":"Pervaiz","given":"Aslam","non-dropping-particle":"","parse-names":false,"suffix":""},{"dropping-particle":"","family":"Pesudovs","given":"Konrad","non-dropping-particle":"","parse-names":false,"suffix":""},{"dropping-particle":"","family":"Peterson","given":"Carrie B.","non-dropping-particle":"","parse-names":false,"suffix":""},{"dropping-particle":"","family":"Petzold","given":"Max","non-dropping-particle":"","parse-names":false,"suffix":""},{"dropping-particle":"","family":"Phillips","given":"Michael R.","non-dropping-particle":"","parse-names":false,"suffix":""},{"dropping-particle":"","family":"Phillips","given":"David","non-dropping-particle":"","parse-names":false,"suffix":""},{"dropping-particle":"","family":"Phillips","given":"Bryan","non-dropping-particle":"","parse-names":false,"suffix":""},{"dropping-particle":"","family":"Piel","given":"Frederic B.","non-dropping-particle":"","parse-names":false,"suffix":""},{"dropping-particle":"","family":"Plass","given":"Dietrich","non-dropping-particle":"","parse-names":false,"suffix":""},{"dropping-particle":"","family":"Poenaru","given":"Dan","non-dropping-particle":"","parse-names":false,"suffix":""},{"dropping-particle":"V.","family":"Polanczyk","given":"Guilherme","non-dropping-particle":"","parse-names":false,"suffix":""},{"dropping-particle":"","family":"Polinder","given":"Suzanne","non-dropping-particle":"","parse-names":false,"suffix":""},{"dropping-particle":"","family":"Pope","given":"C. A.","non-dropping-particle":"","parse-names":false,"suffix":""},{"dropping-particle":"","family":"Popova","given":"Svetlana","non-dropping-particle":"","parse-names":false,"suffix":""},{"dropping-particle":"","family":"Poulton","given":"Richie G.","non-dropping-particle":"","parse-names":false,"suffix":""},{"dropping-particle":"","family":"Pourmalek","given":"Farshad","non-dropping-particle":"","parse-names":false,"suffix":""},{"dropping-particle":"","family":"Prabhakaran","given":"Dorairaj","non-dropping-particle":"","parse-names":false,"suffix":""},{"dropping-particle":"","family":"Prasad","given":"Noela M.","non-dropping-particle":"","parse-names":false,"suffix":""},{"dropping-particle":"","family":"Qato","given":"Dima","non-dropping-particle":"","parse-names":false,"suffix":""},{"dropping-particle":"","family":"Quistberg","given":"D. A.","non-dropping-particle":"","parse-names":false,"suffix":""},{"dropping-particle":"","family":"Rafay","given":"Anwar","non-dropping-particle":"","parse-names":false,"suffix":""},{"dropping-particle":"","family":"Rahimi","given":"Kazem","non-dropping-particle":"","parse-names":false,"suffix":""},{"dropping-particle":"","family":"Rahimi-Movaghar","given":"Vafa","non-dropping-particle":"","parse-names":false,"suffix":""},{"dropping-particle":"","family":"Rahman","given":"Sajjad Ur","non-dropping-particle":"","parse-names":false,"suffix":""},{"dropping-particle":"","family":"Raju","given":"Murugesan","non-dropping-particle":"","parse-names":false,"suffix":""},{"dropping-particle":"","family":"Rakovac","given":"Ivo","non-dropping-particle":"","parse-names":false,"suffix":""},{"dropping-particle":"","family":"Rana","given":"Saleem M.","non-dropping-particle":"","parse-names":false,"suffix":""},{"dropping-particle":"","family":"Razavi","given":"Homie","non-dropping-particle":"","parse-names":false,"suffix":""},{"dropping-particle":"","family":"Refaat","given":"Amany","non-dropping-particle":"","parse-names":false,"suffix":""},{"dropping-particle":"","family":"Rehm","given":"Jurgen","non-dropping-particle":"","parse-names":false,"suffix":""},{"dropping-particle":"","family":"Remuzzi","given":"Giuseppe","non-dropping-particle":"","parse-names":false,"suffix":""},{"dropping-particle":"","family":"Resnikoff","given":"Serge","non-dropping-particle":"","parse-names":false,"suffix":""},{"dropping-particle":"","family":"Ribeiro","given":"Antonio L.","non-dropping-particle":"","parse-names":false,"suffix":""},{"dropping-particle":"","family":"Riccio","given":"Patricia M.","non-dropping-particle":"","parse-names":false,"suffix":""},{"dropping-particle":"","family":"Richardson","given":"Lee","non-dropping-particle":"","parse-names":false,"suffix":""},{"dropping-particle":"","family":"Richardus","given":"Jan Hendrik","non-dropping-particle":"","parse-names":false,"suffix":""},{"dropping-particle":"","family":"Riederer","given":"Anne M.","non-dropping-particle":"","parse-names":false,"suffix":""},{"dropping-particle":"","family":"Robinson","given":"Margot","non-dropping-particle":"","parse-names":false,"suffix":""},{"dropping-particle":"","family":"Roca","given":"Anna","non-dropping-particle":"","parse-names":false,"suffix":""},{"dropping-particle":"","family":"Rodriguez","given":"Alina","non-dropping-particle":"","parse-names":false,"suffix":""},{"dropping-particle":"","family":"Rojas-Rueda","given":"David","non-dropping-particle":"","parse-names":false,"suffix":""},{"dropping-particle":"","family":"Ronfani","given":"Luca","non-dropping-particle":"","parse-names":false,"suffix":""},{"dropping-particle":"","family":"Rothenbacher","given":"Dietrich","non-dropping-particle":"","parse-names":false,"suffix":""},{"dropping-particle":"","family":"Roy","given":"Nobhojit","non-dropping-particle":"","parse-names":false,"suffix":""},{"dropping-particle":"","family":"Ruhago","given":"George M.","non-dropping-particle":"","parse-names":false,"suffix":""},{"dropping-particle":"","family":"Sabin","given":"Nsanzimana","non-dropping-particle":"","parse-names":false,"suffix":""},{"dropping-particle":"","family":"Sacco","given":"Ralph L.","non-dropping-particle":"","parse-names":false,"suffix":""},{"dropping-particle":"","family":"Ksoreide","given":"Kjetil","non-dropping-particle":"","parse-names":false,"suffix":""},{"dropping-particle":"","family":"Saha","given":"Sukanta","non-dropping-particle":"","parse-names":false,"suffix":""},{"dropping-particle":"","family":"Sahathevan","given":"Ramesh","non-dropping-particle":"","parse-names":false,"suffix":""},{"dropping-particle":"","family":"Sahraian","given":"Mohammad Ali","non-dropping-particle":"","parse-names":false,"suffix":""},{"dropping-particle":"","family":"Sampson","given":"Uchechukwu","non-dropping-particle":"","parse-names":false,"suffix":""},{"dropping-particle":"","family":"Sanabria","given":"Juan R.","non-dropping-particle":"","parse-names":false,"suffix":""},{"dropping-particle":"","family":"Sanchez-Riera","given":"Lidia","non-dropping-particle":"","parse-names":false,"suffix":""},{"dropping-particle":"","family":"Santos","given":"Itamar S.","non-dropping-particle":"","parse-names":false,"suffix":""},{"dropping-particle":"","family":"Satpathy","given":"Maheswar","non-dropping-particle":"","parse-names":false,"suffix":""},{"dropping-particle":"","family":"Saunders","given":"James E.","non-dropping-particle":"","parse-names":false,"suffix":""},{"dropping-particle":"","family":"Sawhney","given":"Monika","non-dropping-particle":"","parse-names":false,"suffix":""},{"dropping-particle":"","family":"Saylan","given":"Mete I.","non-dropping-particle":"","parse-names":false,"suffix":""},{"dropping-particle":"","family":"Scarborough","given":"Peter","non-dropping-particle":"","parse-names":false,"suffix":""},{"dropping-particle":"","family":"Schoettker","given":"Ben","non-dropping-particle":"","parse-names":false,"suffix":""},{"dropping-particle":"","family":"Schneider","given":"Ione J.C.","non-dropping-particle":"","parse-names":false,"suffix":""},{"dropping-particle":"","family":"Schwebel","given":"David C.","non-dropping-particle":"","parse-names":false,"suffix":""},{"dropping-particle":"","family":"Scott","given":"James G.","non-dropping-particle":"","parse-names":false,"suffix":""},{"dropping-particle":"","family":"Seedat","given":"Soraya","non-dropping-particle":"","parse-names":false,"suffix":""},{"dropping-particle":"","family":"Sepanlou","given":"Sadaf G.","non-dropping-particle":"","parse-names":false,"suffix":""},{"dropping-particle":"","family":"Serdar","given":"Berrin","non-dropping-particle":"","parse-names":false,"suffix":""},{"dropping-particle":"","family":"Servan-Mori","given":"Edson E.","non-dropping-particle":"","parse-names":false,"suffix":""},{"dropping-particle":"","family":"Shackelford","given":"Katya","non-dropping-particle":"","parse-names":false,"suffix":""},{"dropping-particle":"","family":"Shaheen","given":"Amira","non-dropping-particle":"","parse-names":false,"suffix":""},{"dropping-particle":"","family":"Shahraz","given":"Saeid","non-dropping-particle":"","parse-names":false,"suffix":""},{"dropping-particle":"","family":"Levy","given":"Teresa Shamah","non-dropping-particle":"","parse-names":false,"suffix":""},{"dropping-particle":"","family":"Shangguan","given":"Siyi","non-dropping-particle":"","parse-names":false,"suffix":""},{"dropping-particle":"","family":"She","given":"Jun","non-dropping-particle":"","parse-names":false,"suffix":""},{"dropping-particle":"","family":"Sheikhbahaei","given":"Sara","non-dropping-particle":"","parse-names":false,"suffix":""},{"dropping-particle":"","family":"Shepard","given":"Donald S.","non-dropping-particle":"","parse-names":false,"suffix":""},{"dropping-particle":"","family":"Shi","given":"Peilin","non-dropping-particle":"","parse-names":false,"suffix":""},{"dropping-particle":"","family":"Shibuya","given":"Kenji","non-dropping-particle":"","parse-names":false,"suffix":""},{"dropping-particle":"","family":"Shinohara","given":"Yukito","non-dropping-particle":"","parse-names":false,"suffix":""},{"dropping-particle":"","family":"Shiri","given":"Rahman","non-dropping-particle":"","parse-names":false,"suffix":""},{"dropping-particle":"","family":"Shishani","given":"Kawkab","non-dropping-particle":"","parse-names":false,"suffix":""},{"dropping-particle":"","family":"Shiue","given":"Ivy","non-dropping-particle":"","parse-names":false,"suffix":""},{"dropping-particle":"","family":"Shrime","given":"Mark G.","non-dropping-particle":"","parse-names":false,"suffix":""},{"dropping-particle":"","family":"Sigfusdottir","given":"Inga D.","non-dropping-particle":"","parse-names":false,"suffix":""},{"dropping-particle":"","family":"Silberberg","given":"Donald H.","non-dropping-particle":"","parse-names":false,"suffix":""},{"dropping-particle":"","family":"Simard","given":"Edgar P.","non-dropping-particle":"","parse-names":false,"suffix":""},{"dropping-particle":"","family":"Sindi","given":"Shireen","non-dropping-particle":"","parse-names":false,"suffix":""},{"dropping-particle":"","family":"Singh","given":"Jasvinder A.","non-dropping-particle":"","parse-names":false,"suffix":""},{"dropping-particle":"","family":"Singh","given":"Lavanya","non-dropping-particle":"","parse-names":false,"suffix":""},{"dropping-particle":"","family":"Skirbekk","given":"Vegard","non-dropping-particle":"","parse-names":false,"suffix":""},{"dropping-particle":"","family":"Sliwa","given":"Karen","non-dropping-particle":"","parse-names":false,"suffix":""},{"dropping-particle":"","family":"Soljak","given":"Michael","non-dropping-particle":"","parse-names":false,"suffix":""},{"dropping-particle":"","family":"Soneji","given":"Samir","non-dropping-particle":"","parse-names":false,"suffix":""},{"dropping-particle":"","family":"Soshnikov","given":"Sergey S.","non-dropping-particle":"","parse-names":false,"suffix":""},{"dropping-particle":"","family":"Speyer","given":"Peter","non-dropping-particle":"","parse-names":false,"suffix":""},{"dropping-particle":"","family":"Sposato","given":"Luciano A.","non-dropping-particle":"","parse-names":false,"suffix":""},{"dropping-particle":"","family":"Sreeramareddy","given":"Chandrashekhar T.","non-dropping-particle":"","parse-names":false,"suffix":""},{"dropping-particle":"","family":"Stoeckl","given":"Heidi","non-dropping-particle":"","parse-names":false,"suffix":""},{"dropping-particle":"","family":"Stathopoulou","given":"Vasiliki Kalliopi","non-dropping-particle":"","parse-names":false,"suffix":""},{"dropping-particle":"","family":"Steckling","given":"Nadine","non-dropping-particle":"","parse-names":false,"suffix":""},{"dropping-particle":"","family":"Stein","given":"Murray B.","non-dropping-particle":"","parse-names":false,"suffix":""},{"dropping-particle":"","family":"Stein","given":"Dan J.","non-dropping-particle":"","parse-names":false,"suffix":""},{"dropping-particle":"","family":"Steiner","given":"Timothy J.","non-dropping-particle":"","parse-names":false,"suffix":""},{"dropping-particle":"","family":"Stewart","given":"Andrea","non-dropping-particle":"","parse-names":false,"suffix":""},{"dropping-particle":"","family":"Stork","given":"Eden","non-dropping-particle":"","parse-names":false,"suffix":""},{"dropping-particle":"","family":"Stovner","given":"Lars J.","non-dropping-particle":"","parse-names":false,"suffix":""},{"dropping-particle":"","family":"Stroumpoulis","given":"Konstantinos","non-dropping-particle":"","parse-names":false,"suffix":""},{"dropping-particle":"","family":"Sturua","given":"Lela","non-dropping-particle":"","parse-names":false,"suffix":""},{"dropping-particle":"","family":"Sunguya","given":"Bruno F.","non-dropping-particle":"","parse-names":false,"suffix":""},{"dropping-particle":"","family":"Swaroop","given":"Mamta","non-dropping-particle":"","parse-names":false,"suffix":""},{"dropping-particle":"","family":"Sykes","given":"Bryan L.","non-dropping-particle":"","parse-names":false,"suffix":""},{"dropping-particle":"","family":"Tabb","given":"Karen M.","non-dropping-particle":"","parse-names":false,"suffix":""},{"dropping-particle":"","family":"Takahashi","given":"Ken","non-dropping-particle":"","parse-names":false,"suffix":""},{"dropping-particle":"","family":"Tan","given":"Feng","non-dropping-particle":"","parse-names":false,"suffix":""},{"dropping-particle":"","family":"Tandon","given":"Nikhil","non-dropping-particle":"","parse-names":false,"suffix":""},{"dropping-particle":"","family":"Tanne","given":"David","non-dropping-particle":"","parse-names":false,"suffix":""},{"dropping-particle":"","family":"Tanner","given":"Marcel","non-dropping-particle":"","parse-names":false,"suffix":""},{"dropping-particle":"","family":"Tavakkoli","given":"Mohammad","non-dropping-particle":"","parse-names":false,"suffix":""},{"dropping-particle":"","family":"Taylor","given":"Hugh R.","non-dropping-particle":"","parse-names":false,"suffix":""},{"dropping-particle":"","family":"Ao","given":"Braden J.","non-dropping-particle":"Te","parse-names":false,"suffix":""},{"dropping-particle":"","family":"Temesgen","given":"Awoke Misganaw","non-dropping-particle":"","parse-names":false,"suffix":""},{"dropping-particle":"Ten","family":"Have","given":"Margreet","non-dropping-particle":"","parse-names":false,"suffix":""},{"dropping-particle":"","family":"Tenkorang","given":"Eric Yeboah","non-dropping-particle":"","parse-names":false,"suffix":""},{"dropping-particle":"","family":"Terkawi","given":"Abdullah Sulieman","non-dropping-particle":"","parse-names":false,"suffix":""},{"dropping-particle":"","family":"Theadom","given":"Alice M.","non-dropping-particle":"","parse-names":false,"suffix":""},{"dropping-particle":"","family":"Thomas","given":"Elissa","non-dropping-particle":"","parse-names":false,"suffix":""},{"dropping-particle":"","family":"Thorne-Lyman","given":"Andrew L.","non-dropping-particle":"","parse-names":false,"suffix":""},{"dropping-particle":"","family":"Thrift","given":"Amanda G.","non-dropping-particle":"","parse-names":false,"suffix":""},{"dropping-particle":"","family":"Tleyjeh","given":"Imad M.","non-dropping-particle":"","parse-names":false,"suffix":""},{"dropping-particle":"","family":"Tonelli","given":"Marcello","non-dropping-particle":"","parse-names":false,"suffix":""},{"dropping-particle":"","family":"Topouzis","given":"Fotis","non-dropping-particle":"","parse-names":false,"suffix":""},{"dropping-particle":"","family":"Towbin","given":"Jeffrey A.","non-dropping-particle":"","parse-names":false,"suffix":""},{"dropping-particle":"","family":"Toyoshima","given":"Hideaki","non-dropping-particle":"","parse-names":false,"suffix":""},{"dropping-particle":"","family":"Traebert","given":"Jefferson","non-dropping-particle":"","parse-names":false,"suffix":""},{"dropping-particle":"","family":"Tran","given":"Bach X.","non-dropping-particle":"","parse-names":false,"suffix":""},{"dropping-particle":"","family":"Trasande","given":"Leonardo","non-dropping-particle":"","parse-names":false,"suffix":""},{"dropping-particle":"","family":"Trillini","given":"Matias","non-dropping-particle":"","parse-names":false,"suffix":""},{"dropping-particle":"","family":"Truelsen","given":"Thomas","non-dropping-particle":"","parse-names":false,"suffix":""},{"dropping-particle":"","family":"Trujillo","given":"Ulises","non-dropping-particle":"","parse-names":false,"suffix":""},{"dropping-particle":"","family":"Tsilimbaris","given":"Miltiadis","non-dropping-particle":"","parse-names":false,"suffix":""},{"dropping-particle":"","family":"Tuzcu","given":"Emin M.","non-dropping-particle":"","parse-names":false,"suffix":""},{"dropping-particle":"","family":"Ukwaja","given":"Kingsley N.","non-dropping-particle":"","parse-names":false,"suffix":""},{"dropping-particle":"","family":"Undurraga","given":"Eduardo A.","non-dropping-particle":"","parse-names":false,"suffix":""},{"dropping-particle":"","family":"Uzun","given":"Selen B.","non-dropping-particle":"","parse-names":false,"suffix":""},{"dropping-particle":"","family":"Brakel","given":"Wim H.","non-dropping-particle":"Van","parse-names":false,"suffix":""},{"dropping-particle":"","family":"Vijver","given":"Steven","non-dropping-particle":"Van De","parse-names":false,"suffix":""},{"dropping-particle":"Van","family":"Dingenen","given":"Rita","non-dropping-particle":"","parse-names":false,"suffix":""},{"dropping-particle":"","family":"Gool","given":"Coen H.","non-dropping-particle":"Van","parse-names":false,"suffix":""},{"dropping-particle":"","family":"Varakin","given":"Yuri Y.","non-dropping-particle":"","parse-names":false,"suffix":""},{"dropping-particle":"","family":"Vasankari","given":"Tommi J.","non-dropping-particle":"","parse-names":false,"suffix":""},{"dropping-particle":"","family":"Vavilala","given":"Monica S.","non-dropping-particle":"","parse-names":false,"suffix":""},{"dropping-particle":"","family":"Veerman","given":"Lennert J.","non-dropping-particle":"","parse-names":false,"suffix":""},{"dropping-particle":"","family":"Velasquez-Melendez","given":"Gustavo","non-dropping-particle":"","parse-names":false,"suffix":""},{"dropping-particle":"","family":"Venketasubramanian","given":"Narayanaswamy","non-dropping-particle":"","parse-names":false,"suffix":""},{"dropping-particle":"","family":"Vijayakumar","given":"Lakshmi","non-dropping-particle":"","parse-names":false,"suffix":""},{"dropping-particle":"","family":"Villalpando","given":"Salvador","non-dropping-particle":"","parse-names":false,"suffix":""},{"dropping-particle":"","family":"Violante","given":"Francesco S.","non-dropping-particle":"","parse-names":false,"suffix":""},{"dropping-particle":"V.","family":"Vlassov","given":"Vasiliy","non-dropping-particle":"","parse-names":false,"suffix":""},{"dropping-particle":"","family":"Waller","given":"Stephen","non-dropping-particle":"","parse-names":false,"suffix":""},{"dropping-particle":"","family":"Wallin","given":"Mitchell T.","non-dropping-particle":"","parse-names":false,"suffix":""},{"dropping-particle":"","family":"Wan","given":"Xia","non-dropping-particle":"","parse-names":false,"suffix":""},{"dropping-particle":"","family":"Wang","given":"Linhong","non-dropping-particle":"","parse-names":false,"suffix":""},{"dropping-particle":"","family":"Wang","given":"Jianli","non-dropping-particle":"","parse-names":false,"suffix":""},{"dropping-particle":"","family":"Wang","given":"Yanping","non-dropping-particle":"","parse-names":false,"suffix":""},{"dropping-particle":"","family":"Warouw","given":"Tati S.","non-dropping-particle":"","parse-names":false,"suffix":""},{"dropping-particle":"","family":"Weichenthal","given":"Scott","non-dropping-particle":"","parse-names":false,"suffix":""},{"dropping-particle":"","family":"Weiderpass","given":"Elisabete","non-dropping-particle":"","parse-names":false,"suffix":""},{"dropping-particle":"","family":"Weintraub","given":"Robert G.","non-dropping-particle":"","parse-names":false,"suffix":""},{"dropping-particle":"","family":"Werdecker","given":"Andrea","non-dropping-particle":"","parse-names":false,"suffix":""},{"dropping-particle":"","family":"Wessells","given":"K. Ryan","non-dropping-particle":"","parse-names":false,"suffix":""},{"dropping-particle":"","family":"Westerman","given":"Ronny","non-dropping-particle":"","parse-names":false,"suffix":""},{"dropping-particle":"","family":"Wilkinson","given":"James D.","non-dropping-particle":"","parse-names":false,"suffix":""},{"dropping-particle":"","family":"Williams","given":"Hywel C.","non-dropping-particle":"","parse-names":false,"suffix":""},{"dropping-particle":"","family":"Williams","given":"Thomas N.","non-dropping-particle":"","parse-names":false,"suffix":""},{"dropping-particle":"","family":"Woldeyohannes","given":"Solomon M.","non-dropping-particle":"","parse-names":false,"suffix":""},{"dropping-particle":"","family":"Wolfe","given":"Charles D.A.","non-dropping-particle":"","parse-names":false,"suffix":""},{"dropping-particle":"","family":"Wong","given":"John Q.","non-dropping-particle":"","parse-names":false,"suffix":""},{"dropping-particle":"","family":"Wong","given":"Haidong","non-dropping-particle":"","parse-names":false,"suffix":""},{"dropping-particle":"","family":"Woolf","given":"Anthony D.","non-dropping-particle":"","parse-names":false,"suffix":""},{"dropping-particle":"","family":"Wright","given":"Jonathan L.","non-dropping-particle":"","parse-names":false,"suffix":""},{"dropping-particle":"","family":"Wurtz","given":"Brittany","non-dropping-particle":"","parse-names":false,"suffix":""},{"dropping-particle":"","family":"Xu","given":"Gelin","non-dropping-particle":"","parse-names":false,"suffix":""},{"dropping-particle":"","family":"Yang","given":"Gonghuan","non-dropping-particle":"","parse-names":false,"suffix":""},{"dropping-particle":"","family":"Yano","given":"Yuichiro","non-dropping-particle":"","parse-names":false,"suffix":""},{"dropping-particle":"","family":"Yenesew","given":"Muluken A.","non-dropping-particle":"","parse-names":false,"suffix":""},{"dropping-particle":"","family":"Yentur","given":"Gokalp K.","non-dropping-particle":"","parse-names":false,"suffix":""},{"dropping-particle":"","family":"Yip","given":"Paul","non-dropping-particle":"","parse-names":false,"suffix":""},{"dropping-particle":"","family":"Yonemoto","given":"Naohiro","non-dropping-particle":"","parse-names":false,"suffix":""},{"dropping-particle":"","family":"Yoon","given":"Seok Jun","non-dropping-particle":"","parse-names":false,"suffix":""},{"dropping-particle":"","family":"Younis","given":"Mustafa","non-dropping-particle":"","parse-names":false,"suffix":""},{"dropping-particle":"","family":"Yu","given":"Chuanhua","non-dropping-particle":"","parse-names":false,"suffix":""},{"dropping-particle":"","family":"Kim","given":"Kim Yun","non-dropping-particle":"","parse-names":false,"suffix":""},{"dropping-particle":"","family":"Zaki","given":"Maysaa El Sayed","non-dropping-particle":"","parse-names":false,"suffix":""},{"dropping-particle":"","family":"Zhang","given":"Yong","non-dropping-particle":"","parse-names":false,"suffix":""},{"dropping-particle":"","family":"Zhao","given":"Zheng","non-dropping-particle":"","parse-names":false,"suffix":""},{"dropping-particle":"","family":"Zhao","given":"Yong","non-dropping-particle":"","parse-names":false,"suffix":""},{"dropping-particle":"","family":"Zhu","given":"Jun","non-dropping-particle":"","parse-names":false,"suffix":""},{"dropping-particle":"","family":"Zonies","given":"David","non-dropping-particle":"","parse-names":false,"suffix":""},{"dropping-particle":"","family":"Zunt","given":"Joseph R.","non-dropping-particle":"","parse-names":false,"suffix":""},{"dropping-particle":"","family":"Salomon","given":"Joshua A.","non-dropping-particle":"","parse-names":false,"suffix":""},{"dropping-particle":"","family":"Murray","given":"Christopher J.L.","non-dropping-particle":"","parse-names":false,"suffix":""}],"container-title":"The Lancet","id":"ITEM-1","issue":"9995","issued":{"date-parts":[["2015","8","22"]]},"page":"743-800","publisher":"Lancet Publishing Group","title":"Global, regional, and national incidence, prevalence, and years lived with disability for 301 acute and chronic diseases and injuries in 188 countries, 1990-2013: A systematic analysis for the Global Burden of Disease Study 2013","type":"article-journal","volume":"386"},"uris":["http://www.mendeley.com/documents/?uuid=5dec31e1-ecdb-3b5d-b14e-acc5b8f993d0"]}],"mendeley":{"formattedCitation":"(Vos et al., 2015)","plainTextFormattedCitation":"(Vos et al., 2015)","previouslyFormattedCitation":"(Vos et al., 2015)"},"properties":{"noteIndex":0},"schema":"https://github.com/citation-style-language/schema/raw/master/csl-citation.json"}</w:instrText>
      </w:r>
      <w:r w:rsidR="00C65F77" w:rsidRPr="00BF2C57">
        <w:rPr>
          <w:rFonts w:ascii="Times New Roman" w:hAnsi="Times New Roman" w:cs="Times New Roman"/>
          <w:sz w:val="24"/>
          <w:szCs w:val="24"/>
        </w:rPr>
        <w:fldChar w:fldCharType="separate"/>
      </w:r>
      <w:r w:rsidR="00C65F77" w:rsidRPr="00BF2C57">
        <w:rPr>
          <w:rFonts w:ascii="Times New Roman" w:hAnsi="Times New Roman" w:cs="Times New Roman"/>
          <w:noProof/>
          <w:sz w:val="24"/>
          <w:szCs w:val="24"/>
        </w:rPr>
        <w:t>(Vos et al., 2015)</w:t>
      </w:r>
      <w:r w:rsidR="00C65F77" w:rsidRPr="00BF2C57">
        <w:rPr>
          <w:rFonts w:ascii="Times New Roman" w:hAnsi="Times New Roman" w:cs="Times New Roman"/>
          <w:sz w:val="24"/>
          <w:szCs w:val="24"/>
        </w:rPr>
        <w:fldChar w:fldCharType="end"/>
      </w:r>
      <w:r w:rsidR="00C65F77" w:rsidRPr="00BF2C57">
        <w:rPr>
          <w:rFonts w:ascii="Times New Roman" w:hAnsi="Times New Roman" w:cs="Times New Roman"/>
          <w:sz w:val="24"/>
          <w:szCs w:val="24"/>
        </w:rPr>
        <w:t xml:space="preserve">. </w:t>
      </w:r>
      <w:r w:rsidR="00C54C63" w:rsidRPr="00BF2C57">
        <w:rPr>
          <w:rFonts w:ascii="Times New Roman" w:hAnsi="Times New Roman" w:cs="Times New Roman"/>
          <w:sz w:val="24"/>
          <w:szCs w:val="24"/>
        </w:rPr>
        <w:fldChar w:fldCharType="begin" w:fldLock="1"/>
      </w:r>
      <w:r w:rsidR="00BD4EB2">
        <w:rPr>
          <w:rFonts w:ascii="Times New Roman" w:hAnsi="Times New Roman" w:cs="Times New Roman"/>
          <w:sz w:val="24"/>
          <w:szCs w:val="24"/>
        </w:rPr>
        <w:instrText>ADDIN CSL_CITATION {"citationItems":[{"id":"ITEM-1","itemData":{"DOI":"10.1183/09031936.06.00025805","ISSN":"09031936","author":[{"dropping-particle":"","family":"Lopez","given":"A. D.","non-dropping-particle":"","parse-names":false,"suffix":""},{"dropping-particle":"","family":"Shibuya","given":"K.","non-dropping-particle":"","parse-names":false,"suffix":""},{"dropping-particle":"","family":"Rao","given":"C.","non-dropping-particle":"","parse-names":false,"suffix":""},{"dropping-particle":"","family":"Mathers","given":"C. D.","non-dropping-particle":"","parse-names":false,"suffix":""},{"dropping-particle":"","family":"Hansell","given":"A. L.","non-dropping-particle":"","parse-names":false,"suffix":""},{"dropping-particle":"","family":"Held","given":"L. S.","non-dropping-particle":"","parse-names":false,"suffix":""},{"dropping-particle":"","family":"Schmid","given":"V.","non-dropping-particle":"","parse-names":false,"suffix":""},{"dropping-particle":"","family":"Buist","given":"S.","non-dropping-particle":"","parse-names":false,"suffix":""}],"container-title":"European Respiratory Journal","id":"ITEM-1","issue":"2","issued":{"date-parts":[["2006","2"]]},"page":"397-412","title":"Chronic obstructive pulmonary disease: Current burden and future projections","type":"article-journal","volume":"27"},"uris":["http://www.mendeley.com/documents/?uuid=2118a9d9-a906-30f3-a9d4-e1c13bc7f49f"]}],"mendeley":{"formattedCitation":"(A. D. Lopez et al., 2006)","manualFormatting":"A. D. Lopez et al., (2006)","plainTextFormattedCitation":"(A. D. Lopez et al., 2006)","previouslyFormattedCitation":"(A. D. Lopez et al., 2006)"},"properties":{"noteIndex":0},"schema":"https://github.com/citation-style-language/schema/raw/master/csl-citation.json"}</w:instrText>
      </w:r>
      <w:r w:rsidR="00C54C63" w:rsidRPr="00BF2C57">
        <w:rPr>
          <w:rFonts w:ascii="Times New Roman" w:hAnsi="Times New Roman" w:cs="Times New Roman"/>
          <w:sz w:val="24"/>
          <w:szCs w:val="24"/>
        </w:rPr>
        <w:fldChar w:fldCharType="separate"/>
      </w:r>
      <w:r w:rsidR="00C54C63" w:rsidRPr="00BF2C57">
        <w:rPr>
          <w:rFonts w:ascii="Times New Roman" w:hAnsi="Times New Roman" w:cs="Times New Roman"/>
          <w:noProof/>
          <w:sz w:val="24"/>
          <w:szCs w:val="24"/>
        </w:rPr>
        <w:t>A. D. Lopez et al., (2006)</w:t>
      </w:r>
      <w:r w:rsidR="00C54C63" w:rsidRPr="00BF2C57">
        <w:rPr>
          <w:rFonts w:ascii="Times New Roman" w:hAnsi="Times New Roman" w:cs="Times New Roman"/>
          <w:sz w:val="24"/>
          <w:szCs w:val="24"/>
        </w:rPr>
        <w:fldChar w:fldCharType="end"/>
      </w:r>
      <w:r w:rsidR="00C54C63" w:rsidRPr="00BF2C57">
        <w:rPr>
          <w:rFonts w:ascii="Times New Roman" w:hAnsi="Times New Roman" w:cs="Times New Roman"/>
          <w:sz w:val="24"/>
          <w:szCs w:val="24"/>
        </w:rPr>
        <w:t xml:space="preserve"> </w:t>
      </w:r>
      <w:r w:rsidR="00520C66" w:rsidRPr="00BF2C57">
        <w:rPr>
          <w:rFonts w:ascii="Times New Roman" w:hAnsi="Times New Roman" w:cs="Times New Roman"/>
          <w:sz w:val="24"/>
          <w:szCs w:val="24"/>
          <w:shd w:val="clear" w:color="auto" w:fill="FFFFFF"/>
        </w:rPr>
        <w:t xml:space="preserve">have recently reported that </w:t>
      </w:r>
      <w:r w:rsidR="00520C66" w:rsidRPr="00BF2C57">
        <w:rPr>
          <w:rFonts w:ascii="Times New Roman" w:hAnsi="Times New Roman" w:cs="Times New Roman"/>
          <w:sz w:val="24"/>
          <w:szCs w:val="24"/>
        </w:rPr>
        <w:t>COPD is a major cause of morbidity and mortality worldwide and results in an economic and social burden that is both substantial and increasing</w:t>
      </w:r>
      <w:r w:rsidR="00C73DB6" w:rsidRPr="00BF2C57">
        <w:rPr>
          <w:rFonts w:ascii="Times New Roman" w:hAnsi="Times New Roman" w:cs="Times New Roman"/>
          <w:sz w:val="24"/>
          <w:szCs w:val="24"/>
        </w:rPr>
        <w:t xml:space="preserve">. </w:t>
      </w:r>
    </w:p>
    <w:p w14:paraId="5915D735" w14:textId="3C78F864" w:rsidR="00651161" w:rsidRPr="00BF2C57" w:rsidRDefault="00C73DB6"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The overall COPD prevalence among US adults aged 40–79 years varied from 0.2% to 20.9% based on whether pre- or post-bronchodilator values were used and which diagnostic criterion was applied </w:t>
      </w:r>
      <w:r w:rsidRPr="00BF2C57">
        <w:rPr>
          <w:rFonts w:ascii="Times New Roman" w:hAnsi="Times New Roman" w:cs="Times New Roman"/>
          <w:sz w:val="24"/>
          <w:szCs w:val="24"/>
        </w:rPr>
        <w:fldChar w:fldCharType="begin" w:fldLock="1"/>
      </w:r>
      <w:r w:rsidRPr="00BF2C57">
        <w:rPr>
          <w:rFonts w:ascii="Times New Roman" w:hAnsi="Times New Roman" w:cs="Times New Roman"/>
          <w:sz w:val="24"/>
          <w:szCs w:val="24"/>
        </w:rPr>
        <w:instrText>ADDIN CSL_CITATION {"citationItems":[{"id":"ITEM-1","itemData":{"DOI":"10.1186/1465-9921-14-103","ISSN":"14659921","abstract":"Background: During 2007-2010, the National Health and Nutrition Examination Survey (NHANES) conducted a spirometry component which obtained pre-bronchodilator pulmonary lung function data on a nationally representative sample of US adults aged 6-79 years and post-bronchodilator pulmonary lung function data for the subset of adults with airflow limitation. The goals of this study were to 1) compute prevalence estimates of chronic obstructive pulmonary disease (COPD) using pre-bronchodilator and post-bronchodilator spirometry measurements and fixed ratio and lower limit of normal (LLN) diagnostic criteria and 2) examine the potential impact of nonresponse on the estimates.Methods: This analysis was limited to those aged 40-79 years who were eligible for NHANES pre-bronchodilator spirometry (n=7,104). Examinees with likely airflow limitation were further eligible for post-bronchodilator testing (n=1,110). Persons were classified as having COPD based on FEV1/FVC &lt; 70% (fixed ratio) or FEV1/FVC &lt; lower limit of normal (LLN) based on person's age, sex, height, and race/ethnicity. Those without spirometry but self-reporting both daytime supplemental oxygen therapy plus emphysema and/or current chronic bronchitis were also classified as having COPD. The final analytic samples for pre-bronchodilator and post-bronchodilator analyses were 77.1% (n=5,477) and 50.8% (n=564) of those eligible, respectively. To account for non-response, NHANES examination weights were adjusted to the eligible pre-bronchodilator and post-bronchodilator subpopulations.Results: In 2007-2010, using the fixed ratio criterion and pre-bronchodilator test results, COPD prevalence was 20.9% (SE 1.1) among US adults aged 40-79 years. Applying the same criterion to post-bronchodilator test results, prevalence was 14.0% (SE 1.0). Using the LLN criterion and pre-bronchodilator test results, the COPD prevalence was 15.4% (SE 0.8), while applying the same criterion to post-bronchodilator test results, prevalence was 10.2% (SE 0.8).Conclusions: The overall COPD prevalence among US adults aged 40-79 years varied from 10.2% to 20.9% based on whether pre- or post-bronchodilator values were used and which diagnostic criterion (fixed ratio or LLN) was applied. The overall prevalence decreased by approximately 33% when airflow limitation was based on post-bronchodilator as compared to pre-bronchodilator spirometry, regardless of which diagnostic criterion was used. © 2013 Tilert et al.; licensee BioMed Cen…","author":[{"dropping-particle":"","family":"Tilert","given":"Timothy","non-dropping-particle":"","parse-names":false,"suffix":""},{"dropping-particle":"","family":"Dillon","given":"Charles","non-dropping-particle":"","parse-names":false,"suffix":""},{"dropping-particle":"","family":"Paulose-Ram","given":"Ryne","non-dropping-particle":"","parse-names":false,"suffix":""},{"dropping-particle":"","family":"Hnizdo","given":"Eva","non-dropping-particle":"","parse-names":false,"suffix":""},{"dropping-particle":"","family":"Doney","given":"Brent","non-dropping-particle":"","parse-names":false,"suffix":""}],"container-title":"Respiratory Research","id":"ITEM-1","issue":"1","issued":{"date-parts":[["2013","10","9"]]},"title":"Estimating the U.S. prevalence of chronic obstructive pulmonary disease using pre- and post-bronchodilator spirometry: The National Health and Nutrition Examination Survey (NHANES) 2007-2010","type":"article-journal","volume":"14"},"uris":["http://www.mendeley.com/documents/?uuid=20727511-d184-3d10-9ffe-775b4b6c9627"]}],"mendeley":{"formattedCitation":"(Tilert, Dillon, Paulose-Ram, Hnizdo, &amp; Doney, 2013)","plainTextFormattedCitation":"(Tilert, Dillon, Paulose-Ram, Hnizdo, &amp; Doney, 2013)","previouslyFormattedCitation":"(Tilert, Dillon, Paulose-Ram, Hnizdo, &amp; Doney, 2013)"},"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Tilert, Dillon, Paulose-Ram, Hnizdo, &amp; Doney, 2013)</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w:t>
      </w:r>
      <w:r w:rsidR="006550BD" w:rsidRPr="00BF2C57">
        <w:rPr>
          <w:rFonts w:ascii="Times New Roman" w:hAnsi="Times New Roman" w:cs="Times New Roman"/>
          <w:sz w:val="24"/>
          <w:szCs w:val="24"/>
        </w:rPr>
        <w:t xml:space="preserve"> </w:t>
      </w:r>
      <w:r w:rsidRPr="00BF2C57">
        <w:rPr>
          <w:rFonts w:ascii="Times New Roman" w:hAnsi="Times New Roman" w:cs="Times New Roman"/>
          <w:sz w:val="24"/>
          <w:szCs w:val="24"/>
        </w:rPr>
        <w:t xml:space="preserve">The overall prevalence of COPD in the Netherlands is 3.0% </w:t>
      </w:r>
      <w:r w:rsidRPr="00BF2C57">
        <w:rPr>
          <w:rFonts w:ascii="Times New Roman" w:hAnsi="Times New Roman" w:cs="Times New Roman"/>
          <w:sz w:val="24"/>
          <w:szCs w:val="24"/>
        </w:rPr>
        <w:fldChar w:fldCharType="begin" w:fldLock="1"/>
      </w:r>
      <w:r w:rsidR="006550BD" w:rsidRPr="00BF2C57">
        <w:rPr>
          <w:rFonts w:ascii="Times New Roman" w:hAnsi="Times New Roman" w:cs="Times New Roman"/>
          <w:sz w:val="24"/>
          <w:szCs w:val="24"/>
        </w:rPr>
        <w:instrText>ADDIN CSL_CITATION {"citationItems":[{"id":"ITEM-1","itemData":{"DOI":"10.1016/j.rmed.2011.06.012","ISSN":"09546111","abstract":"Worldwide, COPD is a leading cause of chronic morbidity and mortality. Although its prevalence is already well documented, very few studies have measured its incidence. We therefore investigated the prevalence, incidence and lifetime risk of COPD in the general population. In a population-based study including subjects ≥ 40, with 12 months of history available in the Dutch IPCI database, we identified COPD cases by a two-step validation algorithm. Among 185,325 participants with 601,283 years of follow-up, 7308 subjects with COPD were identified, and 1713 had incident COPD. The overall IR of physician-diagnosed COPD was 2.92/1000PY (95%CI 2.78-3.06). The incidence of COPD was higher in men (3.54; 95%CI 3.33-3.77) than in women (2.34; 95%CI 2.17-2.52), and the overall baseline prevalence of COPD was 3.02% (95%CI 2.94-3.10). For people who had entered the study free of COPD at the age of 40, the risk of developing COPD within the next 40 years was 12.7% for men and 8.3% for women. In patients with very severe COPD, 26% died after 1 year of follow-up, whereas 2.8% died among the non-COPD subjects. In the general population in the Netherlands, three on 1000 subjects were diagnosed with COPD per year. The incidence increased rapidly with age and was higher in men than in women. One in eight men and one in 12 women, being COPD free at the age of 40, will develop COPD during their further life. Mortality rates differed substantially between COPD patients and non-COPD subjects of the same age, underlining the burden of this disease. © 2011 Elsevier Ltd. All rights reserved.","author":[{"dropping-particle":"","family":"Afonso","given":"Ana S.M.","non-dropping-particle":"","parse-names":false,"suffix":""},{"dropping-particle":"","family":"Verhamme","given":"Katia M.C.","non-dropping-particle":"","parse-names":false,"suffix":""},{"dropping-particle":"","family":"Sturkenboom","given":"Miriam C.J.M.","non-dropping-particle":"","parse-names":false,"suffix":""},{"dropping-particle":"","family":"Brusselle","given":"Guy G.O.","non-dropping-particle":"","parse-names":false,"suffix":""}],"container-title":"Respiratory Medicine","id":"ITEM-1","issue":"12","issued":{"date-parts":[["2011","12"]]},"page":"1872-1884","title":"COPD in the general population: Prevalence, incidence and survival","type":"article-journal","volume":"105"},"uris":["http://www.mendeley.com/documents/?uuid=54072691-c6e7-3f61-a281-cd08ae4760e7"]}],"mendeley":{"formattedCitation":"(Afonso, Verhamme, Sturkenboom, &amp; Brusselle, 2011)","plainTextFormattedCitation":"(Afonso, Verhamme, Sturkenboom, &amp; Brusselle, 2011)","previouslyFormattedCitation":"(Afonso, Verhamme, Sturkenboom, &amp; Brusselle, 2011)"},"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Afonso, Verhamme, Sturkenboom, &amp; Brusselle, 2011)</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w:t>
      </w:r>
      <w:r w:rsidR="006550BD" w:rsidRPr="00BF2C57">
        <w:rPr>
          <w:rFonts w:ascii="Times New Roman" w:hAnsi="Times New Roman" w:cs="Times New Roman"/>
          <w:sz w:val="24"/>
          <w:szCs w:val="24"/>
        </w:rPr>
        <w:t xml:space="preserve"> In Denmark, the overall prevalence of COPD is 17.4% </w:t>
      </w:r>
      <w:r w:rsidR="006550BD" w:rsidRPr="00BF2C57">
        <w:rPr>
          <w:rFonts w:ascii="Times New Roman" w:hAnsi="Times New Roman" w:cs="Times New Roman"/>
          <w:sz w:val="24"/>
          <w:szCs w:val="24"/>
        </w:rPr>
        <w:fldChar w:fldCharType="begin" w:fldLock="1"/>
      </w:r>
      <w:r w:rsidR="006550BD" w:rsidRPr="00BF2C57">
        <w:rPr>
          <w:rFonts w:ascii="Times New Roman" w:hAnsi="Times New Roman" w:cs="Times New Roman"/>
          <w:sz w:val="24"/>
          <w:szCs w:val="24"/>
        </w:rPr>
        <w:instrText>ADDIN CSL_CITATION {"citationItems":[{"id":"ITEM-1","itemData":{"DOI":"10.1016/j.rmed.2010.09.019","ISSN":"09546111","abstract":"Introduction: COPD is a leading cause of death worldwide; however, prevalence estimates have varied considerably in previous studies. This study aimed to determine the prevalence and severity of COPD in Copenhagen using data from the 4th examination of The Copenhagen City Heart Study, to investigate the relationship between tobacco consumption and COPD, and to characterize the subjects with COPD with regard to BMI, dyspnoea, treatment with respiratory medication and co-morbidities. Methods: 6236 people participated. All non-asthmatic participants aged 35 years or older with adequate lung function data were included for the final prevalence analyses (n = 5,299). COPD staging was done according to the GOLD criteria. Results: The overall prevalence of COPD was 17.4%. The prevalence increased with age and was higher among males. 6.2% had mild COPD, 9.2% had moderate COPD, and 2.0% had severe or very severe COPD. Tobacco consumption was closely linked to both prevalence and disease severity. Subjects with COPD had lower mean Body Mass Index (BMI) and more frequently a BMI &lt; 21 kg/m2. Dyspnoea was correlated to lung function but a substantial number of participants with severe COPD experienced no dyspnoea. Only a minority of subjects with COPD received pulmonary medication. COPD was associated with cardiovascular disease and cancer. Conclusion: The prevalence of COPD in Denmark is among the highest in the world. It is closely correlated to smoking and age. It is accompanied by substantial co-morbidity and it is grossly under treated. © 2010 Elsevier Ltd. All rights reserved.","author":[{"dropping-particle":"","family":"Fabricius","given":"Peder","non-dropping-particle":"","parse-names":false,"suffix":""},{"dropping-particle":"","family":"Løkke","given":"Anders","non-dropping-particle":"","parse-names":false,"suffix":""},{"dropping-particle":"","family":"Marott","given":"Jacob Louis","non-dropping-particle":"","parse-names":false,"suffix":""},{"dropping-particle":"","family":"Vestbo","given":"Jørgen","non-dropping-particle":"","parse-names":false,"suffix":""},{"dropping-particle":"","family":"Lange","given":"Peter","non-dropping-particle":"","parse-names":false,"suffix":""}],"container-title":"Respiratory Medicine","id":"ITEM-1","issue":"3","issued":{"date-parts":[["2011","3"]]},"page":"410-417","title":"Prevalence of COPD in Copenhagen","type":"article-journal","volume":"105"},"uris":["http://www.mendeley.com/documents/?uuid=358dcc9b-4c34-3c1d-8407-45cadd1a2c63"]}],"mendeley":{"formattedCitation":"(Fabricius, Løkke, Marott, Vestbo, &amp; Lange, 2011)","plainTextFormattedCitation":"(Fabricius, Løkke, Marott, Vestbo, &amp; Lange, 2011)","previouslyFormattedCitation":"(Fabricius, Løkke, Marott, Vestbo, &amp; Lange, 2011)"},"properties":{"noteIndex":0},"schema":"https://github.com/citation-style-language/schema/raw/master/csl-citation.json"}</w:instrText>
      </w:r>
      <w:r w:rsidR="006550BD" w:rsidRPr="00BF2C57">
        <w:rPr>
          <w:rFonts w:ascii="Times New Roman" w:hAnsi="Times New Roman" w:cs="Times New Roman"/>
          <w:sz w:val="24"/>
          <w:szCs w:val="24"/>
        </w:rPr>
        <w:fldChar w:fldCharType="separate"/>
      </w:r>
      <w:r w:rsidR="006550BD" w:rsidRPr="00BF2C57">
        <w:rPr>
          <w:rFonts w:ascii="Times New Roman" w:hAnsi="Times New Roman" w:cs="Times New Roman"/>
          <w:noProof/>
          <w:sz w:val="24"/>
          <w:szCs w:val="24"/>
        </w:rPr>
        <w:t>(Fabricius, Løkke, Marott, Vestbo, &amp; Lange, 2011)</w:t>
      </w:r>
      <w:r w:rsidR="006550BD" w:rsidRPr="00BF2C57">
        <w:rPr>
          <w:rFonts w:ascii="Times New Roman" w:hAnsi="Times New Roman" w:cs="Times New Roman"/>
          <w:sz w:val="24"/>
          <w:szCs w:val="24"/>
        </w:rPr>
        <w:fldChar w:fldCharType="end"/>
      </w:r>
      <w:r w:rsidR="006550BD" w:rsidRPr="00BF2C57">
        <w:rPr>
          <w:rFonts w:ascii="Times New Roman" w:hAnsi="Times New Roman" w:cs="Times New Roman"/>
          <w:sz w:val="24"/>
          <w:szCs w:val="24"/>
        </w:rPr>
        <w:t xml:space="preserve">. </w:t>
      </w:r>
    </w:p>
    <w:p w14:paraId="1E6484F3" w14:textId="2F29CBC6" w:rsidR="00651161" w:rsidRPr="00BF2C57" w:rsidRDefault="00C65F77"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lastRenderedPageBreak/>
        <w:t xml:space="preserve">In European adult populations over 40 years, the prevalence of COPD ranges between 15–20% and is higher in men than in women </w:t>
      </w:r>
      <w:r w:rsidRPr="00BF2C57">
        <w:rPr>
          <w:rFonts w:ascii="Times New Roman" w:hAnsi="Times New Roman" w:cs="Times New Roman"/>
          <w:sz w:val="24"/>
          <w:szCs w:val="24"/>
        </w:rPr>
        <w:fldChar w:fldCharType="begin" w:fldLock="1"/>
      </w:r>
      <w:r w:rsidR="007175C2" w:rsidRPr="00BF2C57">
        <w:rPr>
          <w:rFonts w:ascii="Times New Roman" w:hAnsi="Times New Roman" w:cs="Times New Roman"/>
          <w:sz w:val="24"/>
          <w:szCs w:val="24"/>
        </w:rPr>
        <w:instrText>ADDIN CSL_CITATION {"citationItems":[{"id":"ITEM-1","itemData":{"DOI":"10.1186/1741-7015-9-7","ISSN":"1741-7015","author":[{"dropping-particle":"","family":"Atsou","given":"Kokuvi","non-dropping-particle":"","parse-names":false,"suffix":""},{"dropping-particle":"","family":"Chouaid","given":"Christos","non-dropping-particle":"","parse-names":false,"suffix":""},{"dropping-particle":"","family":"Hejblum","given":"Gilles","non-dropping-particle":"","parse-names":false,"suffix":""}],"container-title":"BMC Medicine","id":"ITEM-1","issue":"1","issued":{"date-parts":[["2011","12","18"]]},"page":"7","title":"Variability of the chronic obstructive pulmonary disease key epidemiological data in Europe: systematic review","type":"article-journal","volume":"9"},"uris":["http://www.mendeley.com/documents/?uuid=6fe4036a-2c90-3d51-b023-cf1da7f83eba"]}],"mendeley":{"formattedCitation":"(Atsou, Chouaid, &amp; Hejblum, 2011)","plainTextFormattedCitation":"(Atsou, Chouaid, &amp; Hejblum, 2011)","previouslyFormattedCitation":"(Atsou, Chouaid, &amp; Hejblum, 2011)"},"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Atsou, Chouaid, &amp; Hejblum, 2011)</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 xml:space="preserve">. </w:t>
      </w:r>
      <w:r w:rsidR="006550BD" w:rsidRPr="00BF2C57">
        <w:rPr>
          <w:rFonts w:ascii="Times New Roman" w:hAnsi="Times New Roman" w:cs="Times New Roman"/>
          <w:sz w:val="24"/>
          <w:szCs w:val="24"/>
        </w:rPr>
        <w:t xml:space="preserve">In Spain, the COPD prevalence is 7.3% as found by </w:t>
      </w:r>
      <w:r w:rsidR="00305690" w:rsidRPr="00BF2C57">
        <w:rPr>
          <w:rFonts w:ascii="Times New Roman" w:hAnsi="Times New Roman" w:cs="Times New Roman"/>
          <w:sz w:val="24"/>
          <w:szCs w:val="24"/>
        </w:rPr>
        <w:fldChar w:fldCharType="begin" w:fldLock="1"/>
      </w:r>
      <w:r w:rsidR="00BD4EB2">
        <w:rPr>
          <w:rFonts w:ascii="Times New Roman" w:hAnsi="Times New Roman" w:cs="Times New Roman"/>
          <w:sz w:val="24"/>
          <w:szCs w:val="24"/>
        </w:rPr>
        <w:instrText>ADDIN CSL_CITATION {"citationItems":[{"id":"ITEM-1","itemData":{"DOI":"10.1016/j.semerg.2013.12.009","ISSN":"15788865","abstract":"Chronic obstructive pulmonary disease (COPD) is an enormous public health problem and of growing importance due to its high prevalence, elevated morbimortality, and socioeconomic costs. Many Spanish epidemiological studies report a prevalence of 10% of the adult population, with its growth appearing to have stabilised. Nevertheless, over 75% of cases are still underdiagnosed. The diagnosis of mild and moderate obstruction is associated with a higher survival and lower costs (14 years and €9,730) compared to 10 years survival and €43,785 of patients diagnosed in the severe obstruction phase. COPD was the fourth cause of death in Spain in 2011, although the adjusted mortality rates have decreased more than 20% in the last decade, particularly in males. Patients with advanced COPD die from it, but patients with mild or moderate COPD die due to cardiovascular diseases or cancer (mainly of the lung).It is estimated that the annual cost of the disease is around 3,000 million Euros. These increase with the spirometric severity, and is mainly associated with exacerbations (almost 60% of the direct costs).Comorbidity, that is the presence of diseases that coexist with the studied disease, is higher in patients with COPD than in the general population and affects health results. © 2013 Sociedad Española de Médicos de Atención Primaria (SEMERGEN).","author":[{"dropping-particle":"","family":"Gómez Sáenz","given":"J. T.","non-dropping-particle":"","parse-names":false,"suffix":""},{"dropping-particle":"","family":"Quintano Jiménez","given":"J. A.","non-dropping-particle":"","parse-names":false,"suffix":""},{"dropping-particle":"","family":"Hidalgo Requena","given":"A.","non-dropping-particle":"","parse-names":false,"suffix":""},{"dropping-particle":"","family":"González Béjar","given":"M.","non-dropping-particle":"","parse-names":false,"suffix":""},{"dropping-particle":"","family":"Gérez Callejas","given":"M. J.","non-dropping-particle":"","parse-names":false,"suffix":""},{"dropping-particle":"","family":"Zangróniz Uruñuela","given":"M. R.","non-dropping-particle":"","parse-names":false,"suffix":""},{"dropping-particle":"","family":"Moreno Vilaseca","given":"A.","non-dropping-particle":"","parse-names":false,"suffix":""},{"dropping-particle":"","family":"Hernández García","given":"R.","non-dropping-particle":"","parse-names":false,"suffix":""}],"container-title":"Semergen","id":"ITEM-1","issue":"4","issued":{"date-parts":[["2014"]]},"page":"198-204","publisher":"Ediciones Doyma, S.L.","title":"Enfermedad pulmonar obstructiva crónica: Morbimortalidad e impacto sanitario","type":"article-journal","volume":"40"},"uris":["http://www.mendeley.com/documents/?uuid=406b9569-b9d2-3879-af46-6cf1222bee90"]},{"id":"ITEM-2","itemData":{"DOI":"10.1016/j.arbr.2014.05.008","ISSN":"15792129","abstract":"The prevalence of chronic obstructive pulmonary disease (COPD) varies significantly among the different geographical areas reported. In Spain, two epidemiological studies have shown a prevalence of 9-10% in the population aged over 40. However, neither of these studies included the Canary Islands, which are of interest due to their climatic conditions and high incidence of smoking. Materials and methods: A random group of 1,353 subjects aged between 40 and 70years was selected from a sample population of 596,478 individuals. Participants completed a questionnaire and then performed spirometry with bronchodilator testing if obstruction was observed. COPD was diagnosed when the post-bronchodilator FEV 1 /FVC ratio was less than 0.70. Results: The prevalence of COPD was 7.3% (95%. CI: 5.5-9.5) and was higher in males than in females (8.7% vs. 6.3%, P= .134). The incidence of smoking was 29.4% (95%. CI: 25.4-33.1) and was also higher in males than in females (35.1% vs 25.4%, P &lt;  .001). The prevalence of COPD stratified by severity of obstruction, according to the GOLD criteria, was 16% in group. i, 69.9% in group. ii, 10.4% in group. iii and 3.3% in group. iv. 71.6% of the subjects were underdiagnosed and 63.5% undertreated. Conclusions: Despite having one of the highest rates of smoking in Spain, the prevalence of COPD in the Canary Islands is lower than in most of the Spanish regions studied. © 2013 SEPAR.","author":[{"dropping-particle":"","family":"Cabrera López","given":"Carlos","non-dropping-particle":"","parse-names":false,"suffix":""},{"dropping-particle":"","family":"Juliá Serdá","given":"Gabriel","non-dropping-particle":"","parse-names":false,"suffix":""},{"dropping-particle":"","family":"Cabrera Lacalzada","given":"Cristina","non-dropping-particle":"","parse-names":false,"suffix":""},{"dropping-particle":"","family":"Martín Medina","given":"Ana","non-dropping-particle":"","parse-names":false,"suffix":""},{"dropping-particle":"","family":"Gullón Blanco","given":"José Antonio","non-dropping-particle":"","parse-names":false,"suffix":""},{"dropping-particle":"","family":"García Bello","given":"Miguel Ángel","non-dropping-particle":"","parse-names":false,"suffix":""},{"dropping-particle":"","family":"Cabrera Navarro","given":"Pedro","non-dropping-particle":"","parse-names":false,"suffix":""}],"container-title":"Archivos de Bronconeumología (English Edition)","id":"ITEM-2","issue":"7","issued":{"date-parts":[["2014","7"]]},"page":"272-277","publisher":"Elsevier BV","title":"Prevalence of Chronic Obstructive Pulmonary Disease in the Canary Islands","type":"article-journal","volume":"50"},"uris":["http://www.mendeley.com/documents/?uuid=7eef6466-7555-3b09-8599-130c9f52306a"]}],"mendeley":{"formattedCitation":"(Cabrera López et al., 2014; Gómez Sáenz et al., 2014)","manualFormatting":"Cabrera López et al., (2014","plainTextFormattedCitation":"(Cabrera López et al., 2014; Gómez Sáenz et al., 2014)","previouslyFormattedCitation":"(Cabrera López et al., 2014; Gómez Sáenz et al., 2014)"},"properties":{"noteIndex":0},"schema":"https://github.com/citation-style-language/schema/raw/master/csl-citation.json"}</w:instrText>
      </w:r>
      <w:r w:rsidR="00305690" w:rsidRPr="00BF2C57">
        <w:rPr>
          <w:rFonts w:ascii="Times New Roman" w:hAnsi="Times New Roman" w:cs="Times New Roman"/>
          <w:sz w:val="24"/>
          <w:szCs w:val="24"/>
        </w:rPr>
        <w:fldChar w:fldCharType="separate"/>
      </w:r>
      <w:r w:rsidR="00305690" w:rsidRPr="00BF2C57">
        <w:rPr>
          <w:rFonts w:ascii="Times New Roman" w:hAnsi="Times New Roman" w:cs="Times New Roman"/>
          <w:noProof/>
          <w:sz w:val="24"/>
          <w:szCs w:val="24"/>
        </w:rPr>
        <w:t>Cabrera López et al., (2014</w:t>
      </w:r>
      <w:r w:rsidR="00305690" w:rsidRPr="00BF2C57">
        <w:rPr>
          <w:rFonts w:ascii="Times New Roman" w:hAnsi="Times New Roman" w:cs="Times New Roman"/>
          <w:sz w:val="24"/>
          <w:szCs w:val="24"/>
        </w:rPr>
        <w:fldChar w:fldCharType="end"/>
      </w:r>
      <w:r w:rsidR="00305690" w:rsidRPr="00BF2C57">
        <w:rPr>
          <w:rFonts w:ascii="Times New Roman" w:hAnsi="Times New Roman" w:cs="Times New Roman"/>
          <w:sz w:val="24"/>
          <w:szCs w:val="24"/>
        </w:rPr>
        <w:t xml:space="preserve">) </w:t>
      </w:r>
      <w:r w:rsidR="006550BD" w:rsidRPr="00BF2C57">
        <w:rPr>
          <w:rFonts w:ascii="Times New Roman" w:hAnsi="Times New Roman" w:cs="Times New Roman"/>
          <w:sz w:val="24"/>
          <w:szCs w:val="24"/>
        </w:rPr>
        <w:t xml:space="preserve"> and 10% as found by </w:t>
      </w:r>
      <w:r w:rsidR="006550BD" w:rsidRPr="00BF2C57">
        <w:rPr>
          <w:rFonts w:ascii="Times New Roman" w:hAnsi="Times New Roman" w:cs="Times New Roman"/>
          <w:sz w:val="24"/>
          <w:szCs w:val="24"/>
        </w:rPr>
        <w:fldChar w:fldCharType="begin" w:fldLock="1"/>
      </w:r>
      <w:r w:rsidR="00BD4EB2">
        <w:rPr>
          <w:rFonts w:ascii="Times New Roman" w:hAnsi="Times New Roman" w:cs="Times New Roman"/>
          <w:sz w:val="24"/>
          <w:szCs w:val="24"/>
        </w:rPr>
        <w:instrText>ADDIN CSL_CITATION {"citationItems":[{"id":"ITEM-1","itemData":{"DOI":"10.1016/j.semerg.2013.12.009","ISSN":"15788865","abstract":"Chronic obstructive pulmonary disease (COPD) is an enormous public health problem and of growing importance due to its high prevalence, elevated morbimortality, and socioeconomic costs. Many Spanish epidemiological studies report a prevalence of 10% of the adult population, with its growth appearing to have stabilised. Nevertheless, over 75% of cases are still underdiagnosed. The diagnosis of mild and moderate obstruction is associated with a higher survival and lower costs (14 years and €9,730) compared to 10 years survival and €43,785 of patients diagnosed in the severe obstruction phase. COPD was the fourth cause of death in Spain in 2011, although the adjusted mortality rates have decreased more than 20% in the last decade, particularly in males. Patients with advanced COPD die from it, but patients with mild or moderate COPD die due to cardiovascular diseases or cancer (mainly of the lung).It is estimated that the annual cost of the disease is around 3,000 million Euros. These increase with the spirometric severity, and is mainly associated with exacerbations (almost 60% of the direct costs).Comorbidity, that is the presence of diseases that coexist with the studied disease, is higher in patients with COPD than in the general population and affects health results. © 2013 Sociedad Española de Médicos de Atención Primaria (SEMERGEN).","author":[{"dropping-particle":"","family":"Gómez Sáenz","given":"J. T.","non-dropping-particle":"","parse-names":false,"suffix":""},{"dropping-particle":"","family":"Quintano Jiménez","given":"J. A.","non-dropping-particle":"","parse-names":false,"suffix":""},{"dropping-particle":"","family":"Hidalgo Requena","given":"A.","non-dropping-particle":"","parse-names":false,"suffix":""},{"dropping-particle":"","family":"González Béjar","given":"M.","non-dropping-particle":"","parse-names":false,"suffix":""},{"dropping-particle":"","family":"Gérez Callejas","given":"M. J.","non-dropping-particle":"","parse-names":false,"suffix":""},{"dropping-particle":"","family":"Zangróniz Uruñuela","given":"M. R.","non-dropping-particle":"","parse-names":false,"suffix":""},{"dropping-particle":"","family":"Moreno Vilaseca","given":"A.","non-dropping-particle":"","parse-names":false,"suffix":""},{"dropping-particle":"","family":"Hernández García","given":"R.","non-dropping-particle":"","parse-names":false,"suffix":""}],"container-title":"Semergen","id":"ITEM-1","issue":"4","issued":{"date-parts":[["2014"]]},"page":"198-204","publisher":"Ediciones Doyma, S.L.","title":"Enfermedad pulmonar obstructiva crónica: Morbimortalidad e impacto sanitario","type":"article-journal","volume":"40"},"uris":["http://www.mendeley.com/documents/?uuid=406b9569-b9d2-3879-af46-6cf1222bee90"]},{"id":"ITEM-2","itemData":{"DOI":"10.1016/j.arbr.2014.05.008","ISSN":"15792129","abstract":"The prevalence of chronic obstructive pulmonary disease (COPD) varies significantly among the different geographical areas reported. In Spain, two epidemiological studies have shown a prevalence of 9-10% in the population aged over 40. However, neither of these studies included the Canary Islands, which are of interest due to their climatic conditions and high incidence of smoking. Materials and methods: A random group of 1,353 subjects aged between 40 and 70years was selected from a sample population of 596,478 individuals. Participants completed a questionnaire and then performed spirometry with bronchodilator testing if obstruction was observed. COPD was diagnosed when the post-bronchodilator FEV 1 /FVC ratio was less than 0.70. Results: The prevalence of COPD was 7.3% (95%. CI: 5.5-9.5) and was higher in males than in females (8.7% vs. 6.3%, P= .134). The incidence of smoking was 29.4% (95%. CI: 25.4-33.1) and was also higher in males than in females (35.1% vs 25.4%, P &lt;  .001). The prevalence of COPD stratified by severity of obstruction, according to the GOLD criteria, was 16% in group. i, 69.9% in group. ii, 10.4% in group. iii and 3.3% in group. iv. 71.6% of the subjects were underdiagnosed and 63.5% undertreated. Conclusions: Despite having one of the highest rates of smoking in Spain, the prevalence of COPD in the Canary Islands is lower than in most of the Spanish regions studied. © 2013 SEPAR.","author":[{"dropping-particle":"","family":"Cabrera López","given":"Carlos","non-dropping-particle":"","parse-names":false,"suffix":""},{"dropping-particle":"","family":"Juliá Serdá","given":"Gabriel","non-dropping-particle":"","parse-names":false,"suffix":""},{"dropping-particle":"","family":"Cabrera Lacalzada","given":"Cristina","non-dropping-particle":"","parse-names":false,"suffix":""},{"dropping-particle":"","family":"Martín Medina","given":"Ana","non-dropping-particle":"","parse-names":false,"suffix":""},{"dropping-particle":"","family":"Gullón Blanco","given":"José Antonio","non-dropping-particle":"","parse-names":false,"suffix":""},{"dropping-particle":"","family":"García Bello","given":"Miguel Ángel","non-dropping-particle":"","parse-names":false,"suffix":""},{"dropping-particle":"","family":"Cabrera Navarro","given":"Pedro","non-dropping-particle":"","parse-names":false,"suffix":""}],"container-title":"Archivos de Bronconeumología (English Edition)","id":"ITEM-2","issue":"7","issued":{"date-parts":[["2014","7"]]},"page":"272-277","publisher":"Elsevier BV","title":"Prevalence of Chronic Obstructive Pulmonary Disease in the Canary Islands","type":"article-journal","volume":"50"},"uris":["http://www.mendeley.com/documents/?uuid=7eef6466-7555-3b09-8599-130c9f52306a"]}],"mendeley":{"formattedCitation":"(Cabrera López et al., 2014; Gómez Sáenz et al., 2014)","manualFormatting":"Gómez Sáenz et al., (2014)","plainTextFormattedCitation":"(Cabrera López et al., 2014; Gómez Sáenz et al., 2014)","previouslyFormattedCitation":"(Cabrera López et al., 2014; Gómez Sáenz et al., 2014)"},"properties":{"noteIndex":0},"schema":"https://github.com/citation-style-language/schema/raw/master/csl-citation.json"}</w:instrText>
      </w:r>
      <w:r w:rsidR="006550BD" w:rsidRPr="00BF2C57">
        <w:rPr>
          <w:rFonts w:ascii="Times New Roman" w:hAnsi="Times New Roman" w:cs="Times New Roman"/>
          <w:sz w:val="24"/>
          <w:szCs w:val="24"/>
        </w:rPr>
        <w:fldChar w:fldCharType="separate"/>
      </w:r>
      <w:r w:rsidR="006550BD" w:rsidRPr="00BF2C57">
        <w:rPr>
          <w:rFonts w:ascii="Times New Roman" w:hAnsi="Times New Roman" w:cs="Times New Roman"/>
          <w:noProof/>
          <w:sz w:val="24"/>
          <w:szCs w:val="24"/>
        </w:rPr>
        <w:t xml:space="preserve">Gómez Sáenz et al., </w:t>
      </w:r>
      <w:r w:rsidR="00305690" w:rsidRPr="00BF2C57">
        <w:rPr>
          <w:rFonts w:ascii="Times New Roman" w:hAnsi="Times New Roman" w:cs="Times New Roman"/>
          <w:noProof/>
          <w:sz w:val="24"/>
          <w:szCs w:val="24"/>
        </w:rPr>
        <w:t>(</w:t>
      </w:r>
      <w:r w:rsidR="006550BD" w:rsidRPr="00BF2C57">
        <w:rPr>
          <w:rFonts w:ascii="Times New Roman" w:hAnsi="Times New Roman" w:cs="Times New Roman"/>
          <w:noProof/>
          <w:sz w:val="24"/>
          <w:szCs w:val="24"/>
        </w:rPr>
        <w:t>2014)</w:t>
      </w:r>
      <w:r w:rsidR="006550BD" w:rsidRPr="00BF2C57">
        <w:rPr>
          <w:rFonts w:ascii="Times New Roman" w:hAnsi="Times New Roman" w:cs="Times New Roman"/>
          <w:sz w:val="24"/>
          <w:szCs w:val="24"/>
        </w:rPr>
        <w:fldChar w:fldCharType="end"/>
      </w:r>
      <w:r w:rsidR="00651161" w:rsidRPr="00BF2C57">
        <w:rPr>
          <w:rFonts w:ascii="Times New Roman" w:hAnsi="Times New Roman" w:cs="Times New Roman"/>
          <w:sz w:val="24"/>
          <w:szCs w:val="24"/>
        </w:rPr>
        <w:t xml:space="preserve">. </w:t>
      </w:r>
      <w:r w:rsidR="00305690" w:rsidRPr="00BF2C57">
        <w:rPr>
          <w:rFonts w:ascii="Times New Roman" w:hAnsi="Times New Roman" w:cs="Times New Roman"/>
          <w:sz w:val="24"/>
          <w:szCs w:val="24"/>
        </w:rPr>
        <w:fldChar w:fldCharType="begin" w:fldLock="1"/>
      </w:r>
      <w:r w:rsidR="00BD4EB2">
        <w:rPr>
          <w:rFonts w:ascii="Times New Roman" w:hAnsi="Times New Roman" w:cs="Times New Roman"/>
          <w:sz w:val="24"/>
          <w:szCs w:val="24"/>
        </w:rPr>
        <w:instrText>ADDIN CSL_CITATION {"citationItems":[{"id":"ITEM-1","itemData":{"DOI":"10.1016/j.rmed.2010.09.022","ISSN":"09546111","abstract":"We conducted a population-based cross-sectional epidemiologic survey of asthma and COPD in an adult representative national sample using information obtained from the Health Search Database owned by the Italian College of General Practitioners. General Practitioners who had a list of patient population of 909,638 individuals (429,962 men and 479,676 women; man/woman ratio [M/WR]: 0.89) ≥14 years old at the end of December 2009 were selected to be representatives of the whole Italian population. Cases of asthma and COPD were identified on the basis of the ICD-9 codes. The total sample included 55,500 (6.10% of the entire population; 5.49% of men and 6.64% of women; M/WR: 0.74) subjects suffering from asthma and 25,762 (2.83% of the entire population; 3.51% of men and 2.23% of women; M/WR: 1.41) subjects suffering from COPD. The asthma/COPD ratio in general population was 2.16. The odds ratio (OR) was chosen because asthma and COPD had a prevalence less than 10%. The OR of developing asthma decreased with age both in men and women, but in the first group of age (15-34 years) it was higher in men vs. women (1.69 vs. 1.00) although it became lower than 1 from 35 years old and up in men and from 75 years old and up in women. On the contrary, the OR of developing COPD became higher than 1 from 55 years old and up both in men and in women and progressively increased with age (in the group 75-84 years, it was 6.16 in men and 4.07 in women, respectively). © 2010 Elsevier Ltd. All rights reserved.","author":[{"dropping-particle":"","family":"Cazzola","given":"Mario","non-dropping-particle":"","parse-names":false,"suffix":""},{"dropping-particle":"","family":"Puxeddu","given":"Ermanno","non-dropping-particle":"","parse-names":false,"suffix":""},{"dropping-particle":"","family":"Bettoncelli","given":"Germano","non-dropping-particle":"","parse-names":false,"suffix":""},{"dropping-particle":"","family":"Novelli","given":"Lucia","non-dropping-particle":"","parse-names":false,"suffix":""},{"dropping-particle":"","family":"Segreti","given":"Andrea","non-dropping-particle":"","parse-names":false,"suffix":""},{"dropping-particle":"","family":"Cricelli","given":"Claudio","non-dropping-particle":"","parse-names":false,"suffix":""},{"dropping-particle":"","family":"Calzetta","given":"Luigino","non-dropping-particle":"","parse-names":false,"suffix":""}],"container-title":"Respiratory Medicine","id":"ITEM-1","issue":"3","issued":{"date-parts":[["2011","3"]]},"page":"386-391","title":"The prevalence of asthma and COPD in Italy: A practice-based study","type":"article-journal","volume":"105"},"uris":["http://www.mendeley.com/documents/?uuid=1f293be6-48f7-33bd-9443-174cde4d76f4"]}],"mendeley":{"formattedCitation":"(Cazzola et al., 2011)","manualFormatting":"Cazzola et al., (2011)","plainTextFormattedCitation":"(Cazzola et al., 2011)","previouslyFormattedCitation":"(Cazzola et al., 2011)"},"properties":{"noteIndex":0},"schema":"https://github.com/citation-style-language/schema/raw/master/csl-citation.json"}</w:instrText>
      </w:r>
      <w:r w:rsidR="00305690" w:rsidRPr="00BF2C57">
        <w:rPr>
          <w:rFonts w:ascii="Times New Roman" w:hAnsi="Times New Roman" w:cs="Times New Roman"/>
          <w:sz w:val="24"/>
          <w:szCs w:val="24"/>
        </w:rPr>
        <w:fldChar w:fldCharType="separate"/>
      </w:r>
      <w:r w:rsidR="00305690" w:rsidRPr="00BF2C57">
        <w:rPr>
          <w:rFonts w:ascii="Times New Roman" w:hAnsi="Times New Roman" w:cs="Times New Roman"/>
          <w:noProof/>
          <w:sz w:val="24"/>
          <w:szCs w:val="24"/>
        </w:rPr>
        <w:t>Cazzola et al., (2011)</w:t>
      </w:r>
      <w:r w:rsidR="00305690" w:rsidRPr="00BF2C57">
        <w:rPr>
          <w:rFonts w:ascii="Times New Roman" w:hAnsi="Times New Roman" w:cs="Times New Roman"/>
          <w:sz w:val="24"/>
          <w:szCs w:val="24"/>
        </w:rPr>
        <w:fldChar w:fldCharType="end"/>
      </w:r>
      <w:r w:rsidR="00305690" w:rsidRPr="00BF2C57">
        <w:rPr>
          <w:rFonts w:ascii="Times New Roman" w:hAnsi="Times New Roman" w:cs="Times New Roman"/>
          <w:sz w:val="24"/>
          <w:szCs w:val="24"/>
        </w:rPr>
        <w:t xml:space="preserve"> conducted a </w:t>
      </w:r>
      <w:r w:rsidR="00651161" w:rsidRPr="00BF2C57">
        <w:rPr>
          <w:rFonts w:ascii="Times New Roman" w:hAnsi="Times New Roman" w:cs="Times New Roman"/>
          <w:sz w:val="24"/>
          <w:szCs w:val="24"/>
        </w:rPr>
        <w:t xml:space="preserve">research based on national medical </w:t>
      </w:r>
      <w:r w:rsidR="00305690" w:rsidRPr="00BF2C57">
        <w:rPr>
          <w:rFonts w:ascii="Times New Roman" w:hAnsi="Times New Roman" w:cs="Times New Roman"/>
          <w:sz w:val="24"/>
          <w:szCs w:val="24"/>
        </w:rPr>
        <w:t xml:space="preserve">in </w:t>
      </w:r>
      <w:r w:rsidR="00251F35" w:rsidRPr="00BF2C57">
        <w:rPr>
          <w:rFonts w:ascii="Times New Roman" w:hAnsi="Times New Roman" w:cs="Times New Roman"/>
          <w:sz w:val="24"/>
          <w:szCs w:val="24"/>
        </w:rPr>
        <w:t>Italy, reported</w:t>
      </w:r>
      <w:r w:rsidR="00305690" w:rsidRPr="00BF2C57">
        <w:rPr>
          <w:rFonts w:ascii="Times New Roman" w:hAnsi="Times New Roman" w:cs="Times New Roman"/>
          <w:sz w:val="24"/>
          <w:szCs w:val="24"/>
        </w:rPr>
        <w:t xml:space="preserve"> that</w:t>
      </w:r>
      <w:r w:rsidR="00251F35" w:rsidRPr="00BF2C57">
        <w:rPr>
          <w:rFonts w:ascii="Times New Roman" w:hAnsi="Times New Roman" w:cs="Times New Roman"/>
          <w:sz w:val="24"/>
          <w:szCs w:val="24"/>
        </w:rPr>
        <w:t>,</w:t>
      </w:r>
      <w:r w:rsidR="00651161" w:rsidRPr="00BF2C57">
        <w:rPr>
          <w:rFonts w:ascii="Times New Roman" w:hAnsi="Times New Roman" w:cs="Times New Roman"/>
          <w:sz w:val="24"/>
          <w:szCs w:val="24"/>
        </w:rPr>
        <w:t xml:space="preserve"> COPD prevalence at 2.8%.</w:t>
      </w:r>
    </w:p>
    <w:p w14:paraId="517F87A4" w14:textId="0777AE28" w:rsidR="00C73DB6" w:rsidRPr="00BF2C57" w:rsidRDefault="006550BD"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COPD prevalence among </w:t>
      </w:r>
      <w:r w:rsidR="00251F35" w:rsidRPr="00BF2C57">
        <w:rPr>
          <w:rFonts w:ascii="Times New Roman" w:hAnsi="Times New Roman" w:cs="Times New Roman"/>
          <w:sz w:val="24"/>
          <w:szCs w:val="24"/>
        </w:rPr>
        <w:t>adults</w:t>
      </w:r>
      <w:r w:rsidRPr="00BF2C57">
        <w:rPr>
          <w:rFonts w:ascii="Times New Roman" w:hAnsi="Times New Roman" w:cs="Times New Roman"/>
          <w:sz w:val="24"/>
          <w:szCs w:val="24"/>
        </w:rPr>
        <w:t xml:space="preserve"> aged 40–80 years in Abu Dhabi was reported at 3.7% </w:t>
      </w:r>
      <w:r w:rsidRPr="00BF2C57">
        <w:rPr>
          <w:rFonts w:ascii="Times New Roman" w:hAnsi="Times New Roman" w:cs="Times New Roman"/>
          <w:sz w:val="24"/>
          <w:szCs w:val="24"/>
        </w:rPr>
        <w:fldChar w:fldCharType="begin" w:fldLock="1"/>
      </w:r>
      <w:r w:rsidR="00651161" w:rsidRPr="00BF2C57">
        <w:rPr>
          <w:rFonts w:ascii="Times New Roman" w:hAnsi="Times New Roman" w:cs="Times New Roman"/>
          <w:sz w:val="24"/>
          <w:szCs w:val="24"/>
        </w:rPr>
        <w:instrText>ADDIN CSL_CITATION {"citationItems":[{"id":"ITEM-1","itemData":{"DOI":"10.1016/j.rmed.2010.12.008","ISSN":"09546111","abstract":"Background: The prevalence of chronic obstructive pulmonary disease (COPD) in Abu Dhabi, United Arab Emirates is unknown. Methods: We conducted a cross-sectional survey in a random sample of individuals 40-80 years old in Abu Dhabi, with a particular interest to explore local risk factors other than cigarette smoking. Airflow limitation compatible with COPD was defined as a post-bronchodilator ratio FEV1/FVC &lt;0.70. Results: From 520 participants surveyed (93.7% response rate), 55% male and with a mean age of 52 years, the prevalence of COPD was 3.7% and 95% C.I. (2.0-5.3). There were no differences by gender, and COPD prevalence only significantly increased in those 70 year and older. Among those with COPD, cigarette smoking use was relatively low (12% current- and 12% former-smokers), and it was even lower the use of shisha (5%), pipe (0%), or exposure to passive smoking (5%), while exposure to biomass was higher (33%). Interestingly, bakhour use was very high (78%), but neither bakhour nor any of the above-mentioned exposures were associated with the risk of COPD. Conclusions: COPD prevalence in 40-80 years old in Abu Dhabi was 3.7%, and associations with cigarette smoking or with other local inhaled exposures were not observed. Crown Copyright © 2010 Published by Elsevier Ltd. All rights reserved.","author":[{"dropping-particle":"","family":"Zaabi","given":"Ashraf","non-dropping-particle":"Al","parse-names":false,"suffix":""},{"dropping-particle":"","family":"Asad","given":"Faisal","non-dropping-particle":"","parse-names":false,"suffix":""},{"dropping-particle":"","family":"Abdou","given":"Jassem","non-dropping-particle":"","parse-names":false,"suffix":""},{"dropping-particle":"","family":"Musaabi","given":"Hussain","non-dropping-particle":"Al","parse-names":false,"suffix":""},{"dropping-particle":"","family":"Saiari","given":"Mohammad Badar","non-dropping-particle":"Al","parse-names":false,"suffix":""},{"dropping-particle":"","family":"Mohammed Buhussien","given":"Ali Saeed","non-dropping-particle":"","parse-names":false,"suffix":""},{"dropping-particle":"","family":"Nagelkerke","given":"Nikolaas","non-dropping-particle":"","parse-names":false,"suffix":""},{"dropping-particle":"","family":"Soriano","given":"Joan B.","non-dropping-particle":"","parse-names":false,"suffix":""}],"container-title":"Respiratory Medicine","id":"ITEM-1","issue":"4","issued":{"date-parts":[["2011","4"]]},"page":"566-570","title":"Prevalence of COPD in Abu Dhabi, United Arab Emirates","type":"article-journal","volume":"105"},"uris":["http://www.mendeley.com/documents/?uuid=b8d3515d-d8e2-3e90-b455-f70cbbdc1170"]}],"mendeley":{"formattedCitation":"(Al Zaabi et al., 2011)","plainTextFormattedCitation":"(Al Zaabi et al., 2011)","previouslyFormattedCitation":"(Al Zaabi et al., 2011)"},"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Al Zaabi et al., 2011)</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w:t>
      </w:r>
      <w:r w:rsidR="00651161" w:rsidRPr="00BF2C57">
        <w:rPr>
          <w:rFonts w:ascii="Times New Roman" w:hAnsi="Times New Roman" w:cs="Times New Roman"/>
          <w:sz w:val="24"/>
          <w:szCs w:val="24"/>
        </w:rPr>
        <w:t xml:space="preserve"> </w:t>
      </w:r>
      <w:r w:rsidRPr="00BF2C57">
        <w:rPr>
          <w:rFonts w:ascii="Times New Roman" w:hAnsi="Times New Roman" w:cs="Times New Roman"/>
          <w:sz w:val="24"/>
          <w:szCs w:val="24"/>
        </w:rPr>
        <w:t xml:space="preserve">According to </w:t>
      </w:r>
      <w:r w:rsidR="00251F35" w:rsidRPr="00BF2C57">
        <w:rPr>
          <w:rFonts w:ascii="Times New Roman" w:hAnsi="Times New Roman" w:cs="Times New Roman"/>
          <w:sz w:val="24"/>
          <w:szCs w:val="24"/>
        </w:rPr>
        <w:fldChar w:fldCharType="begin" w:fldLock="1"/>
      </w:r>
      <w:r w:rsidR="00BD4EB2">
        <w:rPr>
          <w:rFonts w:ascii="Times New Roman" w:hAnsi="Times New Roman" w:cs="Times New Roman"/>
          <w:sz w:val="24"/>
          <w:szCs w:val="24"/>
        </w:rPr>
        <w:instrText>ADDIN CSL_CITATION {"citationItems":[{"id":"ITEM-1","itemData":{"DOI":"10.1016/S0954-6111(12)70012-4","ISSN":"09546111","abstract":"Chronic obstructive pulmonary disease (COPD) is a major cause of morbidity and mortality worldwide. However, its epidemiology in many developing countries is poorly characterised. The objective of this analysis was to evaluate respiratory symptoms which could be COPD-related in a large sample of individuals aged ≥40 years in ten countries in the Middle East and North Africa (Algeria, Egypt, Jordan, Lebanon, Morocco, Saudi Arabia, Syria, Tunisia, Turkey and United Arab Emirates), together with Pakistan, using a standardised methodology. A random sample of 457,258 telephone numbers was contacted. A screening questionnaire was administered to each eligible participant, which included six questions relating to respiratory symptoms. Of 65,154 eligible subjects, 62,086 agreed to participate and 61,551 provided usable data. The age- and gender-adjusted prevalence of symptoms (persistent productive cough or breathlessness or both) was 14.3% [95% CI: 14.0-14.6%], ranging from 7.2% in UAE to 19.1% in Algeria. Symptoms were more frequent (p &lt; 0.0001) in women (16.7%) than in men (12.2%). The adjusted prevalence of COPD according to the \"epidemiological\" definition (symptoms or diagnosis and cigarette use ≥10 pack·years) was 3.6% [95% CI: 3.5-3.7%] (range: 1.9% in UAE to 6.1% in Syria). COPD was more frequent (p &lt; 0.0001) in men (5.2%) than in women (1.8%). The frequency of symptoms was significantly higher in cigarette smokers (p&lt; 0.001), as well as in waterpipe users (p &lt; 0.026). In conclusion, the prevalence of COPD in this region seems to be lower than that reported in industrialised countries. Under-reporting and risk factors other than smoking may contribute to this difference. © 2012 Elsevier Ltd.","author":[{"dropping-particle":"","family":"Tageldin","given":"Mohamed Awad","non-dropping-particle":"","parse-names":false,"suffix":""},{"dropping-particle":"","family":"Nafti","given":"Salim","non-dropping-particle":"","parse-names":false,"suffix":""},{"dropping-particle":"","family":"Khan","given":"Javaid Ahmed","non-dropping-particle":"","parse-names":false,"suffix":""},{"dropping-particle":"","family":"Nejjari","given":"Chakib","non-dropping-particle":"","parse-names":false,"suffix":""},{"dropping-particle":"","family":"Beji","given":"Majed","non-dropping-particle":"","parse-names":false,"suffix":""},{"dropping-particle":"","family":"Mahboub","given":"Bassam","non-dropping-particle":"","parse-names":false,"suffix":""},{"dropping-particle":"","family":"Obeidat","given":"Nathir M.","non-dropping-particle":"","parse-names":false,"suffix":""},{"dropping-particle":"","family":"Uzaslan","given":"Esra","non-dropping-particle":"","parse-names":false,"suffix":""},{"dropping-particle":"","family":"Sayiner","given":"Abdullah","non-dropping-particle":"","parse-names":false,"suffix":""},{"dropping-particle":"","family":"Wali","given":"Siraj","non-dropping-particle":"","parse-names":false,"suffix":""},{"dropping-particle":"","family":"Rashid","given":"Nauman","non-dropping-particle":"","parse-names":false,"suffix":""},{"dropping-particle":"","family":"Hasnaoui","given":"Abdelkader","non-dropping-particle":"El","parse-names":false,"suffix":""}],"container-title":"Respiratory Medicine","id":"ITEM-1","issue":"SUPPL. 2","issued":{"date-parts":[["2012","12"]]},"title":"Distribution of COPD-related symptoms in the Middle East and North Africa: Results of the BREATHE study","type":"article-journal","volume":"106"},"uris":["http://www.mendeley.com/documents/?uuid=fba00baa-83a0-374e-a989-fa86cd05c5e2"]}],"mendeley":{"formattedCitation":"(Tageldin et al., 2012)","manualFormatting":"Tageldin et al., (2012)","plainTextFormattedCitation":"(Tageldin et al., 2012)","previouslyFormattedCitation":"(Tageldin et al., 2012)"},"properties":{"noteIndex":0},"schema":"https://github.com/citation-style-language/schema/raw/master/csl-citation.json"}</w:instrText>
      </w:r>
      <w:r w:rsidR="00251F35" w:rsidRPr="00BF2C57">
        <w:rPr>
          <w:rFonts w:ascii="Times New Roman" w:hAnsi="Times New Roman" w:cs="Times New Roman"/>
          <w:sz w:val="24"/>
          <w:szCs w:val="24"/>
        </w:rPr>
        <w:fldChar w:fldCharType="separate"/>
      </w:r>
      <w:r w:rsidR="00251F35" w:rsidRPr="00BF2C57">
        <w:rPr>
          <w:rFonts w:ascii="Times New Roman" w:hAnsi="Times New Roman" w:cs="Times New Roman"/>
          <w:noProof/>
          <w:sz w:val="24"/>
          <w:szCs w:val="24"/>
        </w:rPr>
        <w:t>Tageldin et al., (2012)</w:t>
      </w:r>
      <w:r w:rsidR="00251F35" w:rsidRPr="00BF2C57">
        <w:rPr>
          <w:rFonts w:ascii="Times New Roman" w:hAnsi="Times New Roman" w:cs="Times New Roman"/>
          <w:sz w:val="24"/>
          <w:szCs w:val="24"/>
        </w:rPr>
        <w:fldChar w:fldCharType="end"/>
      </w:r>
      <w:r w:rsidRPr="00BF2C57">
        <w:rPr>
          <w:rFonts w:ascii="Times New Roman" w:hAnsi="Times New Roman" w:cs="Times New Roman"/>
          <w:sz w:val="24"/>
          <w:szCs w:val="24"/>
        </w:rPr>
        <w:t xml:space="preserve"> COPD prevalence in the Middle East and North Africa is 3.6%</w:t>
      </w:r>
      <w:r w:rsidR="00651161" w:rsidRPr="00BF2C57">
        <w:rPr>
          <w:rFonts w:ascii="Times New Roman" w:hAnsi="Times New Roman" w:cs="Times New Roman"/>
          <w:sz w:val="24"/>
          <w:szCs w:val="24"/>
        </w:rPr>
        <w:t xml:space="preserve">. The pooled COPD prevalence defined by GOLD criteria at Latin America and the Caribbean is 13.4% </w:t>
      </w:r>
      <w:r w:rsidR="00651161" w:rsidRPr="00BF2C57">
        <w:rPr>
          <w:rFonts w:ascii="Times New Roman" w:hAnsi="Times New Roman" w:cs="Times New Roman"/>
          <w:sz w:val="24"/>
          <w:szCs w:val="24"/>
        </w:rPr>
        <w:fldChar w:fldCharType="begin" w:fldLock="1"/>
      </w:r>
      <w:r w:rsidR="00651161" w:rsidRPr="00BF2C57">
        <w:rPr>
          <w:rFonts w:ascii="Times New Roman" w:hAnsi="Times New Roman" w:cs="Times New Roman"/>
          <w:sz w:val="24"/>
          <w:szCs w:val="24"/>
        </w:rPr>
        <w:instrText>ADDIN CSL_CITATION {"citationItems":[{"id":"ITEM-1","itemData":{"DOI":"10.3109/15412555.2013.836479","ISSN":"15412563","abstract":"Background: In the developing world, COPD continues to be an under studied, diagnosed and treated disorder. In the present study, we analyzed the prevalence, mortality and resource utilization of COPD in Latin America and the Caribbean (LAC) in order to guide future research and public policies. Methods: A systematic review and meta-analysis was performed following MOOSE and PRISMA guidance. We searched CENTRAL, MEDLINE, EMBASE, LILACS, countries' Ministries of Health, proceedings, and doctoral theses from January 1990 to October 2012. We included studies with a validated definition of COPD that assessed the incidence, prevalence, use of health care resources or costs since 1985. Using EROS, a web-based software, pairs of reviewers independently selected, performed quality assessment (using a STROBE-based checklist) and extracted the study data. Discrepancies were resolved by consensus. Arcsine transformations and random-effects model were used for proportion meta-analyses. Results: 26 articles met entry criteria. The pooled COPD prevalence defined by GOLD criteria (11 cities, 6 countries) was 13.4% (95%CI, 10.1-17.1). Most patients suffer mild or moderate COPD and were undertreated according to international guidelines. The prevalence increased by age and was 1.75 times higher in men than women. 35 of every 1,000 hospitalizations were due to COPD, most of high economic cost, and the COPD in-hospital mortality ranged from 6.7% to 29.5%. Conclusions: COPD burden in LAC is high, especially for men and older persons; however few persons had severe disease. COPD patients often received inappropriate treatment and had high exacerbation and hospitalization rates leading to high economic costs. © 2014 Informa Healthcare USA, Inc.","author":[{"dropping-particle":"","family":"Ciapponi","given":"Agustín","non-dropping-particle":"","parse-names":false,"suffix":""},{"dropping-particle":"","family":"Alison","given":"Lee","non-dropping-particle":"","parse-names":false,"suffix":""},{"dropping-particle":"","family":"Agustina","given":"Mazzoni","non-dropping-particle":"","parse-names":false,"suffix":""},{"dropping-particle":"","family":"Demián","given":"Glujovsky","non-dropping-particle":"","parse-names":false,"suffix":""},{"dropping-particle":"","family":"Silvana","given":"Cesaroni","non-dropping-particle":"","parse-names":false,"suffix":""},{"dropping-particle":"","family":"Edgardo","given":"Sobrino","non-dropping-particle":"","parse-names":false,"suffix":""}],"container-title":"COPD: Journal of Chronic Obstructive Pulmonary Disease","id":"ITEM-1","issue":"3","issued":{"date-parts":[["2014"]]},"page":"339-350","publisher":"Informa Healthcare","title":"The epidemiology and burden of COPD in latin America and the caribbean: Systematic review and meta-analysis","type":"article-journal","volume":"11"},"uris":["http://www.mendeley.com/documents/?uuid=b3813256-ca40-3503-a1c8-372af2f12731"]}],"mendeley":{"formattedCitation":"(Ciapponi et al., 2014)","plainTextFormattedCitation":"(Ciapponi et al., 2014)","previouslyFormattedCitation":"(Ciapponi et al., 2014)"},"properties":{"noteIndex":0},"schema":"https://github.com/citation-style-language/schema/raw/master/csl-citation.json"}</w:instrText>
      </w:r>
      <w:r w:rsidR="00651161" w:rsidRPr="00BF2C57">
        <w:rPr>
          <w:rFonts w:ascii="Times New Roman" w:hAnsi="Times New Roman" w:cs="Times New Roman"/>
          <w:sz w:val="24"/>
          <w:szCs w:val="24"/>
        </w:rPr>
        <w:fldChar w:fldCharType="separate"/>
      </w:r>
      <w:r w:rsidR="00651161" w:rsidRPr="00BF2C57">
        <w:rPr>
          <w:rFonts w:ascii="Times New Roman" w:hAnsi="Times New Roman" w:cs="Times New Roman"/>
          <w:noProof/>
          <w:sz w:val="24"/>
          <w:szCs w:val="24"/>
        </w:rPr>
        <w:t>(Ciapponi et al., 2014)</w:t>
      </w:r>
      <w:r w:rsidR="00651161" w:rsidRPr="00BF2C57">
        <w:rPr>
          <w:rFonts w:ascii="Times New Roman" w:hAnsi="Times New Roman" w:cs="Times New Roman"/>
          <w:sz w:val="24"/>
          <w:szCs w:val="24"/>
        </w:rPr>
        <w:fldChar w:fldCharType="end"/>
      </w:r>
      <w:r w:rsidR="00651161" w:rsidRPr="00BF2C57">
        <w:rPr>
          <w:rFonts w:ascii="Times New Roman" w:hAnsi="Times New Roman" w:cs="Times New Roman"/>
          <w:sz w:val="24"/>
          <w:szCs w:val="24"/>
        </w:rPr>
        <w:t>.</w:t>
      </w:r>
      <w:r w:rsidR="007175C2" w:rsidRPr="00BF2C57">
        <w:rPr>
          <w:rFonts w:ascii="Times New Roman" w:hAnsi="Times New Roman" w:cs="Times New Roman"/>
          <w:sz w:val="24"/>
          <w:szCs w:val="24"/>
        </w:rPr>
        <w:t xml:space="preserve"> A Meta-analysis of five spirometry-based studies from Africa reported a mean prevalence of COPD as 13.4%, ranging from 9.4 to 22.1% </w:t>
      </w:r>
      <w:r w:rsidR="007175C2" w:rsidRPr="00BF2C57">
        <w:rPr>
          <w:rFonts w:ascii="Times New Roman" w:hAnsi="Times New Roman" w:cs="Times New Roman"/>
          <w:sz w:val="24"/>
          <w:szCs w:val="24"/>
        </w:rPr>
        <w:fldChar w:fldCharType="begin" w:fldLock="1"/>
      </w:r>
      <w:r w:rsidR="007175C2" w:rsidRPr="00BF2C57">
        <w:rPr>
          <w:rFonts w:ascii="Times New Roman" w:hAnsi="Times New Roman" w:cs="Times New Roman"/>
          <w:sz w:val="24"/>
          <w:szCs w:val="24"/>
        </w:rPr>
        <w:instrText>ADDIN CSL_CITATION {"citationItems":[{"id":"ITEM-1","itemData":{"DOI":"10.3109/15412555.2014.908834","ISSN":"15412563","abstract":"Background: Chronic obstructive pulmonary disease (COPD) is among the leading causes of death globally, accounting for about 3 million deaths worldwide in 2011. We aimed to estimate the prevalence of COPD in Africa in the year 2010 to provide the information that could assist health policy in the region. Methods: We conducted a systematic review of Medline, EMBASE and Global Health for studies on COPD published between 1990 and 2012. We included original population based studies providing estimates of the prevalence of COPD. We considered the reported estimates in terms of the mean age of the sample, sex ratio, the year of study and the country of the study as possible covariates. Results from two different types of studies, i.e., based on spirometric and non-spirometric diagnosis of COPD, were further compared. The United Nation Population Division's population figures were used to estimate the number of COPD cases in the year 2010. Results: Our search returned 243 studies, from which only 13 met our selection criteria and only five were based on spirometry. The difference in the median prevalence of COPD in persons aged 40 years or older based on spirometry data (13.4; IQR: 9.422.1) and non-spirometry data (4.0; IQR: 2.18.9) was statistically significant (p 0.001). There was no significant effect of the gender or the year of the study on the reported prevalence of COPD in either set of studies. The prevalence of COPD increased with age in spirometry-based studies (p 0.017), which is a plausible finding suggesting internal consistency of spirometry-based estimates, while this trend was not observed in studies using other case definitions. When applied to the appropriate age group (40 years or more), which accounted for 196.4 million people in Africa in 2010, the estimated prevalence translates into 26.3 million (18.543.4 million) cases of COPD. Comparable figures for the year 2000 based on the same prevalence rates would amount to 20.0 million (14.133.1), suggesting an increase of 31.5 over a decade that is attributable to ageing of the African population alone. Conclusion: Our findings suggest that COPD is likely to already represent a very large public health problem in Africa. Moreover, rapidly ageing African population should expect a steady increase in the number of COPD cases in the next decade and beyond. The quantity and quality of available evidence does not match the size of the problem. There is a need for more research on COPD prevalence, b…","author":[{"dropping-particle":"","family":"Adeloye","given":"Davies","non-dropping-particle":"","parse-names":false,"suffix":""},{"dropping-particle":"","family":"Basquill","given":"Catriona","non-dropping-particle":"","parse-names":false,"suffix":""},{"dropping-particle":"","family":"Papana","given":"Angeliki","non-dropping-particle":"","parse-names":false,"suffix":""},{"dropping-particle":"","family":"Chan","given":"Kit Yee","non-dropping-particle":"","parse-names":false,"suffix":""},{"dropping-particle":"","family":"Rudan","given":"Igor","non-dropping-particle":"","parse-names":false,"suffix":""},{"dropping-particle":"","family":"Campbell","given":"Harry","non-dropping-particle":"","parse-names":false,"suffix":""}],"container-title":"COPD: Journal of Chronic Obstructive Pulmonary Disease","id":"ITEM-1","issue":"1","issued":{"date-parts":[["2015","2","1"]]},"page":"71-81","publisher":"Informa Healthcare","title":"An estimate of the prevalence of COPD in Africa: A systematic analysis","type":"article","volume":"12"},"uris":["http://www.mendeley.com/documents/?uuid=9c2a5af6-185a-306f-8cf3-12a617b2072f"]}],"mendeley":{"formattedCitation":"(Adeloye et al., 2015)","plainTextFormattedCitation":"(Adeloye et al., 2015)","previouslyFormattedCitation":"(Adeloye et al., 2015)"},"properties":{"noteIndex":0},"schema":"https://github.com/citation-style-language/schema/raw/master/csl-citation.json"}</w:instrText>
      </w:r>
      <w:r w:rsidR="007175C2" w:rsidRPr="00BF2C57">
        <w:rPr>
          <w:rFonts w:ascii="Times New Roman" w:hAnsi="Times New Roman" w:cs="Times New Roman"/>
          <w:sz w:val="24"/>
          <w:szCs w:val="24"/>
        </w:rPr>
        <w:fldChar w:fldCharType="separate"/>
      </w:r>
      <w:r w:rsidR="007175C2" w:rsidRPr="00BF2C57">
        <w:rPr>
          <w:rFonts w:ascii="Times New Roman" w:hAnsi="Times New Roman" w:cs="Times New Roman"/>
          <w:noProof/>
          <w:sz w:val="24"/>
          <w:szCs w:val="24"/>
        </w:rPr>
        <w:t>(Adeloye et al., 2015)</w:t>
      </w:r>
      <w:r w:rsidR="007175C2" w:rsidRPr="00BF2C57">
        <w:rPr>
          <w:rFonts w:ascii="Times New Roman" w:hAnsi="Times New Roman" w:cs="Times New Roman"/>
          <w:sz w:val="24"/>
          <w:szCs w:val="24"/>
        </w:rPr>
        <w:fldChar w:fldCharType="end"/>
      </w:r>
      <w:r w:rsidR="007175C2" w:rsidRPr="00BF2C57">
        <w:rPr>
          <w:rFonts w:ascii="Times New Roman" w:hAnsi="Times New Roman" w:cs="Times New Roman"/>
          <w:sz w:val="24"/>
          <w:szCs w:val="24"/>
        </w:rPr>
        <w:t xml:space="preserve">. Another Meta-analysis of nine studies from Sub-Saharan Africa reported a prevalence ranging from 4 to 25% </w:t>
      </w:r>
      <w:r w:rsidR="007175C2" w:rsidRPr="00BF2C57">
        <w:rPr>
          <w:rFonts w:ascii="Times New Roman" w:hAnsi="Times New Roman" w:cs="Times New Roman"/>
          <w:sz w:val="24"/>
          <w:szCs w:val="24"/>
        </w:rPr>
        <w:fldChar w:fldCharType="begin" w:fldLock="1"/>
      </w:r>
      <w:r w:rsidR="00B261E3" w:rsidRPr="00BF2C57">
        <w:rPr>
          <w:rFonts w:ascii="Times New Roman" w:hAnsi="Times New Roman" w:cs="Times New Roman"/>
          <w:sz w:val="24"/>
          <w:szCs w:val="24"/>
        </w:rPr>
        <w:instrText>ADDIN CSL_CITATION {"citationItems":[{"id":"ITEM-1","itemData":{"DOI":"10.5588/ijtld.12.0619","ISSN":"10273719","abstract":"BACKGROUND: Chronic obstructive pulmonary disease (COPD) is a major global health problem. Although COPD is the sixth most common cause of mortality in low- and middle-income countries, most research comes from high-income countries. We set out to systematically review existing published research on COPD in sub-Saharan Africa to identify knowledge gaps and opportunities for further research. METHODS: A literature search of MEDLINE, EMBASE and CINAHL (Cumulative Index to Nursing and Allied Health Literature) databases, published reviews, reference lists from included publications and abstracts from major thoracic medicine conference proceedings within the previous 2 years was performed using a protocoldriven search strategy. Texts were screened for inclusion by two independent reviewers. Studies were included if they met the following criteria: 1) COPD was an outcome, and 2) the population included people from sub-Saharan Africa. There were no language restrictions. FINDINGS: Our search identified 688 studies: 41 were duplicates, 638 were excluded, and 9 met our inclusion criteria. Included studies were all cross-sectional, and included 3673 people from four sub-Saharan African countries. Estimates of COPD prevalence varied between 4% and 25%. Only one study used population-based representative sampling and an adequate case definition. Assessment of risk factors was limited. CONCLUSIONS: There is little existing research on COPD in sub-Saharan Africa. Prevalence estimates varied, reflecting the range of populations studied, inconsistent diagnostic criteria and variable methods and methodological quality. Population-representative studies using appropriate case definitions are needed to define the epidemiology of COPD in sub-Saharan Africa and to inform the development of prevention and management strategies for the future. © 2013 The Union.","author":[{"dropping-particle":"","family":"Finney","given":"L. J.","non-dropping-particle":"","parse-names":false,"suffix":""},{"dropping-particle":"","family":"Feary","given":"J. R.","non-dropping-particle":"","parse-names":false,"suffix":""},{"dropping-particle":"","family":"Leonardi-Bee","given":"J.","non-dropping-particle":"","parse-names":false,"suffix":""},{"dropping-particle":"","family":"Gordon","given":"S. B.","non-dropping-particle":"","parse-names":false,"suffix":""},{"dropping-particle":"","family":"Mortimer","given":"Kevin","non-dropping-particle":"","parse-names":false,"suffix":""}],"container-title":"International Journal of Tuberculosis and Lung Disease","id":"ITEM-1","issue":"5","issued":{"date-parts":[["2013","5","1"]]},"page":"583-589","title":"Chronic obstructive pulmonary disease in sub-Saharan Africa: A systematic review","type":"article","volume":"17"},"uris":["http://www.mendeley.com/documents/?uuid=fa0b3dd6-c49c-318e-bf18-edb7061723dc"]}],"mendeley":{"formattedCitation":"(Finney, Feary, Leonardi-Bee, Gordon, &amp; Mortimer, 2013)","plainTextFormattedCitation":"(Finney, Feary, Leonardi-Bee, Gordon, &amp; Mortimer, 2013)","previouslyFormattedCitation":"(Finney, Feary, Leonardi-Bee, Gordon, &amp; Mortimer, 2013)"},"properties":{"noteIndex":0},"schema":"https://github.com/citation-style-language/schema/raw/master/csl-citation.json"}</w:instrText>
      </w:r>
      <w:r w:rsidR="007175C2" w:rsidRPr="00BF2C57">
        <w:rPr>
          <w:rFonts w:ascii="Times New Roman" w:hAnsi="Times New Roman" w:cs="Times New Roman"/>
          <w:sz w:val="24"/>
          <w:szCs w:val="24"/>
        </w:rPr>
        <w:fldChar w:fldCharType="separate"/>
      </w:r>
      <w:r w:rsidR="007175C2" w:rsidRPr="00BF2C57">
        <w:rPr>
          <w:rFonts w:ascii="Times New Roman" w:hAnsi="Times New Roman" w:cs="Times New Roman"/>
          <w:noProof/>
          <w:sz w:val="24"/>
          <w:szCs w:val="24"/>
        </w:rPr>
        <w:t>(Finney, Feary, Leonardi-Bee, Gordon, &amp; Mortimer, 2013)</w:t>
      </w:r>
      <w:r w:rsidR="007175C2" w:rsidRPr="00BF2C57">
        <w:rPr>
          <w:rFonts w:ascii="Times New Roman" w:hAnsi="Times New Roman" w:cs="Times New Roman"/>
          <w:sz w:val="24"/>
          <w:szCs w:val="24"/>
        </w:rPr>
        <w:fldChar w:fldCharType="end"/>
      </w:r>
      <w:r w:rsidR="007175C2" w:rsidRPr="00BF2C57">
        <w:rPr>
          <w:rFonts w:ascii="Times New Roman" w:hAnsi="Times New Roman" w:cs="Times New Roman"/>
          <w:sz w:val="24"/>
          <w:szCs w:val="24"/>
        </w:rPr>
        <w:t>.</w:t>
      </w:r>
      <w:r w:rsidR="00B261E3" w:rsidRPr="00BF2C57">
        <w:rPr>
          <w:rFonts w:ascii="Times New Roman" w:hAnsi="Times New Roman" w:cs="Times New Roman"/>
          <w:sz w:val="24"/>
          <w:szCs w:val="24"/>
        </w:rPr>
        <w:t xml:space="preserve"> In 2012, a study done in rural Uganda reported a COPD prevalence of 16.2% in people older than age 30 years. Higher prevalence among people aged 30–39 years was reported in this study </w:t>
      </w:r>
      <w:r w:rsidR="007256ED" w:rsidRPr="00BF2C57">
        <w:rPr>
          <w:rFonts w:ascii="Times New Roman" w:hAnsi="Times New Roman" w:cs="Times New Roman"/>
          <w:sz w:val="24"/>
          <w:szCs w:val="24"/>
        </w:rPr>
        <w:t xml:space="preserve">which is made by </w:t>
      </w:r>
      <w:r w:rsidR="00B261E3" w:rsidRPr="00BF2C57">
        <w:rPr>
          <w:rFonts w:ascii="Times New Roman" w:hAnsi="Times New Roman" w:cs="Times New Roman"/>
          <w:sz w:val="24"/>
          <w:szCs w:val="24"/>
        </w:rPr>
        <w:fldChar w:fldCharType="begin" w:fldLock="1"/>
      </w:r>
      <w:r w:rsidR="00BD4EB2">
        <w:rPr>
          <w:rFonts w:ascii="Times New Roman" w:hAnsi="Times New Roman" w:cs="Times New Roman"/>
          <w:sz w:val="24"/>
          <w:szCs w:val="24"/>
        </w:rPr>
        <w:instrText>ADDIN CSL_CITATION {"citationItems":[{"id":"ITEM-1","itemData":{"DOI":"10.1016/S2214-109X(14)70337-7","ISSN":"2214109X","abstract":"Background: In sub-Saharan Africa, little is known about the damage to respiratory health caused by biomass smoke and tobacco smoke. We assessed the prevalence of chronic obstructive pulmonary disease (COPD) and related risk factors in a rural region of Uganda. Methods: We did this prospective observational cross-sectional study in rural Masindi, Uganda. We randomly selected people above the age of 30 years from 30 villages. Trained local health-care workers asked validated questionnaires and administered spirometry to participants. We defined COPD as FEV&lt;inf&gt;1&lt;/inf&gt;:FVC less than the lower limit of normal. We calculated prevalence of COPD and tested its association with risk factors. Findings: Between April 13, and Aug 14, 2012, we invited 620 people to participate, of whom 588 provided acceptable spirometry and were analysed. Mean age was 45 years (SD 13·7); 297 (51%) were women. 546 (93%) were exposed to biomass smoke. The prevalence of COPD was 16·2% (15·4% in men, 16·8% in women). Prevalence was highest in people aged 30-39 years (17 [38%] of 45 men, 20 [40%] of 50 women). 20 (44%) of 45 men with COPD were current smokers (mean age 40 years, SD 7·5), 11 (24%) were former smokers (mean age 49 years, SD 11·0); four [8%] of 50 women were current smokers (mean age 52 years, SD 18·1), nine (18%) were former smokers (mean age 64 years, SD 16·2). Mean Clinical COPD Questionnaire score was 0·81 (SD 0·78), mean Medical Research Council dyspnoea score was 1·33 (SD 0·65); 28 (30%) of 95 patients had had one or more exacerbations past 12 months. COPD was associated with wheeze (odds ratio 2·17, 95% CI 1·09-4·34; p=0·028) and being a former smoker (1·96, 1·07-3·59; p=0·029). Interpretation: In this rural district of Uganda, COPD starts early in life. Major risk factors were biomass smoke for both sexes and tobacco smoke for men. In addition to high smoking prevalence in men, biomass smoke could be a major health threat to men and women in rural areas of Uganda. Funding: International Primary Care Respiratory Group.","author":[{"dropping-particle":"","family":"Gemert","given":"Frederik","non-dropping-particle":"Van","parse-names":false,"suffix":""},{"dropping-particle":"","family":"Kirenga","given":"Bruce","non-dropping-particle":"","parse-names":false,"suffix":""},{"dropping-particle":"","family":"Chavannes","given":"Niels","non-dropping-particle":"","parse-names":false,"suffix":""},{"dropping-particle":"","family":"Kamya","given":"Moses","non-dropping-particle":"","parse-names":false,"suffix":""},{"dropping-particle":"","family":"Luzige","given":"Simon","non-dropping-particle":"","parse-names":false,"suffix":""},{"dropping-particle":"","family":"Musinguzi","given":"Patrick","non-dropping-particle":"","parse-names":false,"suffix":""},{"dropping-particle":"","family":"Turyagaruka","given":"John","non-dropping-particle":"","parse-names":false,"suffix":""},{"dropping-particle":"","family":"Jones","given":"Rupert","non-dropping-particle":"","parse-names":false,"suffix":""},{"dropping-particle":"","family":"Tsiligianni","given":"Ioanna","non-dropping-particle":"","parse-names":false,"suffix":""},{"dropping-particle":"","family":"Williams","given":"Sian","non-dropping-particle":"","parse-names":false,"suffix":""},{"dropping-particle":"","family":"Jong","given":"Corina","non-dropping-particle":"de","parse-names":false,"suffix":""},{"dropping-particle":"","family":"Molen","given":"Thys","non-dropping-particle":"van der","parse-names":false,"suffix":""}],"container-title":"The Lancet Global Health","id":"ITEM-1","issue":"1","issued":{"date-parts":[["2015","1","1"]]},"page":"e44-e51","publisher":"Elsevier Ltd","title":"Prevalence of chronic obstructive pulmonary disease and associated risk factors in Uganda (FRESH AIR Uganda): A prospective cross-sectional observational study","type":"article-journal","volume":"3"},"uris":["http://www.mendeley.com/documents/?uuid=13b64026-e072-383a-9fa0-b406f6c96198"]}],"mendeley":{"formattedCitation":"(Van Gemert et al., 2015)","manualFormatting":"Van Gemert et al., (2015)","plainTextFormattedCitation":"(Van Gemert et al., 2015)","previouslyFormattedCitation":"(Van Gemert et al., 2015)"},"properties":{"noteIndex":0},"schema":"https://github.com/citation-style-language/schema/raw/master/csl-citation.json"}</w:instrText>
      </w:r>
      <w:r w:rsidR="00B261E3" w:rsidRPr="00BF2C57">
        <w:rPr>
          <w:rFonts w:ascii="Times New Roman" w:hAnsi="Times New Roman" w:cs="Times New Roman"/>
          <w:sz w:val="24"/>
          <w:szCs w:val="24"/>
        </w:rPr>
        <w:fldChar w:fldCharType="separate"/>
      </w:r>
      <w:r w:rsidR="00B261E3" w:rsidRPr="00BF2C57">
        <w:rPr>
          <w:rFonts w:ascii="Times New Roman" w:hAnsi="Times New Roman" w:cs="Times New Roman"/>
          <w:noProof/>
          <w:sz w:val="24"/>
          <w:szCs w:val="24"/>
        </w:rPr>
        <w:t xml:space="preserve">Van Gemert et al., </w:t>
      </w:r>
      <w:r w:rsidR="007256ED" w:rsidRPr="00BF2C57">
        <w:rPr>
          <w:rFonts w:ascii="Times New Roman" w:hAnsi="Times New Roman" w:cs="Times New Roman"/>
          <w:noProof/>
          <w:sz w:val="24"/>
          <w:szCs w:val="24"/>
        </w:rPr>
        <w:t>(</w:t>
      </w:r>
      <w:r w:rsidR="00B261E3" w:rsidRPr="00BF2C57">
        <w:rPr>
          <w:rFonts w:ascii="Times New Roman" w:hAnsi="Times New Roman" w:cs="Times New Roman"/>
          <w:noProof/>
          <w:sz w:val="24"/>
          <w:szCs w:val="24"/>
        </w:rPr>
        <w:t>2015)</w:t>
      </w:r>
      <w:r w:rsidR="00B261E3" w:rsidRPr="00BF2C57">
        <w:rPr>
          <w:rFonts w:ascii="Times New Roman" w:hAnsi="Times New Roman" w:cs="Times New Roman"/>
          <w:sz w:val="24"/>
          <w:szCs w:val="24"/>
        </w:rPr>
        <w:fldChar w:fldCharType="end"/>
      </w:r>
      <w:r w:rsidR="00B261E3" w:rsidRPr="00BF2C57">
        <w:rPr>
          <w:rFonts w:ascii="Times New Roman" w:hAnsi="Times New Roman" w:cs="Times New Roman"/>
          <w:sz w:val="24"/>
          <w:szCs w:val="24"/>
        </w:rPr>
        <w:t>.</w:t>
      </w:r>
    </w:p>
    <w:p w14:paraId="5C96554E" w14:textId="77777777" w:rsidR="00B1215D" w:rsidRPr="00BF2C57" w:rsidRDefault="00651161"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The reported prevalence of COPD ranged from 0.2% in Japan to 37% in the USA, but this varied widely across countries and populations both by the diagnosis method and by the age group analyzed </w:t>
      </w:r>
      <w:r w:rsidRPr="00BF2C57">
        <w:rPr>
          <w:rFonts w:ascii="Times New Roman" w:hAnsi="Times New Roman" w:cs="Times New Roman"/>
          <w:sz w:val="24"/>
          <w:szCs w:val="24"/>
        </w:rPr>
        <w:fldChar w:fldCharType="begin" w:fldLock="1"/>
      </w:r>
      <w:r w:rsidR="00CD1EB3" w:rsidRPr="00BF2C57">
        <w:rPr>
          <w:rFonts w:ascii="Times New Roman" w:hAnsi="Times New Roman" w:cs="Times New Roman"/>
          <w:sz w:val="24"/>
          <w:szCs w:val="24"/>
        </w:rPr>
        <w:instrText>ADDIN CSL_CITATION {"citationItems":[{"id":"ITEM-1","itemData":{"DOI":"10.2147/COPD.S32330","ISSN":"11769106","abstract":"The aim of this study is to quantify the burden of chronic obstructive pulmonary disease (COPD) - incidence, prevalence, and mortality - and identify trends in Australia, Canada, France, Germany, Italy, Japan, The Netherlands, Spain, Sweden, the United Kingdom, and the United States of America. A structured literature search was performed (January 2000 to September 2010) of PubMed and EMBASE, identifying English-language articles reporting COPD prevalence, incidence, or mortality. Of 2838 articles identified, 299 full-text articles were reviewed, and data were extracted from 133 publications. Prevalence data were extracted from 80 articles, incidence data from 15 articles, and mortality data from 58 articles. Prevalence ranged from 0.2%-37%, but varied widely across countries and populations, and by COPD diagnosis and classification methods. Prevalence and incidence were greatest in men and those aged 75 years and older. Mortality ranged from 3-111 deaths per 100,000 population. Mortality increased in the last 30-40 years; more recently, mortality decreased in men in several countries, while increasing or stabilizing in women. Although COPD mortality increased over time, rates declined more recently, likely indicating improvements in COPD management. In many countries, COPD mortality has increased in women but decreased in men. This may be explained by differences in smoking patterns and a greater vulnerability in women to the adverse effects of smoking. © 2012 Rycroft et al, publisher and licensee Dove Medical Press Ltd.","author":[{"dropping-particle":"","family":"Rycroft","given":"Catherine E.","non-dropping-particle":"","parse-names":false,"suffix":""},{"dropping-particle":"","family":"Heyes","given":"Anne","non-dropping-particle":"","parse-names":false,"suffix":""},{"dropping-particle":"","family":"Lanza","given":"Lee","non-dropping-particle":"","parse-names":false,"suffix":""},{"dropping-particle":"","family":"Becker","given":"Karin","non-dropping-particle":"","parse-names":false,"suffix":""}],"container-title":"International Journal of COPD","id":"ITEM-1","issued":{"date-parts":[["2012"]]},"page":"457-494","title":"Epidemiology of chronic obstructive pulmonary disease: A literature review","type":"article","volume":"7"},"uris":["http://www.mendeley.com/documents/?uuid=8f4992eb-1f3d-3528-8cc3-63d9f87983a8"]}],"mendeley":{"formattedCitation":"(Rycroft, Heyes, Lanza, &amp; Becker, 2012)","plainTextFormattedCitation":"(Rycroft, Heyes, Lanza, &amp; Becker, 2012)","previouslyFormattedCitation":"(Rycroft, Heyes, Lanza, &amp; Becker, 2012)"},"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Rycroft, Heyes, Lanza, &amp; Becker, 2012)</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 xml:space="preserve">. </w:t>
      </w:r>
      <w:r w:rsidR="00241B34" w:rsidRPr="00BF2C57">
        <w:rPr>
          <w:rFonts w:ascii="Times New Roman" w:hAnsi="Times New Roman" w:cs="Times New Roman"/>
          <w:sz w:val="24"/>
          <w:szCs w:val="24"/>
        </w:rPr>
        <w:t xml:space="preserve">Moreover, the assessment of prevalence rates may change considerably according to the diagnostic tools </w:t>
      </w:r>
      <w:r w:rsidR="00CD1EB3" w:rsidRPr="00BF2C57">
        <w:rPr>
          <w:rFonts w:ascii="Times New Roman" w:hAnsi="Times New Roman" w:cs="Times New Roman"/>
          <w:sz w:val="24"/>
          <w:szCs w:val="24"/>
        </w:rPr>
        <w:t>also</w:t>
      </w:r>
      <w:r w:rsidR="00241B34" w:rsidRPr="00BF2C57">
        <w:rPr>
          <w:rFonts w:ascii="Times New Roman" w:hAnsi="Times New Roman" w:cs="Times New Roman"/>
          <w:sz w:val="24"/>
          <w:szCs w:val="24"/>
        </w:rPr>
        <w:t xml:space="preserve"> </w:t>
      </w:r>
      <w:r w:rsidR="00CD1EB3" w:rsidRPr="00BF2C57">
        <w:rPr>
          <w:rFonts w:ascii="Times New Roman" w:hAnsi="Times New Roman" w:cs="Times New Roman"/>
          <w:sz w:val="24"/>
          <w:szCs w:val="24"/>
        </w:rPr>
        <w:fldChar w:fldCharType="begin" w:fldLock="1"/>
      </w:r>
      <w:r w:rsidR="00C65F77" w:rsidRPr="00BF2C57">
        <w:rPr>
          <w:rFonts w:ascii="Times New Roman" w:hAnsi="Times New Roman" w:cs="Times New Roman"/>
          <w:sz w:val="24"/>
          <w:szCs w:val="24"/>
        </w:rPr>
        <w:instrText>ADDIN CSL_CITATION {"citationItems":[{"id":"ITEM-1","itemData":{"DOI":"10.1111/j.1440-1843.2006.00886.x","ISSN":"13237799","abstract":"COPD is one of the leading causes of morbidity and mortality in the industrialized and the developing countries. According to the prediction of the World Health Organization, COPD will become the third leading cause of mortality and the fifth cause of disability in 2020 worldwide. In epidemiology, distinct phenotypic entities converge on the term COPD, so that prevalence and mortality data may be inclusive of chronic bronchitis, emphysema and asthma; moreover, the assessment of prevalence rates may change considerably according to the diagnostic tools used. Thus, a considerable problem is to estimate the real prevalence of COPD in the general population. COPD is determined by the action of a number of various risk factors, among which, the most important is cigarette smoking. However, during the last few decades, evidence from epidemiological studies finding consistent associations between air pollution and various outcomes (respiratory symptoms, reduced lung function, chronic bronchitis and mortality), has suggested that outdoor air pollution is a contributing cause of morbidity and mortality. In conclusion, epidemiological studies suggest that air pollution plays a remarkable role in the exacerbation and in the pathogenesis of chronic respiratory diseases. Thus, respiratory physicians, as well as public health professionals, should advocate for a cleaner environment. © 2006 The Authors.","author":[{"dropping-particle":"","family":"Viegi","given":"Giovanni","non-dropping-particle":"","parse-names":false,"suffix":""},{"dropping-particle":"","family":"Maio","given":"Sara","non-dropping-particle":"","parse-names":false,"suffix":""},{"dropping-particle":"","family":"Pistelli","given":"Francesco","non-dropping-particle":"","parse-names":false,"suffix":""},{"dropping-particle":"","family":"Baldacci","given":"Sandra","non-dropping-particle":"","parse-names":false,"suffix":""},{"dropping-particle":"","family":"Carrozzi","given":"Laura","non-dropping-particle":"","parse-names":false,"suffix":""}],"container-title":"Respirology","id":"ITEM-1","issue":"5","issued":{"date-parts":[["2006"]]},"page":"523-532","title":"Epidemiology of chronic obstructive pulmonary disease: Health effects of air pollution","type":"paper-conference","volume":"11"},"uris":["http://www.mendeley.com/documents/?uuid=360885b2-0ef2-3c03-8453-71ceb6383cc1"]}],"mendeley":{"formattedCitation":"(Viegi, Maio, Pistelli, Baldacci, &amp; Carrozzi, 2006)","plainTextFormattedCitation":"(Viegi, Maio, Pistelli, Baldacci, &amp; Carrozzi, 2006)","previouslyFormattedCitation":"(Viegi, Maio, Pistelli, Baldacci, &amp; Carrozzi, 2006)"},"properties":{"noteIndex":0},"schema":"https://github.com/citation-style-language/schema/raw/master/csl-citation.json"}</w:instrText>
      </w:r>
      <w:r w:rsidR="00CD1EB3" w:rsidRPr="00BF2C57">
        <w:rPr>
          <w:rFonts w:ascii="Times New Roman" w:hAnsi="Times New Roman" w:cs="Times New Roman"/>
          <w:sz w:val="24"/>
          <w:szCs w:val="24"/>
        </w:rPr>
        <w:fldChar w:fldCharType="separate"/>
      </w:r>
      <w:r w:rsidR="00CD1EB3" w:rsidRPr="00BF2C57">
        <w:rPr>
          <w:rFonts w:ascii="Times New Roman" w:hAnsi="Times New Roman" w:cs="Times New Roman"/>
          <w:noProof/>
          <w:sz w:val="24"/>
          <w:szCs w:val="24"/>
        </w:rPr>
        <w:t>(Viegi, Maio, Pistelli, Baldacci, &amp; Carrozzi, 2006)</w:t>
      </w:r>
      <w:r w:rsidR="00CD1EB3" w:rsidRPr="00BF2C57">
        <w:rPr>
          <w:rFonts w:ascii="Times New Roman" w:hAnsi="Times New Roman" w:cs="Times New Roman"/>
          <w:sz w:val="24"/>
          <w:szCs w:val="24"/>
        </w:rPr>
        <w:fldChar w:fldCharType="end"/>
      </w:r>
      <w:r w:rsidR="00CD1EB3" w:rsidRPr="00BF2C57">
        <w:rPr>
          <w:rFonts w:ascii="Times New Roman" w:hAnsi="Times New Roman" w:cs="Times New Roman"/>
          <w:sz w:val="24"/>
          <w:szCs w:val="24"/>
        </w:rPr>
        <w:t>.</w:t>
      </w:r>
    </w:p>
    <w:p w14:paraId="791B057C" w14:textId="0E5375F8" w:rsidR="000A0CAC" w:rsidRPr="00BF2C57" w:rsidRDefault="000A0CAC"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Generally, NMRD combines deaths from pneumoconiosis and COPD. In mortality studies of South African gold miners, deaths from pneumoconiosis (ICD9, 500–505) and COPD (ICD9, 416, 490–492, 496) were coded separately, based on death certificate and postmortem examination findings for pneumoconiosis, emphysema, and airways disease. In a recent study, of total 2032 deaths, 138 were from COPD (SMR 161, 95% CI 135 to 190), and 16 were from pneumoconiosis </w:t>
      </w:r>
      <w:r w:rsidRPr="00BF2C57">
        <w:rPr>
          <w:rFonts w:ascii="Times New Roman" w:hAnsi="Times New Roman" w:cs="Times New Roman"/>
          <w:sz w:val="24"/>
          <w:szCs w:val="24"/>
        </w:rPr>
        <w:fldChar w:fldCharType="begin" w:fldLock="1"/>
      </w:r>
      <w:r w:rsidRPr="00BF2C57">
        <w:rPr>
          <w:rFonts w:ascii="Times New Roman" w:hAnsi="Times New Roman" w:cs="Times New Roman"/>
          <w:sz w:val="24"/>
          <w:szCs w:val="24"/>
        </w:rPr>
        <w:instrText>ADDIN CSL_CITATION {"citationItems":[{"id":"ITEM-1","itemData":{"DOI":"10.1136/oem.53.1.11","abstract":"Objectives-This two part study aimed to determine whether there was an excess mortality generally or for some diseases among middle aged white South African gold miners on the Witwatersrand and whether the underground dust exposure of these miners contributed to the development of lung cancer, chronic obstructive pulmonary disease (COPD), or ischaemic heart disease (IHD). Methods-A cohort of 4925 white miners in South Africa, born between 1 January 1916 and 31 December 1930 who were alive and working in the vicinity of Johannesburg on 1 January 1970, then aged between 39 and 54, was followed up for 20 years by which time 2032 had died. Most were gold miners (about 87% had worked 85% or more of their shifts in gold mines). Standardised mortality ratios (SMRs) were calculated as percentages of the number of deaths observed in the cohort for a condition as stated on the death certificate divided by the number expected on the basis of concurrent mortality in the reference population (the total age specific white male population of South Africa). A case-control analysis was performed for three diseases (lung cancer, COPD, and IHD), the results of which are presented for those miners in the cohort who had spent at least 85% of their service on gold mines and had worked at least 15% of their shifts underground. Results-The SMR for all causes of death was 129-6%, raised because of excess mortality due to the following causes: lung cancer (SMR = 139-8%), IHD (124.1%), COPD (189%) and cirrhosis of the liver(155.3%). Smoking was confirmed to be the main risk factor for lung cancer and COPD although cumulative dust exposure was found to increase the risk of COPD in conjunction with smoking. No significant risk of lung cancer resulted from exposure to dust. High blood pressure and smoking were found to increase the risk of IHD, but no association between IHD and the quetelet index (weight/height2) was found. Conclusions-The most significant and unexpected finding was the 30% increase in the SMR for all causes. Very little of this increase could be attributed to mining and the main factor for this was probably the adoption of an unhealthy lifestyle by these men (compared with other South African white men) particularly smoking (86% were smokers) and alcohol consumption.","author":[{"dropping-particle":"","family":"Reid","given":"P J","non-dropping-particle":"","parse-names":false,"suffix":""},{"dropping-particle":"","family":"Sluis-Cremer","given":"G K","non-dropping-particle":"","parse-names":false,"suffix":""}],"container-title":"Occupational and Environmental Medicine","id":"ITEM-1","issued":{"date-parts":[["1996"]]},"page":"11-16","title":"Mortality of white South African gold miners","type":"article-journal","volume":"53"},"uris":["http://www.mendeley.com/documents/?uuid=9a06d8ea-66bd-32e6-a48a-aa8b498d5e85"]}],"mendeley":{"formattedCitation":"(P. J. Reid &amp; Sluis-Cremer, 1996)","plainTextFormattedCitation":"(P. J. Reid &amp; Sluis-Cremer, 1996)","previouslyFormattedCitation":"(P. J. Reid &amp; Sluis-Cremer, 1996)"},"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P. J. Reid &amp; Sluis-Cremer, 1996)</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w:t>
      </w:r>
    </w:p>
    <w:p w14:paraId="4A3514C9" w14:textId="72D3BB8B" w:rsidR="005275A2" w:rsidRPr="00BF2C57" w:rsidRDefault="000F15DE" w:rsidP="009337DE">
      <w:pPr>
        <w:spacing w:line="360" w:lineRule="auto"/>
        <w:jc w:val="both"/>
        <w:rPr>
          <w:rFonts w:ascii="Times New Roman" w:hAnsi="Times New Roman" w:cs="Times New Roman"/>
          <w:b/>
          <w:bCs/>
          <w:i/>
          <w:iCs/>
          <w:sz w:val="24"/>
          <w:szCs w:val="24"/>
        </w:rPr>
      </w:pPr>
      <w:r w:rsidRPr="00BF2C57">
        <w:rPr>
          <w:rFonts w:ascii="Times New Roman" w:hAnsi="Times New Roman" w:cs="Times New Roman"/>
          <w:b/>
          <w:bCs/>
          <w:i/>
          <w:iCs/>
          <w:sz w:val="24"/>
          <w:szCs w:val="24"/>
        </w:rPr>
        <w:t>Bangladesh</w:t>
      </w:r>
      <w:r w:rsidR="0093616A" w:rsidRPr="00BF2C57">
        <w:rPr>
          <w:rFonts w:ascii="Times New Roman" w:hAnsi="Times New Roman" w:cs="Times New Roman"/>
          <w:b/>
          <w:bCs/>
          <w:i/>
          <w:iCs/>
          <w:sz w:val="24"/>
          <w:szCs w:val="24"/>
        </w:rPr>
        <w:t xml:space="preserve"> Scenario</w:t>
      </w:r>
    </w:p>
    <w:p w14:paraId="3FCEADD2" w14:textId="12E17525" w:rsidR="00517BF6" w:rsidRPr="00BF2C57" w:rsidRDefault="00517BF6"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According to the 2001 World Bank/WHO Global Burden of Disease report, COPD is the sixth leading cause of death in developing countries, responsible for 4.9% of deaths. Now, this is the </w:t>
      </w:r>
      <w:r w:rsidRPr="00BF2C57">
        <w:rPr>
          <w:rFonts w:ascii="Times New Roman" w:hAnsi="Times New Roman" w:cs="Times New Roman"/>
          <w:sz w:val="24"/>
          <w:szCs w:val="24"/>
        </w:rPr>
        <w:lastRenderedPageBreak/>
        <w:t xml:space="preserve">third leading cause of death </w:t>
      </w:r>
      <w:r w:rsidRPr="00BF2C57">
        <w:rPr>
          <w:rFonts w:ascii="Times New Roman" w:hAnsi="Times New Roman" w:cs="Times New Roman"/>
          <w:sz w:val="24"/>
          <w:szCs w:val="24"/>
        </w:rPr>
        <w:fldChar w:fldCharType="begin" w:fldLock="1"/>
      </w:r>
      <w:r w:rsidRPr="00BF2C57">
        <w:rPr>
          <w:rFonts w:ascii="Times New Roman" w:hAnsi="Times New Roman" w:cs="Times New Roman"/>
          <w:sz w:val="24"/>
          <w:szCs w:val="24"/>
        </w:rPr>
        <w:instrText>ADDIN CSL_CITATION {"citationItems":[{"id":"ITEM-1","itemData":{"DOI":"10.1016/S0140-6736(06)68770-9","ISSN":"01406736","PMID":"16731270","abstract":"Background: Our aim was to calculate the global burden of disease and risk factors for 2001, to examine regional trends from 1990 to 2001, and to provide a starting point for the analysis of the Disease Control Priorities Project (DCPP). Methods: We calculated mortality, incidence, prevalence, and disability adjusted life years (DALYs) for 136 diseases and injuries, for seven income/geographic country groups. To assess trends, we re-estimated all-cause mortality for 1990 with the same methods as for 2001. We estimated mortality and disease burden attributable to 19 risk factors. Findings: About 56 million people died in 2001. Of these, 10·6 million were children, 99% of whom lived in low-and-middle-income countries. More than half of child deaths in 2001 were attributable to acute respiratory infections, measles, diarrhoea, malaria, and HIV/AIDS. The ten leading diseases for global disease burden were perinatal conditions, lower respiratory infections, ischaemic heart disease, cerebrovascular disease, HIV/AIDS, diarrhoeal diseases, unipolar major depression, malaria, chronic obstructive pulmonary disease, and tuberculosis. There was a 20% reduction in global disease burden per head due to communicable, maternal, perinatal, and nutritional conditions between 1990 and 2001. Almost half the disease burden in low-and-middle-income countries is now from non-communicable diseases (disease burden per head in Sub-Saharan Africa and the low-and-middle-income countries of Europe and Central Asia increased between 1990 and 2001). Undernutrition remains the leading risk factor for health loss. An estimated 45% of global mortality and 36% of global disease burden are attributable to the joint hazardous effects of the 19 risk factors studied. Uncertainty in all-cause mortality estimates ranged from around 1% in high-income countries to 15-20% in Sub-Saharan Africa. Uncertainty was larger for mortality from specific diseases, and for incidence and prevalence of non-fatal outcomes. Interpretation: Despite uncertainties about mortality and burden of disease estimates, our findings suggest that substantial gains in health have been achieved in most populations, countered by the HIV/AIDS epidemic in Sub-Saharan Africa and setbacks in adult mortality in countries of the former Soviet Union. Our results on major disease, injury, and risk factor causes of loss of health, together with information on the cost-effectiveness of interventions, can assist in accelerating progress…","author":[{"dropping-particle":"","family":"Lopez","given":"Alan D.","non-dropping-particle":"","parse-names":false,"suffix":""},{"dropping-particle":"","family":"Mathers","given":"Colin D.","non-dropping-particle":"","parse-names":false,"suffix":""},{"dropping-particle":"","family":"Ezzati","given":"Majid","non-dropping-particle":"","parse-names":false,"suffix":""},{"dropping-particle":"","family":"Jamison","given":"Dean T.","non-dropping-particle":"","parse-names":false,"suffix":""},{"dropping-particle":"","family":"Murray","given":"Christopher JL","non-dropping-particle":"","parse-names":false,"suffix":""}],"container-title":"Lancet","id":"ITEM-1","issue":"9524","issued":{"date-parts":[["2006","5","27"]]},"page":"1747-1757","title":"Global and regional burden of disease and risk factors, 2001: systematic analysis of population health data","type":"article-journal","volume":"367"},"uris":["http://www.mendeley.com/documents/?uuid=48fac817-2aa6-3138-baa3-2028fdcf7e3d"]}],"mendeley":{"formattedCitation":"(Alan D. Lopez, Mathers, Ezzati, Jamison, &amp; Murray, 2006)","plainTextFormattedCitation":"(Alan D. Lopez, Mathers, Ezzati, Jamison, &amp; Murray, 2006)","previouslyFormattedCitation":"(Alan D. Lopez, Mathers, Ezzati, Jamison, &amp; Murray, 2006)"},"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Alan D. Lopez, Mathers, Ezzati, Jamison, &amp; Murray, 2006)</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 xml:space="preserve">. </w:t>
      </w:r>
      <w:r w:rsidRPr="00BF2C57">
        <w:rPr>
          <w:rFonts w:ascii="Times New Roman" w:hAnsi="Times New Roman" w:cs="Times New Roman"/>
          <w:sz w:val="24"/>
          <w:szCs w:val="24"/>
        </w:rPr>
        <w:fldChar w:fldCharType="begin" w:fldLock="1"/>
      </w:r>
      <w:r w:rsidR="00BD4EB2">
        <w:rPr>
          <w:rFonts w:ascii="Times New Roman" w:hAnsi="Times New Roman" w:cs="Times New Roman"/>
          <w:sz w:val="24"/>
          <w:szCs w:val="24"/>
        </w:rPr>
        <w:instrText>ADDIN CSL_CITATION {"citationItems":[{"id":"ITEM-1","itemData":{"DOI":"10.1002/9781118435762.ch13","ISBN":"9781118101186","author":[{"dropping-particle":"","family":"Barnes","given":"Peter J.","non-dropping-particle":"","parse-names":false,"suffix":""}],"container-title":"Chemical Biology: Approaches to Drug Discovery and Development to Targeting Disease","id":"ITEM-1","issued":{"date-parts":[["2012"]]},"page":"245-265","title":"Chronic Obstructive Pulmonary Disease (COPD)","type":"chapter"},"uris":["http://www.mendeley.com/documents/?uuid=b9053a0c-6c39-309c-bf24-94cc782db5dc"]}],"mendeley":{"formattedCitation":"(Peter J. Barnes, 2012)","manualFormatting":"Peter J. Barnes, (2012)","plainTextFormattedCitation":"(Peter J. Barnes, 2012)","previouslyFormattedCitation":"(Peter J. Barnes, 2012)"},"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Peter J. Barnes, (2012)</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 xml:space="preserve"> claimed that more than 90% of COPD deaths occur in low and middle-income countries.</w:t>
      </w:r>
    </w:p>
    <w:p w14:paraId="32B25CB9" w14:textId="639B395F" w:rsidR="00DC1CD9" w:rsidRPr="00BF2C57" w:rsidRDefault="00CD2BA6"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I</w:t>
      </w:r>
      <w:r w:rsidR="00DC1CD9" w:rsidRPr="00BF2C57">
        <w:rPr>
          <w:rFonts w:ascii="Times New Roman" w:hAnsi="Times New Roman" w:cs="Times New Roman"/>
          <w:sz w:val="24"/>
          <w:szCs w:val="24"/>
        </w:rPr>
        <w:t xml:space="preserve">n Bangladesh, limited data are available on COPD. Since 2000, several studies have been conducted in Bangladesh to identify the burden and risk factors of COPD. </w:t>
      </w:r>
      <w:r w:rsidR="005840B4" w:rsidRPr="00BF2C57">
        <w:rPr>
          <w:rFonts w:ascii="Times New Roman" w:hAnsi="Times New Roman" w:cs="Times New Roman"/>
          <w:noProof/>
          <w:sz w:val="24"/>
          <w:szCs w:val="24"/>
        </w:rPr>
        <w:t>Sutradhar</w:t>
      </w:r>
      <w:r w:rsidR="005840B4" w:rsidRPr="00BF2C57">
        <w:rPr>
          <w:rFonts w:ascii="Times New Roman" w:hAnsi="Times New Roman" w:cs="Times New Roman"/>
          <w:sz w:val="24"/>
          <w:szCs w:val="24"/>
        </w:rPr>
        <w:t xml:space="preserve"> et al 2019 conducted his study</w:t>
      </w:r>
      <w:r w:rsidR="00DC1CD9" w:rsidRPr="00BF2C57">
        <w:rPr>
          <w:rFonts w:ascii="Times New Roman" w:hAnsi="Times New Roman" w:cs="Times New Roman"/>
          <w:sz w:val="24"/>
          <w:szCs w:val="24"/>
        </w:rPr>
        <w:t xml:space="preserve"> in terms of methodology (hospital-based and population-based study), sample size, and area of the study (urban/rural). Furthermore, different criteria were used to measure the COPD status in these studies. However, no systematic review has been carried out in Bangladesh to provide a clear scenario of COPD burden and risk factors in this country. Therefore, </w:t>
      </w:r>
      <w:r w:rsidR="00585696" w:rsidRPr="00BF2C57">
        <w:rPr>
          <w:rFonts w:ascii="Times New Roman" w:hAnsi="Times New Roman" w:cs="Times New Roman"/>
          <w:sz w:val="24"/>
          <w:szCs w:val="24"/>
        </w:rPr>
        <w:t>they</w:t>
      </w:r>
      <w:r w:rsidR="00DC1CD9" w:rsidRPr="00BF2C57">
        <w:rPr>
          <w:rFonts w:ascii="Times New Roman" w:hAnsi="Times New Roman" w:cs="Times New Roman"/>
          <w:sz w:val="24"/>
          <w:szCs w:val="24"/>
        </w:rPr>
        <w:t xml:space="preserve"> carried out this systematic review with the aim to find out the prevalence of COPD and its associated risk factors among the Bangladeshi population</w:t>
      </w:r>
      <w:r w:rsidR="005840B4" w:rsidRPr="00BF2C57">
        <w:rPr>
          <w:rFonts w:ascii="Times New Roman" w:hAnsi="Times New Roman" w:cs="Times New Roman"/>
          <w:sz w:val="24"/>
          <w:szCs w:val="24"/>
        </w:rPr>
        <w:t xml:space="preserve"> </w:t>
      </w:r>
      <w:r w:rsidR="005840B4" w:rsidRPr="00BF2C57">
        <w:rPr>
          <w:rFonts w:ascii="Times New Roman" w:hAnsi="Times New Roman" w:cs="Times New Roman"/>
          <w:sz w:val="24"/>
          <w:szCs w:val="24"/>
        </w:rPr>
        <w:fldChar w:fldCharType="begin" w:fldLock="1"/>
      </w:r>
      <w:r w:rsidR="00360FF8" w:rsidRPr="00BF2C57">
        <w:rPr>
          <w:rFonts w:ascii="Times New Roman" w:hAnsi="Times New Roman" w:cs="Times New Roman"/>
          <w:sz w:val="24"/>
          <w:szCs w:val="24"/>
        </w:rPr>
        <w:instrText>ADDIN CSL_CITATION {"citationItems":[{"id":"ITEM-1","itemData":{"DOI":"10.7759/cureus.3970","ISSN":"2168-8184","abstract":"Chronic obstructive pulmonary disease (COPD) is a leading cause of mortality and morbidity in low- and middle-income countries (LMICs) including Bangladesh. But no systematic review has been carried out in Bangladesh, which portraits the burden of COPD and its risk factors. Therefore, this systematic review was conducted to find out the prevalence and risk factors of COPD in Bangladesh. We searched PubMed, Google Scholar, Popline, and Banglajol from January 1, 1972 to April 30, 2017. We included studies that reported the prevalence and/or risk factors of COPD among Bangladeshi people. Two researchers independently searched and screened all the articles and extracted data from nine eligible studies. The whole process was verified by another researcher. Quality assessment was performed using a checklist adopted from published articles on quality assessment guidelines of observational studies. Discrepancies were resolved by consensus. Data analysis was done thematically. The pooled COPD prevalence among Bangladeshi adult was 12.5% (95% CI, 10.9-14.1) using the Global Initiative for Chronic Obstructive Lung Disease (GOLD) criteria and 11.9% (95% CI, 11.4-13.6) using the lower limit of the normality (LLN) criteria. The prevalence was higher among males, low socio-economic group, rural residents, and biomass fuel users. Tobacco consumption, exposure to biomass fuel, old age, and history of asthma were identified as major risk factors of COPD. COPD prevalence is high in Bangladesh. It is a timely need for the policy-makers and public health professionals to take pertinent steps for prevention and control of COPD in Bangladesh.","author":[{"dropping-particle":"","family":"Sutradhar","given":"Ipsita","non-dropping-particle":"","parse-names":false,"suffix":""},{"dropping-particle":"","family":"Gupta","given":"Rajat","non-dropping-particle":"Das","parse-names":false,"suffix":""},{"dropping-particle":"","family":"Hasan","given":"Mehedi","non-dropping-particle":"","parse-names":false,"suffix":""},{"dropping-particle":"","family":"Wazib","given":"Amit","non-dropping-particle":"","parse-names":false,"suffix":""},{"dropping-particle":"","family":"Sarker","given":"Malabika","non-dropping-particle":"","parse-names":false,"suffix":""}],"container-title":"Cureus","id":"ITEM-1","issued":{"date-parts":[["2019","1","28"]]},"publisher":"Cureus, Inc.","title":"Prevalence and Risk Factors of Chronic Obstructive Pulmonary Disease in Bangladesh: A Systematic Review","type":"article-journal"},"uris":["http://www.mendeley.com/documents/?uuid=f27574a1-ad34-32df-bf0d-f0cab015df3a"]}],"mendeley":{"formattedCitation":"(Sutradhar, Das Gupta, Hasan, Wazib, &amp; Sarker, 2019)","plainTextFormattedCitation":"(Sutradhar, Das Gupta, Hasan, Wazib, &amp; Sarker, 2019)","previouslyFormattedCitation":"(Sutradhar, Das Gupta, Hasan, Wazib, &amp; Sarker, 2019)"},"properties":{"noteIndex":0},"schema":"https://github.com/citation-style-language/schema/raw/master/csl-citation.json"}</w:instrText>
      </w:r>
      <w:r w:rsidR="005840B4" w:rsidRPr="00BF2C57">
        <w:rPr>
          <w:rFonts w:ascii="Times New Roman" w:hAnsi="Times New Roman" w:cs="Times New Roman"/>
          <w:sz w:val="24"/>
          <w:szCs w:val="24"/>
        </w:rPr>
        <w:fldChar w:fldCharType="separate"/>
      </w:r>
      <w:r w:rsidR="005840B4" w:rsidRPr="00BF2C57">
        <w:rPr>
          <w:rFonts w:ascii="Times New Roman" w:hAnsi="Times New Roman" w:cs="Times New Roman"/>
          <w:noProof/>
          <w:sz w:val="24"/>
          <w:szCs w:val="24"/>
        </w:rPr>
        <w:t>(Sutradhar, Das Gupta, Hasan, Wazib, &amp; Sarker, 2019)</w:t>
      </w:r>
      <w:r w:rsidR="005840B4" w:rsidRPr="00BF2C57">
        <w:rPr>
          <w:rFonts w:ascii="Times New Roman" w:hAnsi="Times New Roman" w:cs="Times New Roman"/>
          <w:sz w:val="24"/>
          <w:szCs w:val="24"/>
        </w:rPr>
        <w:fldChar w:fldCharType="end"/>
      </w:r>
      <w:r w:rsidR="00DC1CD9" w:rsidRPr="00BF2C57">
        <w:rPr>
          <w:rFonts w:ascii="Times New Roman" w:hAnsi="Times New Roman" w:cs="Times New Roman"/>
          <w:sz w:val="24"/>
          <w:szCs w:val="24"/>
        </w:rPr>
        <w:t>.</w:t>
      </w:r>
    </w:p>
    <w:p w14:paraId="5F2EE4FF" w14:textId="27BEC623" w:rsidR="007D7B51" w:rsidRPr="00BF2C57" w:rsidRDefault="008D5126" w:rsidP="009337DE">
      <w:pPr>
        <w:spacing w:line="360" w:lineRule="auto"/>
        <w:jc w:val="both"/>
        <w:rPr>
          <w:rFonts w:ascii="Times New Roman" w:hAnsi="Times New Roman" w:cs="Times New Roman"/>
          <w:color w:val="000000"/>
          <w:sz w:val="24"/>
          <w:szCs w:val="24"/>
          <w:shd w:val="clear" w:color="auto" w:fill="FFFFFF"/>
        </w:rPr>
      </w:pPr>
      <w:r w:rsidRPr="00BF2C57">
        <w:rPr>
          <w:rFonts w:ascii="Times New Roman" w:hAnsi="Times New Roman" w:cs="Times New Roman"/>
          <w:color w:val="000000"/>
          <w:sz w:val="24"/>
          <w:szCs w:val="24"/>
          <w:shd w:val="clear" w:color="auto" w:fill="FFFFFF"/>
        </w:rPr>
        <w:fldChar w:fldCharType="begin" w:fldLock="1"/>
      </w:r>
      <w:r w:rsidR="00BD4EB2">
        <w:rPr>
          <w:rFonts w:ascii="Times New Roman" w:hAnsi="Times New Roman" w:cs="Times New Roman"/>
          <w:color w:val="000000"/>
          <w:sz w:val="24"/>
          <w:szCs w:val="24"/>
          <w:shd w:val="clear" w:color="auto" w:fill="FFFFFF"/>
        </w:rPr>
        <w:instrText>ADDIN CSL_CITATION {"citationItems":[{"id":"ITEM-1","itemData":{"DOI":"10.1164/rccm.200703-456SO","ISSN":"1073449X","PMID":"17507545","abstract":"Chronic obstructive pulmonary disease (COPD) remains a major public health problem. It is the fourth leading cause of chronic morbidity and mortality in the United States, and is projected to rank fifth in 2020 in burden of disease worldwide, according to a study published by the World Bank/World Health Organization. Yet, COPD remains relatively unknown or ignored by the public as well as public health and government officials. In 1998, in an effort to bring more attention to COPD, its management, and its prevention, a committed group of scientists encouraged the U.S. National Heart, Lung, and Blood Institute and the World Health Organization to form the Global Initiative for Chronic Obstructive Lung Disease (GOLD). Among the important objectives of GOLD are to increase awareness of COPD and to help the millions of people who suffer from this disease and die prematurely of it or its complications. The first step in the GOLD program was to prepare a consensus report, Global Strategy for the Diagnosis, Management, and Prevention of COPD, published in 2001. The present, newly revised document follows the same format as the original consensus report, but has been updated to reflect the many publications on COPD that have appeared. GOLD national leaders, a network of international experts, have initiated investigations of the causes and prevalence of COPD in their countries, and developed innovative approaches for the dissemination and implementation of COPD management guidelines. We appreciate the enormous amount of work the GOLD national leaders have done on behalf of their patients with COPD. Despite the achievements in the 5 years since the GOLD report was originally published, considerable additional work is ahead of us if we are to control this major public health problem. The GOLD initiative will continue to bring COPD to the attention of governments, public health officials, health care workers, and the general public, but a concerted effort by all involved in health care will be necessary.","author":[{"dropping-particle":"","family":"Rabe","given":"Klaus F.","non-dropping-particle":"","parse-names":false,"suffix":""},{"dropping-particle":"","family":"Hurd","given":"Suzanne","non-dropping-particle":"","parse-names":false,"suffix":""},{"dropping-particle":"","family":"Anzueto","given":"Antonio","non-dropping-particle":"","parse-names":false,"suffix":""},{"dropping-particle":"","family":"Barnes","given":"Peter J.","non-dropping-particle":"","parse-names":false,"suffix":""},{"dropping-particle":"","family":"Buist","given":"Sonia A.","non-dropping-particle":"","parse-names":false,"suffix":""},{"dropping-particle":"","family":"Calverley","given":"Peter","non-dropping-particle":"","parse-names":false,"suffix":""},{"dropping-particle":"","family":"Fukuchi","given":"Yoshinosuke","non-dropping-particle":"","parse-names":false,"suffix":""},{"dropping-particle":"","family":"Jenkins","given":"Christine","non-dropping-particle":"","parse-names":false,"suffix":""},{"dropping-particle":"","family":"Rodriguez-Roisin","given":"Roberto","non-dropping-particle":"","parse-names":false,"suffix":""},{"dropping-particle":"","family":"Weel","given":"Chris","non-dropping-particle":"Van","parse-names":false,"suffix":""},{"dropping-particle":"","family":"Zielinski","given":"Jan","non-dropping-particle":"","parse-names":false,"suffix":""}],"container-title":"American Journal of Respiratory and Critical Care Medicine","id":"ITEM-1","issue":"6","issued":{"date-parts":[["2007","9","15"]]},"page":"532-555","title":"Global strategy for the diagnosis, management, and prevention of chronic obstructive pulmonary disease: GOLD executive summary","type":"article","volume":"176"},"uris":["http://www.mendeley.com/documents/?uuid=db1be529-29b4-398d-99dc-64c566d5205d"]}],"mendeley":{"formattedCitation":"(Rabe et al., 2007)","manualFormatting":"Rabe et al., (2007)","plainTextFormattedCitation":"(Rabe et al., 2007)","previouslyFormattedCitation":"(Rabe et al., 2007)"},"properties":{"noteIndex":0},"schema":"https://github.com/citation-style-language/schema/raw/master/csl-citation.json"}</w:instrText>
      </w:r>
      <w:r w:rsidRPr="00BF2C57">
        <w:rPr>
          <w:rFonts w:ascii="Times New Roman" w:hAnsi="Times New Roman" w:cs="Times New Roman"/>
          <w:color w:val="000000"/>
          <w:sz w:val="24"/>
          <w:szCs w:val="24"/>
          <w:shd w:val="clear" w:color="auto" w:fill="FFFFFF"/>
        </w:rPr>
        <w:fldChar w:fldCharType="separate"/>
      </w:r>
      <w:r w:rsidRPr="00BF2C57">
        <w:rPr>
          <w:rFonts w:ascii="Times New Roman" w:hAnsi="Times New Roman" w:cs="Times New Roman"/>
          <w:noProof/>
          <w:color w:val="000000"/>
          <w:sz w:val="24"/>
          <w:szCs w:val="24"/>
          <w:shd w:val="clear" w:color="auto" w:fill="FFFFFF"/>
        </w:rPr>
        <w:t>Rabe et al., (2007)</w:t>
      </w:r>
      <w:r w:rsidRPr="00BF2C57">
        <w:rPr>
          <w:rFonts w:ascii="Times New Roman" w:hAnsi="Times New Roman" w:cs="Times New Roman"/>
          <w:color w:val="000000"/>
          <w:sz w:val="24"/>
          <w:szCs w:val="24"/>
          <w:shd w:val="clear" w:color="auto" w:fill="FFFFFF"/>
        </w:rPr>
        <w:fldChar w:fldCharType="end"/>
      </w:r>
      <w:r w:rsidRPr="00BF2C57">
        <w:rPr>
          <w:rFonts w:ascii="Times New Roman" w:hAnsi="Times New Roman" w:cs="Times New Roman"/>
          <w:color w:val="000000"/>
          <w:sz w:val="24"/>
          <w:szCs w:val="24"/>
          <w:shd w:val="clear" w:color="auto" w:fill="FFFFFF"/>
        </w:rPr>
        <w:t xml:space="preserve"> found result i</w:t>
      </w:r>
      <w:r w:rsidR="0014200F" w:rsidRPr="00BF2C57">
        <w:rPr>
          <w:rFonts w:ascii="Times New Roman" w:hAnsi="Times New Roman" w:cs="Times New Roman"/>
          <w:color w:val="000000"/>
          <w:sz w:val="24"/>
          <w:szCs w:val="24"/>
          <w:shd w:val="clear" w:color="auto" w:fill="FFFFFF"/>
        </w:rPr>
        <w:t>n Bangladesh</w:t>
      </w:r>
      <w:r w:rsidRPr="00BF2C57">
        <w:rPr>
          <w:rFonts w:ascii="Times New Roman" w:hAnsi="Times New Roman" w:cs="Times New Roman"/>
          <w:color w:val="000000"/>
          <w:sz w:val="24"/>
          <w:szCs w:val="24"/>
          <w:shd w:val="clear" w:color="auto" w:fill="FFFFFF"/>
        </w:rPr>
        <w:t xml:space="preserve"> that</w:t>
      </w:r>
      <w:r w:rsidR="0014200F" w:rsidRPr="00BF2C57">
        <w:rPr>
          <w:rFonts w:ascii="Times New Roman" w:hAnsi="Times New Roman" w:cs="Times New Roman"/>
          <w:color w:val="000000"/>
          <w:sz w:val="24"/>
          <w:szCs w:val="24"/>
          <w:shd w:val="clear" w:color="auto" w:fill="FFFFFF"/>
        </w:rPr>
        <w:t>, age-adjusted death/100000 is 66.4</w:t>
      </w:r>
      <w:r w:rsidR="00360FF8" w:rsidRPr="00BF2C57">
        <w:rPr>
          <w:rFonts w:ascii="Times New Roman" w:hAnsi="Times New Roman" w:cs="Times New Roman"/>
          <w:color w:val="000000"/>
          <w:sz w:val="24"/>
          <w:szCs w:val="24"/>
          <w:shd w:val="clear" w:color="auto" w:fill="FFFFFF"/>
        </w:rPr>
        <w:t>.</w:t>
      </w:r>
      <w:r w:rsidR="00ED02E6" w:rsidRPr="00BF2C57">
        <w:rPr>
          <w:rFonts w:ascii="Times New Roman" w:hAnsi="Times New Roman" w:cs="Times New Roman"/>
          <w:color w:val="000000"/>
          <w:sz w:val="24"/>
          <w:szCs w:val="24"/>
          <w:shd w:val="clear" w:color="auto" w:fill="FFFFFF"/>
        </w:rPr>
        <w:t xml:space="preserve"> </w:t>
      </w:r>
      <w:r w:rsidR="00ED02E6" w:rsidRPr="00BF2C57">
        <w:rPr>
          <w:rFonts w:ascii="Times New Roman" w:hAnsi="Times New Roman" w:cs="Times New Roman"/>
          <w:sz w:val="24"/>
          <w:szCs w:val="24"/>
        </w:rPr>
        <w:t>A</w:t>
      </w:r>
      <w:r w:rsidR="0014200F" w:rsidRPr="00BF2C57">
        <w:rPr>
          <w:rFonts w:ascii="Times New Roman" w:hAnsi="Times New Roman" w:cs="Times New Roman"/>
          <w:sz w:val="24"/>
          <w:szCs w:val="24"/>
        </w:rPr>
        <w:t xml:space="preserve"> large cluster study</w:t>
      </w:r>
      <w:r w:rsidR="00ED02E6" w:rsidRPr="00BF2C57">
        <w:rPr>
          <w:rFonts w:ascii="Times New Roman" w:hAnsi="Times New Roman" w:cs="Times New Roman"/>
          <w:sz w:val="24"/>
          <w:szCs w:val="24"/>
        </w:rPr>
        <w:t>,</w:t>
      </w:r>
      <w:r w:rsidR="0014200F" w:rsidRPr="00BF2C57">
        <w:rPr>
          <w:rFonts w:ascii="Times New Roman" w:hAnsi="Times New Roman" w:cs="Times New Roman"/>
          <w:sz w:val="24"/>
          <w:szCs w:val="24"/>
        </w:rPr>
        <w:t xml:space="preserve"> [Burden of Obstructive Lung Disease (BOLD)] found that the population prevalence of COPD among people greater than 40 years and older is 21.6% and overall prevalence in general population is 4.32%. The disease hits hardest those who are still in the productive phase of life (42% of COPD between 40 and 50 </w:t>
      </w:r>
      <w:r w:rsidR="00262B27" w:rsidRPr="00BF2C57">
        <w:rPr>
          <w:rFonts w:ascii="Times New Roman" w:hAnsi="Times New Roman" w:cs="Times New Roman"/>
          <w:sz w:val="24"/>
          <w:szCs w:val="24"/>
        </w:rPr>
        <w:t>years)</w:t>
      </w:r>
      <w:r w:rsidR="00ED02E6" w:rsidRPr="00BF2C57">
        <w:rPr>
          <w:rFonts w:ascii="Times New Roman" w:hAnsi="Times New Roman" w:cs="Times New Roman"/>
          <w:sz w:val="24"/>
          <w:szCs w:val="24"/>
        </w:rPr>
        <w:t xml:space="preserve"> </w:t>
      </w:r>
      <w:r w:rsidR="00ED02E6" w:rsidRPr="00BF2C57">
        <w:rPr>
          <w:rFonts w:ascii="Times New Roman" w:hAnsi="Times New Roman" w:cs="Times New Roman"/>
          <w:color w:val="000000"/>
          <w:sz w:val="24"/>
          <w:szCs w:val="24"/>
          <w:shd w:val="clear" w:color="auto" w:fill="FFFFFF"/>
        </w:rPr>
        <w:fldChar w:fldCharType="begin" w:fldLock="1"/>
      </w:r>
      <w:r w:rsidR="00135A2B" w:rsidRPr="00BF2C57">
        <w:rPr>
          <w:rFonts w:ascii="Times New Roman" w:hAnsi="Times New Roman" w:cs="Times New Roman"/>
          <w:color w:val="000000"/>
          <w:sz w:val="24"/>
          <w:szCs w:val="24"/>
          <w:shd w:val="clear" w:color="auto" w:fill="FFFFFF"/>
        </w:rPr>
        <w:instrText>ADDIN CSL_CITATION {"citationItems":[{"id":"ITEM-1","itemData":{"DOI":"10.4103/1687-8426.211395","ISSN":"1687-8426","author":[{"dropping-particle":"","family":"Biswas","given":"RajatS.R.","non-dropping-particle":"","parse-names":false,"suffix":""},{"dropping-particle":"","family":"Chowdhury","given":"FazleeK","non-dropping-particle":"","parse-names":false,"suffix":""}],"container-title":"Egyptian Journal of Bronchology","id":"ITEM-1","issue":"3","issued":{"date-parts":[["2017"]]},"page":"188","title":"Risk factors of chronic obstructive pulmonary disease among rural women, Chittagong, Bangladesh","type":"article-journal","volume":"11"},"uris":["http://www.mendeley.com/documents/?uuid=4e5c959e-f19f-39ea-bb6a-a159d5e8d0fd"]}],"mendeley":{"formattedCitation":"(R. R. Biswas &amp; Chowdhury, 2017)","plainTextFormattedCitation":"(R. R. Biswas &amp; Chowdhury, 2017)","previouslyFormattedCitation":"(R. R. Biswas &amp; Chowdhury, 2017)"},"properties":{"noteIndex":0},"schema":"https://github.com/citation-style-language/schema/raw/master/csl-citation.json"}</w:instrText>
      </w:r>
      <w:r w:rsidR="00ED02E6" w:rsidRPr="00BF2C57">
        <w:rPr>
          <w:rFonts w:ascii="Times New Roman" w:hAnsi="Times New Roman" w:cs="Times New Roman"/>
          <w:color w:val="000000"/>
          <w:sz w:val="24"/>
          <w:szCs w:val="24"/>
          <w:shd w:val="clear" w:color="auto" w:fill="FFFFFF"/>
        </w:rPr>
        <w:fldChar w:fldCharType="separate"/>
      </w:r>
      <w:r w:rsidR="0093405A" w:rsidRPr="00BF2C57">
        <w:rPr>
          <w:rFonts w:ascii="Times New Roman" w:hAnsi="Times New Roman" w:cs="Times New Roman"/>
          <w:noProof/>
          <w:color w:val="000000"/>
          <w:sz w:val="24"/>
          <w:szCs w:val="24"/>
          <w:shd w:val="clear" w:color="auto" w:fill="FFFFFF"/>
        </w:rPr>
        <w:t>(R. R. Biswas &amp; Chowdhury, 2017)</w:t>
      </w:r>
      <w:r w:rsidR="00ED02E6" w:rsidRPr="00BF2C57">
        <w:rPr>
          <w:rFonts w:ascii="Times New Roman" w:hAnsi="Times New Roman" w:cs="Times New Roman"/>
          <w:color w:val="000000"/>
          <w:sz w:val="24"/>
          <w:szCs w:val="24"/>
          <w:shd w:val="clear" w:color="auto" w:fill="FFFFFF"/>
        </w:rPr>
        <w:fldChar w:fldCharType="end"/>
      </w:r>
      <w:r w:rsidR="00ED02E6" w:rsidRPr="00BF2C57">
        <w:rPr>
          <w:rFonts w:ascii="Times New Roman" w:hAnsi="Times New Roman" w:cs="Times New Roman"/>
          <w:color w:val="000000"/>
          <w:sz w:val="24"/>
          <w:szCs w:val="24"/>
          <w:shd w:val="clear" w:color="auto" w:fill="FFFFFF"/>
        </w:rPr>
        <w:t>.</w:t>
      </w:r>
      <w:r w:rsidR="007D7B51" w:rsidRPr="00BF2C57">
        <w:rPr>
          <w:rFonts w:ascii="Times New Roman" w:hAnsi="Times New Roman" w:cs="Times New Roman"/>
          <w:color w:val="000000"/>
          <w:sz w:val="24"/>
          <w:szCs w:val="24"/>
          <w:shd w:val="clear" w:color="auto" w:fill="FFFFFF"/>
        </w:rPr>
        <w:t xml:space="preserve"> </w:t>
      </w:r>
      <w:r w:rsidR="00DC1CD9" w:rsidRPr="00BF2C57">
        <w:rPr>
          <w:rFonts w:ascii="Times New Roman" w:hAnsi="Times New Roman" w:cs="Times New Roman"/>
          <w:sz w:val="24"/>
          <w:szCs w:val="24"/>
        </w:rPr>
        <w:t>According to high-quality studies that used the GOLD criteria, the pooled COPD prevalence among Bangladeshi adults was 12.5% (95% CI, 10.9-14.1) ranging between 11.4% (95% CI, 9.3-13.5), which was found among participants aged 35 years or more, and 13.5% (95% CI, 12.4–14.6), which was reported among participants aged 40 years or abov</w:t>
      </w:r>
      <w:r w:rsidR="00ED02E6" w:rsidRPr="00BF2C57">
        <w:rPr>
          <w:rFonts w:ascii="Times New Roman" w:hAnsi="Times New Roman" w:cs="Times New Roman"/>
          <w:sz w:val="24"/>
          <w:szCs w:val="24"/>
        </w:rPr>
        <w:t xml:space="preserve">e </w:t>
      </w:r>
      <w:r w:rsidR="007D7B51" w:rsidRPr="00BF2C57">
        <w:rPr>
          <w:rFonts w:ascii="Times New Roman" w:hAnsi="Times New Roman" w:cs="Times New Roman"/>
          <w:sz w:val="24"/>
          <w:szCs w:val="24"/>
        </w:rPr>
        <w:fldChar w:fldCharType="begin" w:fldLock="1"/>
      </w:r>
      <w:r w:rsidR="007D7B51" w:rsidRPr="00BF2C57">
        <w:rPr>
          <w:rFonts w:ascii="Times New Roman" w:hAnsi="Times New Roman" w:cs="Times New Roman"/>
          <w:sz w:val="24"/>
          <w:szCs w:val="24"/>
        </w:rPr>
        <w:instrText>ADDIN CSL_CITATION {"citationItems":[{"id":"ITEM-1","itemData":{"DOI":"10.3109/15412555.2015.1041101","ISSN":"15412563","PMID":"26263031","abstract":"Rationale: There is a paucity of population-based data on COPD prevalence and its determinants in Bangladesh.Objective: To measure COPD prevalence and socioeconomic and lifestyle determinants among ≥40 years Bangladeshi adults.Methods: In a cross-sectional study, we measured lung function of 3744 randomly selected adults ≥40 years from rural and urban areas in Bangladesh, using a handheld spirometer. COPD was defined according to the Global Initiative for Chronic Obstructive Lung Disease (GOLD) criteria as post-bronchodilator ratio of Forced Expiratory Volume in 1st second (FEV1) to Forced Vital Capacity (FVC) &lt; 0.7. In addition, COPD was also assessed by the lower limit of normal (LLN) threshold defined as lower fifth percentile for the predicted FEV1/FVC.Results: The prevalence of COPD was 13.5% by GOLD criteria and 10.3% by LLN criteria. Prevalence of COPD was higher among rural than urban residents and in males than females. More than half of the COPD cases were stage II COPD by both criteria. Milder cases (Stages I and II) were over estimated by the GOLD fixed criteria, but more severe cases (Stages III and IV) were similarly classified. In multiple logistic regression analysis, older age, male sex, illiteracy, underweight, history of smoking (both current and former), history of asthma and solid fuel use were significant predictors of COPD.Conclusion: COPD is a highly prevalent and grossly underdiagnosed public health problem in Bangladeshi adults aged 40 years or older. Illiteracy, smoking and biomass fuel burning are modifiable determinants of COPD.","author":[{"dropping-particle":"","family":"Alam","given":"Dewan S.","non-dropping-particle":"","parse-names":false,"suffix":""},{"dropping-particle":"","family":"Chowdhury","given":"Muhammad Ah","non-dropping-particle":"","parse-names":false,"suffix":""},{"dropping-particle":"","family":"Siddiquee","given":"Ali T.","non-dropping-particle":"","parse-names":false,"suffix":""},{"dropping-particle":"","family":"Ahmed","given":"Shyfuddin","non-dropping-particle":"","parse-names":false,"suffix":""},{"dropping-particle":"","family":"Clemens","given":"John D.","non-dropping-particle":"","parse-names":false,"suffix":""}],"container-title":"COPD: Journal of Chronic Obstructive Pulmonary Disease","id":"ITEM-1","issue":"6","issued":{"date-parts":[["2015","11","2"]]},"page":"658-667","publisher":"Taylor and Francis Ltd","title":"Prevalence and determinants of chronic obstructive pulmonary disease (COPD) in Bangladesh","type":"article-journal","volume":"12"},"uris":["http://www.mendeley.com/documents/?uuid=7cbd6894-9fd7-33fa-8e12-b25f2285fe78"]}],"mendeley":{"formattedCitation":"(Alam, Chowdhury, Siddiquee, Ahmed, &amp; Clemens, 2015)","plainTextFormattedCitation":"(Alam, Chowdhury, Siddiquee, Ahmed, &amp; Clemens, 2015)","previouslyFormattedCitation":"(Alam, Chowdhury, Siddiquee, Ahmed, &amp; Clemens, 2015)"},"properties":{"noteIndex":0},"schema":"https://github.com/citation-style-language/schema/raw/master/csl-citation.json"}</w:instrText>
      </w:r>
      <w:r w:rsidR="007D7B51" w:rsidRPr="00BF2C57">
        <w:rPr>
          <w:rFonts w:ascii="Times New Roman" w:hAnsi="Times New Roman" w:cs="Times New Roman"/>
          <w:sz w:val="24"/>
          <w:szCs w:val="24"/>
        </w:rPr>
        <w:fldChar w:fldCharType="separate"/>
      </w:r>
      <w:r w:rsidR="007D7B51" w:rsidRPr="00BF2C57">
        <w:rPr>
          <w:rFonts w:ascii="Times New Roman" w:hAnsi="Times New Roman" w:cs="Times New Roman"/>
          <w:noProof/>
          <w:sz w:val="24"/>
          <w:szCs w:val="24"/>
        </w:rPr>
        <w:t>(Alam, Chowdhury, Siddiquee, Ahmed, &amp; Clemens, 2015)</w:t>
      </w:r>
      <w:r w:rsidR="007D7B51" w:rsidRPr="00BF2C57">
        <w:rPr>
          <w:rFonts w:ascii="Times New Roman" w:hAnsi="Times New Roman" w:cs="Times New Roman"/>
          <w:sz w:val="24"/>
          <w:szCs w:val="24"/>
        </w:rPr>
        <w:fldChar w:fldCharType="end"/>
      </w:r>
      <w:r w:rsidR="00DC1CD9" w:rsidRPr="00BF2C57">
        <w:rPr>
          <w:rFonts w:ascii="Times New Roman" w:hAnsi="Times New Roman" w:cs="Times New Roman"/>
          <w:sz w:val="24"/>
          <w:szCs w:val="24"/>
        </w:rPr>
        <w:t xml:space="preserve">. </w:t>
      </w:r>
    </w:p>
    <w:p w14:paraId="47836400" w14:textId="1AB1B7B5" w:rsidR="007D7B51" w:rsidRPr="00BF2C57" w:rsidRDefault="00DC1CD9"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However, </w:t>
      </w:r>
      <w:r w:rsidR="00340D8F" w:rsidRPr="00BF2C57">
        <w:rPr>
          <w:rFonts w:ascii="Times New Roman" w:hAnsi="Times New Roman" w:cs="Times New Roman"/>
          <w:sz w:val="24"/>
          <w:szCs w:val="24"/>
        </w:rPr>
        <w:t xml:space="preserve">according to </w:t>
      </w:r>
      <w:r w:rsidR="00340D8F" w:rsidRPr="00BF2C57">
        <w:rPr>
          <w:rFonts w:ascii="Times New Roman" w:hAnsi="Times New Roman" w:cs="Times New Roman"/>
          <w:sz w:val="24"/>
          <w:szCs w:val="24"/>
        </w:rPr>
        <w:fldChar w:fldCharType="begin" w:fldLock="1"/>
      </w:r>
      <w:r w:rsidR="00BD4EB2">
        <w:rPr>
          <w:rFonts w:ascii="Times New Roman" w:hAnsi="Times New Roman" w:cs="Times New Roman"/>
          <w:sz w:val="24"/>
          <w:szCs w:val="24"/>
        </w:rPr>
        <w:instrText>ADDIN CSL_CITATION {"citationItems":[{"id":"ITEM-1","itemData":{"DOI":"10.1016/j.rmed.2011.06.012","ISSN":"09546111","abstract":"Worldwide, COPD is a leading cause of chronic morbidity and mortality. Although its prevalence is already well documented, very few studies have measured its incidence. We therefore investigated the prevalence, incidence and lifetime risk of COPD in the general population. In a population-based study including subjects ≥ 40, with 12 months of history available in the Dutch IPCI database, we identified COPD cases by a two-step validation algorithm. Among 185,325 participants with 601,283 years of follow-up, 7308 subjects with COPD were identified, and 1713 had incident COPD. The overall IR of physician-diagnosed COPD was 2.92/1000PY (95%CI 2.78-3.06). The incidence of COPD was higher in men (3.54; 95%CI 3.33-3.77) than in women (2.34; 95%CI 2.17-2.52), and the overall baseline prevalence of COPD was 3.02% (95%CI 2.94-3.10). For people who had entered the study free of COPD at the age of 40, the risk of developing COPD within the next 40 years was 12.7% for men and 8.3% for women. In patients with very severe COPD, 26% died after 1 year of follow-up, whereas 2.8% died among the non-COPD subjects. In the general population in the Netherlands, three on 1000 subjects were diagnosed with COPD per year. The incidence increased rapidly with age and was higher in men than in women. One in eight men and one in 12 women, being COPD free at the age of 40, will develop COPD during their further life. Mortality rates differed substantially between COPD patients and non-COPD subjects of the same age, underlining the burden of this disease. © 2011 Elsevier Ltd. All rights reserved.","author":[{"dropping-particle":"","family":"Afonso","given":"Ana S.M.","non-dropping-particle":"","parse-names":false,"suffix":""},{"dropping-particle":"","family":"Verhamme","given":"Katia M.C.","non-dropping-particle":"","parse-names":false,"suffix":""},{"dropping-particle":"","family":"Sturkenboom","given":"Miriam C.J.M.","non-dropping-particle":"","parse-names":false,"suffix":""},{"dropping-particle":"","family":"Brusselle","given":"Guy G.O.","non-dropping-particle":"","parse-names":false,"suffix":""}],"container-title":"Respiratory Medicine","id":"ITEM-1","issue":"12","issued":{"date-parts":[["2011","12"]]},"page":"1872-1884","title":"COPD in the general population: Prevalence, incidence and survival","type":"article-journal","volume":"105"},"uris":["http://www.mendeley.com/documents/?uuid=54072691-c6e7-3f61-a281-cd08ae4760e7"]}],"mendeley":{"formattedCitation":"(Afonso et al., 2011)","manualFormatting":"Afonso et al., (2011)","plainTextFormattedCitation":"(Afonso et al., 2011)","previouslyFormattedCitation":"(Afonso et al., 2011)"},"properties":{"noteIndex":0},"schema":"https://github.com/citation-style-language/schema/raw/master/csl-citation.json"}</w:instrText>
      </w:r>
      <w:r w:rsidR="00340D8F" w:rsidRPr="00BF2C57">
        <w:rPr>
          <w:rFonts w:ascii="Times New Roman" w:hAnsi="Times New Roman" w:cs="Times New Roman"/>
          <w:sz w:val="24"/>
          <w:szCs w:val="24"/>
        </w:rPr>
        <w:fldChar w:fldCharType="separate"/>
      </w:r>
      <w:r w:rsidR="00340D8F" w:rsidRPr="00BF2C57">
        <w:rPr>
          <w:rFonts w:ascii="Times New Roman" w:hAnsi="Times New Roman" w:cs="Times New Roman"/>
          <w:noProof/>
          <w:sz w:val="24"/>
          <w:szCs w:val="24"/>
        </w:rPr>
        <w:t>Afonso et al., (2011)</w:t>
      </w:r>
      <w:r w:rsidR="00340D8F" w:rsidRPr="00BF2C57">
        <w:rPr>
          <w:rFonts w:ascii="Times New Roman" w:hAnsi="Times New Roman" w:cs="Times New Roman"/>
          <w:sz w:val="24"/>
          <w:szCs w:val="24"/>
        </w:rPr>
        <w:fldChar w:fldCharType="end"/>
      </w:r>
      <w:r w:rsidR="00340D8F" w:rsidRPr="00BF2C57">
        <w:rPr>
          <w:rFonts w:ascii="Times New Roman" w:hAnsi="Times New Roman" w:cs="Times New Roman"/>
          <w:sz w:val="24"/>
          <w:szCs w:val="24"/>
        </w:rPr>
        <w:t xml:space="preserve">, </w:t>
      </w:r>
      <w:r w:rsidRPr="00BF2C57">
        <w:rPr>
          <w:rFonts w:ascii="Times New Roman" w:hAnsi="Times New Roman" w:cs="Times New Roman"/>
          <w:sz w:val="24"/>
          <w:szCs w:val="24"/>
        </w:rPr>
        <w:t xml:space="preserve">using the lower limit of the normality (LLN) criteria, pooled COPD prevalence was 11.9% (95% CI, 11.4-13.6) ranging from 10.0% (95% CI, 8.6-11.4) in urban Dhaka to 15.4% (95% CI, 14.2-15.8) in rural </w:t>
      </w:r>
      <w:proofErr w:type="spellStart"/>
      <w:r w:rsidRPr="00BF2C57">
        <w:rPr>
          <w:rFonts w:ascii="Times New Roman" w:hAnsi="Times New Roman" w:cs="Times New Roman"/>
          <w:sz w:val="24"/>
          <w:szCs w:val="24"/>
        </w:rPr>
        <w:t>Matlab</w:t>
      </w:r>
      <w:proofErr w:type="spellEnd"/>
      <w:r w:rsidRPr="00BF2C57">
        <w:rPr>
          <w:rFonts w:ascii="Times New Roman" w:hAnsi="Times New Roman" w:cs="Times New Roman"/>
          <w:sz w:val="24"/>
          <w:szCs w:val="24"/>
        </w:rPr>
        <w:t>.</w:t>
      </w:r>
    </w:p>
    <w:p w14:paraId="082C2C2D" w14:textId="11DBD697" w:rsidR="00DC1CD9" w:rsidRPr="00BF2C57" w:rsidRDefault="00DC1CD9"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Two moderate-quality studies were carried out on two specific groups of population: (a) </w:t>
      </w:r>
      <w:r w:rsidR="00654AB4" w:rsidRPr="00BF2C57">
        <w:rPr>
          <w:rFonts w:ascii="Times New Roman" w:hAnsi="Times New Roman" w:cs="Times New Roman"/>
          <w:sz w:val="24"/>
          <w:szCs w:val="24"/>
        </w:rPr>
        <w:fldChar w:fldCharType="begin" w:fldLock="1"/>
      </w:r>
      <w:r w:rsidR="00BD4EB2">
        <w:rPr>
          <w:rFonts w:ascii="Times New Roman" w:hAnsi="Times New Roman" w:cs="Times New Roman"/>
          <w:sz w:val="24"/>
          <w:szCs w:val="24"/>
        </w:rPr>
        <w:instrText>ADDIN CSL_CITATION {"citationItems":[{"id":"ITEM-1","itemData":{"DOI":"10.3329/cmoshmcj.v15i1.28753","ISSN":"2305-7890","abstract":"Background: Chronic Obstructive Pulmonary Disease (COPD) is of public health importance. Indoor biomass (wood, cowdung etc) smoke exposure from cooking is associated with respiratory conditions and may predispose to COPD. The objective of this study was to evaluate the risk of biomass smoke exposure and COPD.Methods: A cross sectional study was conducted at a rural setting of Bangladesh. Rural women over 40 years and exposed to biomass fuel, liquid petroleum gas or natural gas smoke were evaluated using a questionnaire and their lung function was assessed using a portable spirometry.Results: The overall prevalence of COPD in the rural women was 20.4%. It was significantly higher in women using biomass fuel for cooking than in those using natural gas/LPG (p&lt;0.001). Biomass smoke exposure was found significantly associated with COPD (OR= 3.385, CI=1.60-7.13, p&lt;0.05). Lung function was significantly reduced (p&lt;0.05) among women who were using biomass than those using natural gas/LPG.Conclusion: Biomass fuel smoke exposure is a risk factor for development of COPD.Chatt  Shi Hosp Med Coll J; Vol.15 (1); Jan 2016; Page 8-11","author":[{"dropping-particle":"","family":"Biswas","given":"Rajat Sanker Roy","non-dropping-particle":"","parse-names":false,"suffix":""},{"dropping-particle":"","family":"Paul","given":"Sujat","non-dropping-particle":"","parse-names":false,"suffix":""},{"dropping-particle":"","family":"Rahaman","given":"Md Ridwanur","non-dropping-particle":"","parse-names":false,"suffix":""},{"dropping-particle":"","family":"Sayeed","given":"Md Abu","non-dropping-particle":"","parse-names":false,"suffix":""},{"dropping-particle":"","family":"Hoque","given":"Mohammed Gofranul","non-dropping-particle":"","parse-names":false,"suffix":""},{"dropping-particle":"","family":"Hossain","given":"Md Amir","non-dropping-particle":"","parse-names":false,"suffix":""},{"dropping-particle":"","family":"Hassan","given":"Md Mahtab Uddin","non-dropping-particle":"","parse-names":false,"suffix":""},{"dropping-particle":"","family":"Faiz","given":"MA","non-dropping-particle":"","parse-names":false,"suffix":""}],"container-title":"Chattagram Maa-O-Shishu Hospital Medical College Journal","id":"ITEM-1","issue":"1","issued":{"date-parts":[["2016","7","17"]]},"page":"8-11","publisher":"Bangladesh Journals Online (JOL)","title":"Indoor Biomass Fuel Smoke Exposure as a Risk Factor for Chronic Obstructive Pulmonary Disease (COPD) for Women of Rural Bangladesh","type":"article-journal","volume":"15"},"uris":["http://www.mendeley.com/documents/?uuid=371e95cc-1ae9-3118-a22c-dec6a8aebaa1"]}],"mendeley":{"formattedCitation":"(R. S. R. Biswas et al., 2016)","manualFormatting":"R. S. R. Biswas et al., (2016)","plainTextFormattedCitation":"(R. S. R. Biswas et al., 2016)","previouslyFormattedCitation":"(R. S. R. Biswas et al., 2016)"},"properties":{"noteIndex":0},"schema":"https://github.com/citation-style-language/schema/raw/master/csl-citation.json"}</w:instrText>
      </w:r>
      <w:r w:rsidR="00654AB4" w:rsidRPr="00BF2C57">
        <w:rPr>
          <w:rFonts w:ascii="Times New Roman" w:hAnsi="Times New Roman" w:cs="Times New Roman"/>
          <w:sz w:val="24"/>
          <w:szCs w:val="24"/>
        </w:rPr>
        <w:fldChar w:fldCharType="separate"/>
      </w:r>
      <w:r w:rsidR="00654AB4" w:rsidRPr="00BF2C57">
        <w:rPr>
          <w:rFonts w:ascii="Times New Roman" w:hAnsi="Times New Roman" w:cs="Times New Roman"/>
          <w:noProof/>
          <w:sz w:val="24"/>
          <w:szCs w:val="24"/>
        </w:rPr>
        <w:t>R. S. R. Biswas et al., (2016)</w:t>
      </w:r>
      <w:r w:rsidR="00654AB4" w:rsidRPr="00BF2C57">
        <w:rPr>
          <w:rFonts w:ascii="Times New Roman" w:hAnsi="Times New Roman" w:cs="Times New Roman"/>
          <w:sz w:val="24"/>
          <w:szCs w:val="24"/>
        </w:rPr>
        <w:fldChar w:fldCharType="end"/>
      </w:r>
      <w:r w:rsidR="00654AB4" w:rsidRPr="00BF2C57">
        <w:rPr>
          <w:rFonts w:ascii="Times New Roman" w:hAnsi="Times New Roman" w:cs="Times New Roman"/>
          <w:sz w:val="24"/>
          <w:szCs w:val="24"/>
        </w:rPr>
        <w:t xml:space="preserve"> conducted a study on </w:t>
      </w:r>
      <w:r w:rsidRPr="00BF2C57">
        <w:rPr>
          <w:rFonts w:ascii="Times New Roman" w:hAnsi="Times New Roman" w:cs="Times New Roman"/>
          <w:sz w:val="24"/>
          <w:szCs w:val="24"/>
        </w:rPr>
        <w:t xml:space="preserve">women of rural Chittagong exposed to fuel smoke  and (b) helpers of human haulers of Dhaka city </w:t>
      </w:r>
      <w:r w:rsidR="0093405A" w:rsidRPr="00BF2C57">
        <w:rPr>
          <w:rFonts w:ascii="Times New Roman" w:hAnsi="Times New Roman" w:cs="Times New Roman"/>
          <w:sz w:val="24"/>
          <w:szCs w:val="24"/>
        </w:rPr>
        <w:fldChar w:fldCharType="begin" w:fldLock="1"/>
      </w:r>
      <w:r w:rsidR="0093405A" w:rsidRPr="00BF2C57">
        <w:rPr>
          <w:rFonts w:ascii="Times New Roman" w:hAnsi="Times New Roman" w:cs="Times New Roman"/>
          <w:sz w:val="24"/>
          <w:szCs w:val="24"/>
        </w:rPr>
        <w:instrText>ADDIN CSL_CITATION {"citationItems":[{"id":"ITEM-1","itemData":{"DOI":"10.4236/health.2014.616249","ISSN":"1949-4998","abstract":"Motor vehicular exhaust is threatening to human health in Dhaka city. To find out the extent of respiratory problem among a particular cadre of transport workers, the human hauler helpers (HHH) of Dhaka city, we conducted a cross sectional study from March 2006 to June 2006. We enrolled 108 HHH from Mirpur to Mohakhali and Gabtoli to Mohakhali routes and collected data using a pre tested questionnaire including interview and physical examination. The pulmonary functions of the participants were measured with electronic spirometer. Among the participants with current respiratory problems 69% complained of gradual increase in respiratory problems and 38% gave history of feeling better on weekly holidays. Occurrence of hoarseness of voice (90%) and wheeze (71%) was extremely high among the helpers followed by cough (50%) and nasal irritation (50%). Spirometry showed 41.7% had obstructive and 4.6% had combined features of pulmonary impairment. Logistic regression analysis showed that respondents who worked 24 months or more were 6.9 times more likely to develop respiratory problem than the less exposed group (OR 6.9; 95% CI 3.42, 8.41). This study provides new information on respiratory health of a specific group of transport workers in Dhaka city which warrants further evaluation with a representing sample covering other areas of Dhaka city among all transport workers.","author":[{"dropping-particle":"","family":"Mahfuz","given":"Mustafa","non-dropping-particle":"","parse-names":false,"suffix":""},{"dropping-particle":"","family":"Ahmed","given":"Tahmeed","non-dropping-particle":"","parse-names":false,"suffix":""},{"dropping-particle":"","family":"Ahmad","given":"Sk. Akhtar","non-dropping-particle":"","parse-names":false,"suffix":""},{"dropping-particle":"","family":"Khan","given":"Manzurul Haque","non-dropping-particle":"","parse-names":false,"suffix":""}],"container-title":"Health","id":"ITEM-1","issue":"16","issued":{"date-parts":[["2014"]]},"page":"2144-2153","publisher":"Scientific Research Publishing, Inc,","title":"Altered Pulmonary Function among the Transport Workers in Dhaka City","type":"article-journal","volume":"06"},"uris":["http://www.mendeley.com/documents/?uuid=561ed6b4-71fb-30dc-9009-ebb5362fe399"]}],"mendeley":{"formattedCitation":"(Mahfuz, Ahmed, Ahmad, &amp; Khan, 2014)","plainTextFormattedCitation":"(Mahfuz, Ahmed, Ahmad, &amp; Khan, 2014)","previouslyFormattedCitation":"(Mahfuz, Ahmed, Ahmad, &amp; Khan, 2014)"},"properties":{"noteIndex":0},"schema":"https://github.com/citation-style-language/schema/raw/master/csl-citation.json"}</w:instrText>
      </w:r>
      <w:r w:rsidR="0093405A" w:rsidRPr="00BF2C57">
        <w:rPr>
          <w:rFonts w:ascii="Times New Roman" w:hAnsi="Times New Roman" w:cs="Times New Roman"/>
          <w:sz w:val="24"/>
          <w:szCs w:val="24"/>
        </w:rPr>
        <w:fldChar w:fldCharType="separate"/>
      </w:r>
      <w:r w:rsidR="0093405A" w:rsidRPr="00BF2C57">
        <w:rPr>
          <w:rFonts w:ascii="Times New Roman" w:hAnsi="Times New Roman" w:cs="Times New Roman"/>
          <w:noProof/>
          <w:sz w:val="24"/>
          <w:szCs w:val="24"/>
        </w:rPr>
        <w:t>(Mahfuz, Ahmed, Ahmad, &amp; Khan, 2014)</w:t>
      </w:r>
      <w:r w:rsidR="0093405A" w:rsidRPr="00BF2C57">
        <w:rPr>
          <w:rFonts w:ascii="Times New Roman" w:hAnsi="Times New Roman" w:cs="Times New Roman"/>
          <w:sz w:val="24"/>
          <w:szCs w:val="24"/>
        </w:rPr>
        <w:fldChar w:fldCharType="end"/>
      </w:r>
      <w:r w:rsidRPr="00BF2C57">
        <w:rPr>
          <w:rFonts w:ascii="Times New Roman" w:hAnsi="Times New Roman" w:cs="Times New Roman"/>
          <w:sz w:val="24"/>
          <w:szCs w:val="24"/>
        </w:rPr>
        <w:t>. Remarkably, the prevalence of COPD was found much higher in these two groups of people (women exposed to fuel smoke: 20.4%; helpers of human haulers: 41.7%).</w:t>
      </w:r>
    </w:p>
    <w:p w14:paraId="03D19C4A" w14:textId="714BE6B5" w:rsidR="00135A2B" w:rsidRPr="00BF2C57" w:rsidRDefault="00F4756D" w:rsidP="009337DE">
      <w:pPr>
        <w:spacing w:line="360" w:lineRule="auto"/>
        <w:jc w:val="both"/>
        <w:rPr>
          <w:rFonts w:ascii="Times New Roman" w:hAnsi="Times New Roman" w:cs="Times New Roman"/>
          <w:color w:val="000000"/>
          <w:sz w:val="24"/>
          <w:szCs w:val="24"/>
          <w:shd w:val="clear" w:color="auto" w:fill="FFFFFF"/>
        </w:rPr>
      </w:pPr>
      <w:r w:rsidRPr="00BF2C57">
        <w:rPr>
          <w:rFonts w:ascii="Times New Roman" w:hAnsi="Times New Roman" w:cs="Times New Roman"/>
          <w:color w:val="000000"/>
          <w:sz w:val="24"/>
          <w:szCs w:val="24"/>
          <w:shd w:val="clear" w:color="auto" w:fill="FFFFFF"/>
        </w:rPr>
        <w:lastRenderedPageBreak/>
        <w:t>According to the high-quality studies, the prevalence of COPD was greater among males and ranged from 11.7% to 22.0% compared to females (range: 6.4% to 10.6%). These two studies also reported that COPD was more prevalent among the low socio-economic groups (13.6% to 16.3%) than the high socio-economic groups (9.8% to 11.1%)</w:t>
      </w:r>
      <w:r w:rsidR="00135A2B" w:rsidRPr="00BF2C57">
        <w:rPr>
          <w:rFonts w:ascii="Times New Roman" w:hAnsi="Times New Roman" w:cs="Times New Roman"/>
          <w:color w:val="000000"/>
          <w:sz w:val="24"/>
          <w:szCs w:val="24"/>
          <w:shd w:val="clear" w:color="auto" w:fill="FFFFFF"/>
        </w:rPr>
        <w:t xml:space="preserve">. Interestingly, </w:t>
      </w:r>
      <w:r w:rsidR="00654AB4" w:rsidRPr="00BF2C57">
        <w:rPr>
          <w:rFonts w:ascii="Times New Roman" w:hAnsi="Times New Roman" w:cs="Times New Roman"/>
          <w:color w:val="000000"/>
          <w:sz w:val="24"/>
          <w:szCs w:val="24"/>
          <w:shd w:val="clear" w:color="auto" w:fill="FFFFFF"/>
        </w:rPr>
        <w:fldChar w:fldCharType="begin" w:fldLock="1"/>
      </w:r>
      <w:r w:rsidR="00BD4EB2">
        <w:rPr>
          <w:rFonts w:ascii="Times New Roman" w:hAnsi="Times New Roman" w:cs="Times New Roman"/>
          <w:color w:val="000000"/>
          <w:sz w:val="24"/>
          <w:szCs w:val="24"/>
          <w:shd w:val="clear" w:color="auto" w:fill="FFFFFF"/>
        </w:rPr>
        <w:instrText>ADDIN CSL_CITATION {"citationItems":[{"id":"ITEM-1","itemData":{"DOI":"10.1378/chest.136.4_meetingabstracts.90s-b","ISSN":"10224742","PMID":"23982547","abstract":"This prospective, cross-sectional population based survey was carried out in the Respiratory wing, Department of Medicine, Bangabandhu Sheikh Mujib Medical University, Dhaka, Bangladesh to see the prevalence and risk factors of chronic obstructive pulmonary disease (COPD) among Dhaka City Population in Bangladesh. The total sample size was 900 at the age of 35 years or above. Spirometry was performed according to ATS criteria. Data related to smoking history, respiratory symptoms, co-morbidities, physical examination findings, spirometry values and other investigation reports were noted in the questionnaire. The mean age was 45.26±10.08 (Mean±SD); of them, male 76.9% and female 23.1%. Among them, smoker was 481 with a smoking duration of 10 pack year 27.8% and non smoker were 419. Spirometric screening yielded diagnosis of COPD in 11.4% (103/900). Using operational severity criteria adopted from Global Initiative for Obstructive Lung Disease (GOLD) mild, moderate, severe and very severe COPD were found in 42.7%, 27.2%, 20.4% and 9.7% respectively. The hall mark symptom of COPD exertional dyspnea was seen in 10.4%, non-specific symptoms like cough and sputum were found in 40% and 19% respectively. Physical sign like vesicular breath sound with prolonged expiration and ronchi were found in 6.1% and 4.1% respectively. In this study, age (Mean±SD in years) (57.34±11.74), Sex (Male: Female = 4:1), low BMI (Mean±SD) (21.56±3.83), Smoker 56(20.2%) and low Socio-economic condition 54(13.6%) found to be risk factor of COPD. Regression analysis revealed that age (p&lt;0.001), sex (p&lt;0.001), smoking duration (p&lt;0.001) and low socioeconomic condition (p&lt;0.05) as independent risk factors for COPD.","author":[{"dropping-particle":"","family":"Islam","given":"M. S.","non-dropping-particle":"","parse-names":false,"suffix":""},{"dropping-particle":"","family":"Hossain","given":"M. M.","non-dropping-particle":"","parse-names":false,"suffix":""},{"dropping-particle":"","family":"Pasha","given":"M. M.","non-dropping-particle":"","parse-names":false,"suffix":""},{"dropping-particle":"","family":"Azad","given":"A. K.","non-dropping-particle":"","parse-names":false,"suffix":""},{"dropping-particle":"","family":"Murshed","given":"K. M.","non-dropping-particle":"","parse-names":false,"suffix":""}],"container-title":"Mymensingh medical journal : MMJ","id":"ITEM-1","issue":"3","issued":{"date-parts":[["2013"]]},"page":"547-551","title":"Prevalence and risk factors of chronic obstructive pulmonary disease (COPD) in Dhaka city population.","type":"article-journal","volume":"22"},"uris":["http://www.mendeley.com/documents/?uuid=ce948183-b254-3786-8a7b-a5e55b7b5c98"]},{"id":"ITEM-2","itemData":{"DOI":"10.3109/15412555.2015.1041101","ISSN":"15412563","PMID":"26263031","abstract":"Rationale: There is a paucity of population-based data on COPD prevalence and its determinants in Bangladesh.Objective: To measure COPD prevalence and socioeconomic and lifestyle determinants among ≥40 years Bangladeshi adults.Methods: In a cross-sectional study, we measured lung function of 3744 randomly selected adults ≥40 years from rural and urban areas in Bangladesh, using a handheld spirometer. COPD was defined according to the Global Initiative for Chronic Obstructive Lung Disease (GOLD) criteria as post-bronchodilator ratio of Forced Expiratory Volume in 1st second (FEV1) to Forced Vital Capacity (FVC) &lt; 0.7. In addition, COPD was also assessed by the lower limit of normal (LLN) threshold defined as lower fifth percentile for the predicted FEV1/FVC.Results: The prevalence of COPD was 13.5% by GOLD criteria and 10.3% by LLN criteria. Prevalence of COPD was higher among rural than urban residents and in males than females. More than half of the COPD cases were stage II COPD by both criteria. Milder cases (Stages I and II) were over estimated by the GOLD fixed criteria, but more severe cases (Stages III and IV) were similarly classified. In multiple logistic regression analysis, older age, male sex, illiteracy, underweight, history of smoking (both current and former), history of asthma and solid fuel use were significant predictors of COPD.Conclusion: COPD is a highly prevalent and grossly underdiagnosed public health problem in Bangladeshi adults aged 40 years or older. Illiteracy, smoking and biomass fuel burning are modifiable determinants of COPD.","author":[{"dropping-particle":"","family":"Alam","given":"Dewan S.","non-dropping-particle":"","parse-names":false,"suffix":""},{"dropping-particle":"","family":"Chowdhury","given":"Muhammad Ah","non-dropping-particle":"","parse-names":false,"suffix":""},{"dropping-particle":"","family":"Siddiquee","given":"Ali T.","non-dropping-particle":"","parse-names":false,"suffix":""},{"dropping-particle":"","family":"Ahmed","given":"Shyfuddin","non-dropping-particle":"","parse-names":false,"suffix":""},{"dropping-particle":"","family":"Clemens","given":"John D.","non-dropping-particle":"","parse-names":false,"suffix":""}],"container-title":"COPD: Journal of Chronic Obstructive Pulmonary Disease","id":"ITEM-2","issue":"6","issued":{"date-parts":[["2015","11","2"]]},"page":"658-667","publisher":"Taylor and Francis Ltd","title":"Prevalence and determinants of chronic obstructive pulmonary disease (COPD) in Bangladesh","type":"article-journal","volume":"12"},"uris":["http://www.mendeley.com/documents/?uuid=7cbd6894-9fd7-33fa-8e12-b25f2285fe78"]}],"mendeley":{"formattedCitation":"(Alam et al., 2015; Islam, Hossain, Pasha, Azad, &amp; Murshed, 2013)","manualFormatting":"Alam et al., (2015) ","plainTextFormattedCitation":"(Alam et al., 2015; Islam, Hossain, Pasha, Azad, &amp; Murshed, 2013)","previouslyFormattedCitation":"(Alam et al., 2015; Islam, Hossain, Pasha, Azad, &amp; Murshed, 2013)"},"properties":{"noteIndex":0},"schema":"https://github.com/citation-style-language/schema/raw/master/csl-citation.json"}</w:instrText>
      </w:r>
      <w:r w:rsidR="00654AB4" w:rsidRPr="00BF2C57">
        <w:rPr>
          <w:rFonts w:ascii="Times New Roman" w:hAnsi="Times New Roman" w:cs="Times New Roman"/>
          <w:color w:val="000000"/>
          <w:sz w:val="24"/>
          <w:szCs w:val="24"/>
          <w:shd w:val="clear" w:color="auto" w:fill="FFFFFF"/>
        </w:rPr>
        <w:fldChar w:fldCharType="separate"/>
      </w:r>
      <w:r w:rsidR="00654AB4" w:rsidRPr="00BF2C57">
        <w:rPr>
          <w:rFonts w:ascii="Times New Roman" w:hAnsi="Times New Roman" w:cs="Times New Roman"/>
          <w:noProof/>
          <w:color w:val="000000"/>
          <w:sz w:val="24"/>
          <w:szCs w:val="24"/>
          <w:shd w:val="clear" w:color="auto" w:fill="FFFFFF"/>
        </w:rPr>
        <w:t xml:space="preserve">Alam et al., (2015) </w:t>
      </w:r>
      <w:r w:rsidR="00654AB4" w:rsidRPr="00BF2C57">
        <w:rPr>
          <w:rFonts w:ascii="Times New Roman" w:hAnsi="Times New Roman" w:cs="Times New Roman"/>
          <w:color w:val="000000"/>
          <w:sz w:val="24"/>
          <w:szCs w:val="24"/>
          <w:shd w:val="clear" w:color="auto" w:fill="FFFFFF"/>
        </w:rPr>
        <w:fldChar w:fldCharType="end"/>
      </w:r>
      <w:r w:rsidR="00135A2B" w:rsidRPr="00BF2C57">
        <w:rPr>
          <w:rFonts w:ascii="Times New Roman" w:hAnsi="Times New Roman" w:cs="Times New Roman"/>
          <w:color w:val="000000"/>
          <w:sz w:val="24"/>
          <w:szCs w:val="24"/>
          <w:shd w:val="clear" w:color="auto" w:fill="FFFFFF"/>
        </w:rPr>
        <w:t xml:space="preserve">found that the mean age of COPD patients was higher than that of the non-COPD patients (COPD: 57 years; non-COPD: 44 years). A high-quality study conducted by </w:t>
      </w:r>
      <w:r w:rsidR="00654AB4" w:rsidRPr="00BF2C57">
        <w:rPr>
          <w:rFonts w:ascii="Times New Roman" w:hAnsi="Times New Roman" w:cs="Times New Roman"/>
          <w:color w:val="000000"/>
          <w:sz w:val="24"/>
          <w:szCs w:val="24"/>
          <w:shd w:val="clear" w:color="auto" w:fill="FFFFFF"/>
        </w:rPr>
        <w:fldChar w:fldCharType="begin" w:fldLock="1"/>
      </w:r>
      <w:r w:rsidR="00BD4EB2">
        <w:rPr>
          <w:rFonts w:ascii="Times New Roman" w:hAnsi="Times New Roman" w:cs="Times New Roman"/>
          <w:color w:val="000000"/>
          <w:sz w:val="24"/>
          <w:szCs w:val="24"/>
          <w:shd w:val="clear" w:color="auto" w:fill="FFFFFF"/>
        </w:rPr>
        <w:instrText>ADDIN CSL_CITATION {"citationItems":[{"id":"ITEM-1","itemData":{"DOI":"10.1378/chest.136.4_meetingabstracts.90s-b","ISSN":"10224742","PMID":"23982547","abstract":"This prospective, cross-sectional population based survey was carried out in the Respiratory wing, Department of Medicine, Bangabandhu Sheikh Mujib Medical University, Dhaka, Bangladesh to see the prevalence and risk factors of chronic obstructive pulmonary disease (COPD) among Dhaka City Population in Bangladesh. The total sample size was 900 at the age of 35 years or above. Spirometry was performed according to ATS criteria. Data related to smoking history, respiratory symptoms, co-morbidities, physical examination findings, spirometry values and other investigation reports were noted in the questionnaire. The mean age was 45.26±10.08 (Mean±SD); of them, male 76.9% and female 23.1%. Among them, smoker was 481 with a smoking duration of 10 pack year 27.8% and non smoker were 419. Spirometric screening yielded diagnosis of COPD in 11.4% (103/900). Using operational severity criteria adopted from Global Initiative for Obstructive Lung Disease (GOLD) mild, moderate, severe and very severe COPD were found in 42.7%, 27.2%, 20.4% and 9.7% respectively. The hall mark symptom of COPD exertional dyspnea was seen in 10.4%, non-specific symptoms like cough and sputum were found in 40% and 19% respectively. Physical sign like vesicular breath sound with prolonged expiration and ronchi were found in 6.1% and 4.1% respectively. In this study, age (Mean±SD in years) (57.34±11.74), Sex (Male: Female = 4:1), low BMI (Mean±SD) (21.56±3.83), Smoker 56(20.2%) and low Socio-economic condition 54(13.6%) found to be risk factor of COPD. Regression analysis revealed that age (p&lt;0.001), sex (p&lt;0.001), smoking duration (p&lt;0.001) and low socioeconomic condition (p&lt;0.05) as independent risk factors for COPD.","author":[{"dropping-particle":"","family":"Islam","given":"M. S.","non-dropping-particle":"","parse-names":false,"suffix":""},{"dropping-particle":"","family":"Hossain","given":"M. M.","non-dropping-particle":"","parse-names":false,"suffix":""},{"dropping-particle":"","family":"Pasha","given":"M. M.","non-dropping-particle":"","parse-names":false,"suffix":""},{"dropping-particle":"","family":"Azad","given":"A. K.","non-dropping-particle":"","parse-names":false,"suffix":""},{"dropping-particle":"","family":"Murshed","given":"K. M.","non-dropping-particle":"","parse-names":false,"suffix":""}],"container-title":"Mymensingh medical journal : MMJ","id":"ITEM-1","issue":"3","issued":{"date-parts":[["2013"]]},"page":"547-551","title":"Prevalence and risk factors of chronic obstructive pulmonary disease (COPD) in Dhaka city population.","type":"article-journal","volume":"22"},"uris":["http://www.mendeley.com/documents/?uuid=ce948183-b254-3786-8a7b-a5e55b7b5c98"]},{"id":"ITEM-2","itemData":{"DOI":"10.3109/15412555.2015.1041101","ISSN":"15412563","PMID":"26263031","abstract":"Rationale: There is a paucity of population-based data on COPD prevalence and its determinants in Bangladesh.Objective: To measure COPD prevalence and socioeconomic and lifestyle determinants among ≥40 years Bangladeshi adults.Methods: In a cross-sectional study, we measured lung function of 3744 randomly selected adults ≥40 years from rural and urban areas in Bangladesh, using a handheld spirometer. COPD was defined according to the Global Initiative for Chronic Obstructive Lung Disease (GOLD) criteria as post-bronchodilator ratio of Forced Expiratory Volume in 1st second (FEV1) to Forced Vital Capacity (FVC) &lt; 0.7. In addition, COPD was also assessed by the lower limit of normal (LLN) threshold defined as lower fifth percentile for the predicted FEV1/FVC.Results: The prevalence of COPD was 13.5% by GOLD criteria and 10.3% by LLN criteria. Prevalence of COPD was higher among rural than urban residents and in males than females. More than half of the COPD cases were stage II COPD by both criteria. Milder cases (Stages I and II) were over estimated by the GOLD fixed criteria, but more severe cases (Stages III and IV) were similarly classified. In multiple logistic regression analysis, older age, male sex, illiteracy, underweight, history of smoking (both current and former), history of asthma and solid fuel use were significant predictors of COPD.Conclusion: COPD is a highly prevalent and grossly underdiagnosed public health problem in Bangladeshi adults aged 40 years or older. Illiteracy, smoking and biomass fuel burning are modifiable determinants of COPD.","author":[{"dropping-particle":"","family":"Alam","given":"Dewan S.","non-dropping-particle":"","parse-names":false,"suffix":""},{"dropping-particle":"","family":"Chowdhury","given":"Muhammad Ah","non-dropping-particle":"","parse-names":false,"suffix":""},{"dropping-particle":"","family":"Siddiquee","given":"Ali T.","non-dropping-particle":"","parse-names":false,"suffix":""},{"dropping-particle":"","family":"Ahmed","given":"Shyfuddin","non-dropping-particle":"","parse-names":false,"suffix":""},{"dropping-particle":"","family":"Clemens","given":"John D.","non-dropping-particle":"","parse-names":false,"suffix":""}],"container-title":"COPD: Journal of Chronic Obstructive Pulmonary Disease","id":"ITEM-2","issue":"6","issued":{"date-parts":[["2015","11","2"]]},"page":"658-667","publisher":"Taylor and Francis Ltd","title":"Prevalence and determinants of chronic obstructive pulmonary disease (COPD) in Bangladesh","type":"article-journal","volume":"12"},"uris":["http://www.mendeley.com/documents/?uuid=7cbd6894-9fd7-33fa-8e12-b25f2285fe78"]}],"mendeley":{"formattedCitation":"(Alam et al., 2015; Islam et al., 2013)","manualFormatting":"Islam et al., (2013)","plainTextFormattedCitation":"(Alam et al., 2015; Islam et al., 2013)","previouslyFormattedCitation":"(Alam et al., 2015; Islam, Hossain, Pasha, Azad, &amp; Murshed, 2013)"},"properties":{"noteIndex":0},"schema":"https://github.com/citation-style-language/schema/raw/master/csl-citation.json"}</w:instrText>
      </w:r>
      <w:r w:rsidR="00654AB4" w:rsidRPr="00BF2C57">
        <w:rPr>
          <w:rFonts w:ascii="Times New Roman" w:hAnsi="Times New Roman" w:cs="Times New Roman"/>
          <w:color w:val="000000"/>
          <w:sz w:val="24"/>
          <w:szCs w:val="24"/>
          <w:shd w:val="clear" w:color="auto" w:fill="FFFFFF"/>
        </w:rPr>
        <w:fldChar w:fldCharType="separate"/>
      </w:r>
      <w:r w:rsidR="00654AB4" w:rsidRPr="00BF2C57">
        <w:rPr>
          <w:rFonts w:ascii="Times New Roman" w:hAnsi="Times New Roman" w:cs="Times New Roman"/>
          <w:noProof/>
          <w:color w:val="000000"/>
          <w:sz w:val="24"/>
          <w:szCs w:val="24"/>
          <w:shd w:val="clear" w:color="auto" w:fill="FFFFFF"/>
        </w:rPr>
        <w:t>Islam</w:t>
      </w:r>
      <w:r w:rsidR="004506E6" w:rsidRPr="00BF2C57">
        <w:rPr>
          <w:rFonts w:ascii="Times New Roman" w:hAnsi="Times New Roman" w:cs="Times New Roman"/>
          <w:noProof/>
          <w:color w:val="000000"/>
          <w:sz w:val="24"/>
          <w:szCs w:val="24"/>
          <w:shd w:val="clear" w:color="auto" w:fill="FFFFFF"/>
        </w:rPr>
        <w:t xml:space="preserve"> et al.,</w:t>
      </w:r>
      <w:r w:rsidR="00654AB4" w:rsidRPr="00BF2C57">
        <w:rPr>
          <w:rFonts w:ascii="Times New Roman" w:hAnsi="Times New Roman" w:cs="Times New Roman"/>
          <w:noProof/>
          <w:color w:val="000000"/>
          <w:sz w:val="24"/>
          <w:szCs w:val="24"/>
          <w:shd w:val="clear" w:color="auto" w:fill="FFFFFF"/>
        </w:rPr>
        <w:t xml:space="preserve"> </w:t>
      </w:r>
      <w:r w:rsidR="004506E6" w:rsidRPr="00BF2C57">
        <w:rPr>
          <w:rFonts w:ascii="Times New Roman" w:hAnsi="Times New Roman" w:cs="Times New Roman"/>
          <w:noProof/>
          <w:color w:val="000000"/>
          <w:sz w:val="24"/>
          <w:szCs w:val="24"/>
          <w:shd w:val="clear" w:color="auto" w:fill="FFFFFF"/>
        </w:rPr>
        <w:t>(</w:t>
      </w:r>
      <w:r w:rsidR="00654AB4" w:rsidRPr="00BF2C57">
        <w:rPr>
          <w:rFonts w:ascii="Times New Roman" w:hAnsi="Times New Roman" w:cs="Times New Roman"/>
          <w:noProof/>
          <w:color w:val="000000"/>
          <w:sz w:val="24"/>
          <w:szCs w:val="24"/>
          <w:shd w:val="clear" w:color="auto" w:fill="FFFFFF"/>
        </w:rPr>
        <w:t>2013)</w:t>
      </w:r>
      <w:r w:rsidR="00654AB4" w:rsidRPr="00BF2C57">
        <w:rPr>
          <w:rFonts w:ascii="Times New Roman" w:hAnsi="Times New Roman" w:cs="Times New Roman"/>
          <w:color w:val="000000"/>
          <w:sz w:val="24"/>
          <w:szCs w:val="24"/>
          <w:shd w:val="clear" w:color="auto" w:fill="FFFFFF"/>
        </w:rPr>
        <w:fldChar w:fldCharType="end"/>
      </w:r>
      <w:r w:rsidR="000519D1" w:rsidRPr="00BF2C57">
        <w:rPr>
          <w:rFonts w:ascii="Times New Roman" w:hAnsi="Times New Roman" w:cs="Times New Roman"/>
          <w:color w:val="000000"/>
          <w:sz w:val="24"/>
          <w:szCs w:val="24"/>
          <w:shd w:val="clear" w:color="auto" w:fill="FFFFFF"/>
        </w:rPr>
        <w:t xml:space="preserve"> </w:t>
      </w:r>
      <w:r w:rsidR="00135A2B" w:rsidRPr="00BF2C57">
        <w:rPr>
          <w:rFonts w:ascii="Times New Roman" w:hAnsi="Times New Roman" w:cs="Times New Roman"/>
          <w:color w:val="000000"/>
          <w:sz w:val="24"/>
          <w:szCs w:val="24"/>
          <w:shd w:val="clear" w:color="auto" w:fill="FFFFFF"/>
        </w:rPr>
        <w:t>reported that COPD was more prevalent among rural people (17.0%) than their urban counterparts (9.9%)</w:t>
      </w:r>
      <w:r w:rsidRPr="00BF2C57">
        <w:rPr>
          <w:rFonts w:ascii="Times New Roman" w:hAnsi="Times New Roman" w:cs="Times New Roman"/>
          <w:color w:val="000000"/>
          <w:sz w:val="24"/>
          <w:szCs w:val="24"/>
          <w:shd w:val="clear" w:color="auto" w:fill="FFFFFF"/>
        </w:rPr>
        <w:t xml:space="preserve">. </w:t>
      </w:r>
    </w:p>
    <w:p w14:paraId="1E5111C6" w14:textId="3EE01FF8" w:rsidR="00F4756D" w:rsidRPr="00BF2C57" w:rsidRDefault="00F4756D" w:rsidP="009337DE">
      <w:pPr>
        <w:spacing w:line="360" w:lineRule="auto"/>
        <w:jc w:val="both"/>
        <w:rPr>
          <w:rFonts w:ascii="Times New Roman" w:hAnsi="Times New Roman" w:cs="Times New Roman"/>
          <w:sz w:val="24"/>
          <w:szCs w:val="24"/>
        </w:rPr>
      </w:pPr>
      <w:r w:rsidRPr="00BF2C57">
        <w:rPr>
          <w:rFonts w:ascii="Times New Roman" w:hAnsi="Times New Roman" w:cs="Times New Roman"/>
          <w:color w:val="000000"/>
          <w:sz w:val="24"/>
          <w:szCs w:val="24"/>
          <w:shd w:val="clear" w:color="auto" w:fill="FFFFFF"/>
        </w:rPr>
        <w:t xml:space="preserve">The pooled prevalence of COPD among people in the 40-49 years age group was 7.5% (range: 5.2% to 9.8%). On the other hand, this prevalence was 21.5% (range: 13.6% to 29.4%) among 50-59 years age group and 39.3% (27.5% to 51.0%) among people of 60-69 years age group </w:t>
      </w:r>
      <w:r w:rsidR="00135A2B" w:rsidRPr="00BF2C57">
        <w:rPr>
          <w:rFonts w:ascii="Times New Roman" w:hAnsi="Times New Roman" w:cs="Times New Roman"/>
          <w:color w:val="000000"/>
          <w:sz w:val="24"/>
          <w:szCs w:val="24"/>
          <w:shd w:val="clear" w:color="auto" w:fill="FFFFFF"/>
        </w:rPr>
        <w:fldChar w:fldCharType="begin" w:fldLock="1"/>
      </w:r>
      <w:r w:rsidR="00135A2B" w:rsidRPr="00BF2C57">
        <w:rPr>
          <w:rFonts w:ascii="Times New Roman" w:hAnsi="Times New Roman" w:cs="Times New Roman"/>
          <w:color w:val="000000"/>
          <w:sz w:val="24"/>
          <w:szCs w:val="24"/>
          <w:shd w:val="clear" w:color="auto" w:fill="FFFFFF"/>
        </w:rPr>
        <w:instrText>ADDIN CSL_CITATION {"citationItems":[{"id":"ITEM-1","itemData":{"DOI":"10.3329/cmoshmcj.v15i1.28753","ISSN":"2305-7890","abstract":"Background: Chronic Obstructive Pulmonary Disease (COPD) is of public health importance. Indoor biomass (wood, cowdung etc) smoke exposure from cooking is associated with respiratory conditions and may predispose to COPD. The objective of this study was to evaluate the risk of biomass smoke exposure and COPD.Methods: A cross sectional study was conducted at a rural setting of Bangladesh. Rural women over 40 years and exposed to biomass fuel, liquid petroleum gas or natural gas smoke were evaluated using a questionnaire and their lung function was assessed using a portable spirometry.Results: The overall prevalence of COPD in the rural women was 20.4%. It was significantly higher in women using biomass fuel for cooking than in those using natural gas/LPG (p&lt;0.001). Biomass smoke exposure was found significantly associated with COPD (OR= 3.385, CI=1.60-7.13, p&lt;0.05). Lung function was significantly reduced (p&lt;0.05) among women who were using biomass than those using natural gas/LPG.Conclusion: Biomass fuel smoke exposure is a risk factor for development of COPD.Chatt  Shi Hosp Med Coll J; Vol.15 (1); Jan 2016; Page 8-11","author":[{"dropping-particle":"","family":"Biswas","given":"Rajat Sanker Roy","non-dropping-particle":"","parse-names":false,"suffix":""},{"dropping-particle":"","family":"Paul","given":"Sujat","non-dropping-particle":"","parse-names":false,"suffix":""},{"dropping-particle":"","family":"Rahaman","given":"Md Ridwanur","non-dropping-particle":"","parse-names":false,"suffix":""},{"dropping-particle":"","family":"Sayeed","given":"Md Abu","non-dropping-particle":"","parse-names":false,"suffix":""},{"dropping-particle":"","family":"Hoque","given":"Mohammed Gofranul","non-dropping-particle":"","parse-names":false,"suffix":""},{"dropping-particle":"","family":"Hossain","given":"Md Amir","non-dropping-particle":"","parse-names":false,"suffix":""},{"dropping-particle":"","family":"Hassan","given":"Md Mahtab Uddin","non-dropping-particle":"","parse-names":false,"suffix":""},{"dropping-particle":"","family":"Faiz","given":"MA","non-dropping-particle":"","parse-names":false,"suffix":""}],"container-title":"Chattagram Maa-O-Shishu Hospital Medical College Journal","id":"ITEM-1","issue":"1","issued":{"date-parts":[["2016","7","17"]]},"page":"8-11","publisher":"Bangladesh Journals Online (JOL)","title":"Indoor Biomass Fuel Smoke Exposure as a Risk Factor for Chronic Obstructive Pulmonary Disease (COPD) for Women of Rural Bangladesh","type":"article-journal","volume":"15"},"uris":["http://www.mendeley.com/documents/?uuid=371e95cc-1ae9-3118-a22c-dec6a8aebaa1"]},{"id":"ITEM-2","itemData":{"DOI":"10.3109/15412555.2015.1041101","ISSN":"15412563","PMID":"26263031","abstract":"Rationale: There is a paucity of population-based data on COPD prevalence and its determinants in Bangladesh.Objective: To measure COPD prevalence and socioeconomic and lifestyle determinants among ≥40 years Bangladeshi adults.Methods: In a cross-sectional study, we measured lung function of 3744 randomly selected adults ≥40 years from rural and urban areas in Bangladesh, using a handheld spirometer. COPD was defined according to the Global Initiative for Chronic Obstructive Lung Disease (GOLD) criteria as post-bronchodilator ratio of Forced Expiratory Volume in 1st second (FEV1) to Forced Vital Capacity (FVC) &lt; 0.7. In addition, COPD was also assessed by the lower limit of normal (LLN) threshold defined as lower fifth percentile for the predicted FEV1/FVC.Results: The prevalence of COPD was 13.5% by GOLD criteria and 10.3% by LLN criteria. Prevalence of COPD was higher among rural than urban residents and in males than females. More than half of the COPD cases were stage II COPD by both criteria. Milder cases (Stages I and II) were over estimated by the GOLD fixed criteria, but more severe cases (Stages III and IV) were similarly classified. In multiple logistic regression analysis, older age, male sex, illiteracy, underweight, history of smoking (both current and former), history of asthma and solid fuel use were significant predictors of COPD.Conclusion: COPD is a highly prevalent and grossly underdiagnosed public health problem in Bangladeshi adults aged 40 years or older. Illiteracy, smoking and biomass fuel burning are modifiable determinants of COPD.","author":[{"dropping-particle":"","family":"Alam","given":"Dewan S.","non-dropping-particle":"","parse-names":false,"suffix":""},{"dropping-particle":"","family":"Chowdhury","given":"Muhammad Ah","non-dropping-particle":"","parse-names":false,"suffix":""},{"dropping-particle":"","family":"Siddiquee","given":"Ali T.","non-dropping-particle":"","parse-names":false,"suffix":""},{"dropping-particle":"","family":"Ahmed","given":"Shyfuddin","non-dropping-particle":"","parse-names":false,"suffix":""},{"dropping-particle":"","family":"Clemens","given":"John D.","non-dropping-particle":"","parse-names":false,"suffix":""}],"container-title":"COPD: Journal of Chronic Obstructive Pulmonary Disease","id":"ITEM-2","issue":"6","issued":{"date-parts":[["2015","11","2"]]},"page":"658-667","publisher":"Taylor and Francis Ltd","title":"Prevalence and determinants of chronic obstructive pulmonary disease (COPD) in Bangladesh","type":"article-journal","volume":"12"},"uris":["http://www.mendeley.com/documents/?uuid=7cbd6894-9fd7-33fa-8e12-b25f2285fe78"]}],"mendeley":{"formattedCitation":"(Alam et al., 2015; R. S. R. Biswas et al., 2016)","plainTextFormattedCitation":"(Alam et al., 2015; R. S. R. Biswas et al., 2016)","previouslyFormattedCitation":"(Alam et al., 2015; R. S. R. Biswas et al., 2016)"},"properties":{"noteIndex":0},"schema":"https://github.com/citation-style-language/schema/raw/master/csl-citation.json"}</w:instrText>
      </w:r>
      <w:r w:rsidR="00135A2B" w:rsidRPr="00BF2C57">
        <w:rPr>
          <w:rFonts w:ascii="Times New Roman" w:hAnsi="Times New Roman" w:cs="Times New Roman"/>
          <w:color w:val="000000"/>
          <w:sz w:val="24"/>
          <w:szCs w:val="24"/>
          <w:shd w:val="clear" w:color="auto" w:fill="FFFFFF"/>
        </w:rPr>
        <w:fldChar w:fldCharType="separate"/>
      </w:r>
      <w:r w:rsidR="00135A2B" w:rsidRPr="00BF2C57">
        <w:rPr>
          <w:rFonts w:ascii="Times New Roman" w:hAnsi="Times New Roman" w:cs="Times New Roman"/>
          <w:noProof/>
          <w:color w:val="000000"/>
          <w:sz w:val="24"/>
          <w:szCs w:val="24"/>
          <w:shd w:val="clear" w:color="auto" w:fill="FFFFFF"/>
        </w:rPr>
        <w:t>(Alam et al., 2015; R. S. R. Biswas et al., 2016)</w:t>
      </w:r>
      <w:r w:rsidR="00135A2B" w:rsidRPr="00BF2C57">
        <w:rPr>
          <w:rFonts w:ascii="Times New Roman" w:hAnsi="Times New Roman" w:cs="Times New Roman"/>
          <w:color w:val="000000"/>
          <w:sz w:val="24"/>
          <w:szCs w:val="24"/>
          <w:shd w:val="clear" w:color="auto" w:fill="FFFFFF"/>
        </w:rPr>
        <w:fldChar w:fldCharType="end"/>
      </w:r>
      <w:r w:rsidRPr="00BF2C57">
        <w:rPr>
          <w:rFonts w:ascii="Times New Roman" w:hAnsi="Times New Roman" w:cs="Times New Roman"/>
          <w:color w:val="000000"/>
          <w:sz w:val="24"/>
          <w:szCs w:val="24"/>
          <w:shd w:val="clear" w:color="auto" w:fill="FFFFFF"/>
        </w:rPr>
        <w:t xml:space="preserve">. </w:t>
      </w:r>
      <w:r w:rsidR="000519D1" w:rsidRPr="00BF2C57">
        <w:rPr>
          <w:rFonts w:ascii="Times New Roman" w:hAnsi="Times New Roman" w:cs="Times New Roman"/>
          <w:color w:val="000000"/>
          <w:sz w:val="24"/>
          <w:szCs w:val="24"/>
          <w:shd w:val="clear" w:color="auto" w:fill="FFFFFF"/>
        </w:rPr>
        <w:fldChar w:fldCharType="begin" w:fldLock="1"/>
      </w:r>
      <w:r w:rsidR="00BD4EB2">
        <w:rPr>
          <w:rFonts w:ascii="Times New Roman" w:hAnsi="Times New Roman" w:cs="Times New Roman"/>
          <w:color w:val="000000"/>
          <w:sz w:val="24"/>
          <w:szCs w:val="24"/>
          <w:shd w:val="clear" w:color="auto" w:fill="FFFFFF"/>
        </w:rPr>
        <w:instrText>ADDIN CSL_CITATION {"citationItems":[{"id":"ITEM-1","itemData":{"DOI":"10.1378/chest.136.4_meetingabstracts.90s-b","ISSN":"10224742","PMID":"23982547","abstract":"This prospective, cross-sectional population based survey was carried out in the Respiratory wing, Department of Medicine, Bangabandhu Sheikh Mujib Medical University, Dhaka, Bangladesh to see the prevalence and risk factors of chronic obstructive pulmonary disease (COPD) among Dhaka City Population in Bangladesh. The total sample size was 900 at the age of 35 years or above. Spirometry was performed according to ATS criteria. Data related to smoking history, respiratory symptoms, co-morbidities, physical examination findings, spirometry values and other investigation reports were noted in the questionnaire. The mean age was 45.26±10.08 (Mean±SD); of them, male 76.9% and female 23.1%. Among them, smoker was 481 with a smoking duration of 10 pack year 27.8% and non smoker were 419. Spirometric screening yielded diagnosis of COPD in 11.4% (103/900). Using operational severity criteria adopted from Global Initiative for Obstructive Lung Disease (GOLD) mild, moderate, severe and very severe COPD were found in 42.7%, 27.2%, 20.4% and 9.7% respectively. The hall mark symptom of COPD exertional dyspnea was seen in 10.4%, non-specific symptoms like cough and sputum were found in 40% and 19% respectively. Physical sign like vesicular breath sound with prolonged expiration and ronchi were found in 6.1% and 4.1% respectively. In this study, age (Mean±SD in years) (57.34±11.74), Sex (Male: Female = 4:1), low BMI (Mean±SD) (21.56±3.83), Smoker 56(20.2%) and low Socio-economic condition 54(13.6%) found to be risk factor of COPD. Regression analysis revealed that age (p&lt;0.001), sex (p&lt;0.001), smoking duration (p&lt;0.001) and low socioeconomic condition (p&lt;0.05) as independent risk factors for COPD.","author":[{"dropping-particle":"","family":"Islam","given":"M. S.","non-dropping-particle":"","parse-names":false,"suffix":""},{"dropping-particle":"","family":"Hossain","given":"M. M.","non-dropping-particle":"","parse-names":false,"suffix":""},{"dropping-particle":"","family":"Pasha","given":"M. M.","non-dropping-particle":"","parse-names":false,"suffix":""},{"dropping-particle":"","family":"Azad","given":"A. K.","non-dropping-particle":"","parse-names":false,"suffix":""},{"dropping-particle":"","family":"Murshed","given":"K. M.","non-dropping-particle":"","parse-names":false,"suffix":""}],"container-title":"Mymensingh medical journal : MMJ","id":"ITEM-1","issue":"3","issued":{"date-parts":[["2013"]]},"page":"547-551","title":"Prevalence and risk factors of chronic obstructive pulmonary disease (COPD) in Dhaka city population.","type":"article-journal","volume":"22"},"uris":["http://www.mendeley.com/documents/?uuid=ce948183-b254-3786-8a7b-a5e55b7b5c98"]}],"mendeley":{"formattedCitation":"(Islam et al., 2013)","manualFormatting":"Islam et al., (2013)","plainTextFormattedCitation":"(Islam et al., 2013)","previouslyFormattedCitation":"(Islam et al., 2013)"},"properties":{"noteIndex":0},"schema":"https://github.com/citation-style-language/schema/raw/master/csl-citation.json"}</w:instrText>
      </w:r>
      <w:r w:rsidR="000519D1" w:rsidRPr="00BF2C57">
        <w:rPr>
          <w:rFonts w:ascii="Times New Roman" w:hAnsi="Times New Roman" w:cs="Times New Roman"/>
          <w:color w:val="000000"/>
          <w:sz w:val="24"/>
          <w:szCs w:val="24"/>
          <w:shd w:val="clear" w:color="auto" w:fill="FFFFFF"/>
        </w:rPr>
        <w:fldChar w:fldCharType="separate"/>
      </w:r>
      <w:r w:rsidR="000519D1" w:rsidRPr="00BF2C57">
        <w:rPr>
          <w:rFonts w:ascii="Times New Roman" w:hAnsi="Times New Roman" w:cs="Times New Roman"/>
          <w:noProof/>
          <w:color w:val="000000"/>
          <w:sz w:val="24"/>
          <w:szCs w:val="24"/>
          <w:shd w:val="clear" w:color="auto" w:fill="FFFFFF"/>
        </w:rPr>
        <w:t>Islam et al., (2013)</w:t>
      </w:r>
      <w:r w:rsidR="000519D1" w:rsidRPr="00BF2C57">
        <w:rPr>
          <w:rFonts w:ascii="Times New Roman" w:hAnsi="Times New Roman" w:cs="Times New Roman"/>
          <w:color w:val="000000"/>
          <w:sz w:val="24"/>
          <w:szCs w:val="24"/>
          <w:shd w:val="clear" w:color="auto" w:fill="FFFFFF"/>
        </w:rPr>
        <w:fldChar w:fldCharType="end"/>
      </w:r>
      <w:r w:rsidR="000519D1" w:rsidRPr="00BF2C57">
        <w:rPr>
          <w:rFonts w:ascii="Times New Roman" w:hAnsi="Times New Roman" w:cs="Times New Roman"/>
          <w:color w:val="000000"/>
          <w:sz w:val="24"/>
          <w:szCs w:val="24"/>
          <w:shd w:val="clear" w:color="auto" w:fill="FFFFFF"/>
        </w:rPr>
        <w:t xml:space="preserve"> reported that t</w:t>
      </w:r>
      <w:r w:rsidRPr="00BF2C57">
        <w:rPr>
          <w:rFonts w:ascii="Times New Roman" w:hAnsi="Times New Roman" w:cs="Times New Roman"/>
          <w:color w:val="000000"/>
          <w:sz w:val="24"/>
          <w:szCs w:val="24"/>
          <w:shd w:val="clear" w:color="auto" w:fill="FFFFFF"/>
        </w:rPr>
        <w:t xml:space="preserve">he prevalence of COPD was also higher among biomass fuel users and ranged from 16.4% to 17.3% compared to clean fuel (e.g. LP gas or natural gas) users (range: 4.4% to 10.0%). Based on peak expiratory flow rate (PEFR)%, severe bronchial obstruction was also found higher among biomass fuel users (55.4 %) than gas users (29.1%) </w:t>
      </w:r>
      <w:r w:rsidR="005F1B8C" w:rsidRPr="00BF2C57">
        <w:rPr>
          <w:rFonts w:ascii="Times New Roman" w:hAnsi="Times New Roman" w:cs="Times New Roman"/>
          <w:color w:val="000000"/>
          <w:sz w:val="24"/>
          <w:szCs w:val="24"/>
          <w:shd w:val="clear" w:color="auto" w:fill="FFFFFF"/>
        </w:rPr>
        <w:fldChar w:fldCharType="begin" w:fldLock="1"/>
      </w:r>
      <w:r w:rsidR="00723EB3" w:rsidRPr="00BF2C57">
        <w:rPr>
          <w:rFonts w:ascii="Times New Roman" w:hAnsi="Times New Roman" w:cs="Times New Roman"/>
          <w:color w:val="000000"/>
          <w:sz w:val="24"/>
          <w:szCs w:val="24"/>
          <w:shd w:val="clear" w:color="auto" w:fill="FFFFFF"/>
        </w:rPr>
        <w:instrText>ADDIN CSL_CITATION {"citationItems":[{"id":"ITEM-1","itemData":{"DOI":"10.1007/s12199-013-0364-4","ISSN":"13474715","abstract":"Objectives: Burning of biomass fuel (cow-dung, crop residue, dried leaves, wood, etc.) in the kitchen releases smoke, which may impair the respiratory functions of women cooking there. This paper aimed to compare the respiratory symptoms between biomass fuel users and gas fuel users in Bangladesh. Methods: A cross-sectional survey was conducted through face-to-face interviews and chest examination of 224 adult women using biomass fuel in a rural village and 196 adult women using gas fuel in an urban area. Results: The prevalence of respiratory involvement (at least one among nine symptoms and two diseases) was significantly higher among biomass users than among gas users (29.9 vs. 11.2 %). After adjustment for potential confounders by a logistic model, the odds ratio (OR) of the biomass users for the respiratory involvement was significantly higher (OR = 3.23, 95 % confidence interval 1.30-8.01). The biomass fuel use elevated symptoms/diseases significantly; the adjusted OR was 3.04 for morning cough, 7.41 for nasal allergy, and 5.94 for chronic bronchitis. The mean peak expiratory flow rate of biomass users (253.83 l/min) was significantly lower than that of gas users (282.37 l/min). Conclusions: The study shows significant association between biomass fuel use and respiratory involvement among rural women in Bangladesh, although the potential confounding of urban/rural residency could not be ruled out in the analysis. The use of smoke-free stoves and adequate ventilation along with health education to the rural population to increase awareness about the health effects of indoor biomass fuel use might have roles to prevent these involvements. © 2013 The Japanese Society for Hygiene.","author":[{"dropping-particle":"","family":"Alim","given":"Md Abdul","non-dropping-particle":"","parse-names":false,"suffix":""},{"dropping-particle":"","family":"Sarker","given":"Mohammad Abul Bashar","non-dropping-particle":"","parse-names":false,"suffix":""},{"dropping-particle":"","family":"Selim","given":"Shahjada","non-dropping-particle":"","parse-names":false,"suffix":""},{"dropping-particle":"","family":"Karim","given":"Md Rizwanul","non-dropping-particle":"","parse-names":false,"suffix":""},{"dropping-particle":"","family":"Yoshida","given":"Yoshitoku","non-dropping-particle":"","parse-names":false,"suffix":""},{"dropping-particle":"","family":"Hamajima","given":"Nobuyuki","non-dropping-particle":"","parse-names":false,"suffix":""}],"container-title":"Environmental Health and Preventive Medicine","id":"ITEM-1","issue":"2","issued":{"date-parts":[["2014"]]},"page":"126-134","publisher":"Springer-Verlag Tokyo","title":"Respiratory involvements among women exposed to the smoke of traditional biomass fuel and gas fuel in a district of Bangladesh","type":"article-journal","volume":"19"},"uris":["http://www.mendeley.com/documents/?uuid=f7127412-583c-3198-9bad-990f8e118be0"]}],"mendeley":{"formattedCitation":"(Alim et al., 2014)","plainTextFormattedCitation":"(Alim et al., 2014)","previouslyFormattedCitation":"(Alim et al., 2014)"},"properties":{"noteIndex":0},"schema":"https://github.com/citation-style-language/schema/raw/master/csl-citation.json"}</w:instrText>
      </w:r>
      <w:r w:rsidR="005F1B8C" w:rsidRPr="00BF2C57">
        <w:rPr>
          <w:rFonts w:ascii="Times New Roman" w:hAnsi="Times New Roman" w:cs="Times New Roman"/>
          <w:color w:val="000000"/>
          <w:sz w:val="24"/>
          <w:szCs w:val="24"/>
          <w:shd w:val="clear" w:color="auto" w:fill="FFFFFF"/>
        </w:rPr>
        <w:fldChar w:fldCharType="separate"/>
      </w:r>
      <w:r w:rsidR="005F1B8C" w:rsidRPr="00BF2C57">
        <w:rPr>
          <w:rFonts w:ascii="Times New Roman" w:hAnsi="Times New Roman" w:cs="Times New Roman"/>
          <w:noProof/>
          <w:color w:val="000000"/>
          <w:sz w:val="24"/>
          <w:szCs w:val="24"/>
          <w:shd w:val="clear" w:color="auto" w:fill="FFFFFF"/>
        </w:rPr>
        <w:t>(Alim et al., 2014)</w:t>
      </w:r>
      <w:r w:rsidR="005F1B8C" w:rsidRPr="00BF2C57">
        <w:rPr>
          <w:rFonts w:ascii="Times New Roman" w:hAnsi="Times New Roman" w:cs="Times New Roman"/>
          <w:color w:val="000000"/>
          <w:sz w:val="24"/>
          <w:szCs w:val="24"/>
          <w:shd w:val="clear" w:color="auto" w:fill="FFFFFF"/>
        </w:rPr>
        <w:fldChar w:fldCharType="end"/>
      </w:r>
      <w:r w:rsidRPr="00BF2C57">
        <w:rPr>
          <w:rFonts w:ascii="Times New Roman" w:hAnsi="Times New Roman" w:cs="Times New Roman"/>
          <w:color w:val="000000"/>
          <w:sz w:val="24"/>
          <w:szCs w:val="24"/>
          <w:shd w:val="clear" w:color="auto" w:fill="FFFFFF"/>
        </w:rPr>
        <w:t>.</w:t>
      </w:r>
    </w:p>
    <w:p w14:paraId="12C3F27F" w14:textId="7D2D0392" w:rsidR="005F1B8C" w:rsidRPr="00BF2C57" w:rsidRDefault="004409DA"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According to a study known as BOLD-BD (Burden of obstructed lung disease in Bangladesh), on COPD conducted by Bangladesh lung foundation, Burden of COPD in Bangladeshis are as follows</w:t>
      </w:r>
      <w:r w:rsidR="005F1B8C" w:rsidRPr="00BF2C57">
        <w:rPr>
          <w:rFonts w:ascii="Times New Roman" w:hAnsi="Times New Roman" w:cs="Times New Roman"/>
          <w:sz w:val="24"/>
          <w:szCs w:val="24"/>
        </w:rPr>
        <w:t>:</w:t>
      </w:r>
      <w:r w:rsidRPr="00BF2C57">
        <w:rPr>
          <w:rFonts w:ascii="Times New Roman" w:hAnsi="Times New Roman" w:cs="Times New Roman"/>
          <w:sz w:val="24"/>
          <w:szCs w:val="24"/>
        </w:rPr>
        <w:t xml:space="preserve"> </w:t>
      </w:r>
    </w:p>
    <w:p w14:paraId="1E778F24" w14:textId="6AFED9BC" w:rsidR="005F1B8C" w:rsidRPr="00BF2C57" w:rsidRDefault="004409DA" w:rsidP="009337DE">
      <w:pPr>
        <w:pStyle w:val="ListParagraph"/>
        <w:numPr>
          <w:ilvl w:val="0"/>
          <w:numId w:val="1"/>
        </w:num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Prevalence in &gt;40 years of age is 21.24% </w:t>
      </w:r>
    </w:p>
    <w:p w14:paraId="04970E28" w14:textId="25BDBF3D" w:rsidR="005F1B8C" w:rsidRPr="00BF2C57" w:rsidRDefault="004409DA" w:rsidP="009337DE">
      <w:pPr>
        <w:pStyle w:val="ListParagraph"/>
        <w:numPr>
          <w:ilvl w:val="0"/>
          <w:numId w:val="1"/>
        </w:num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Prevalence in general population is 4.3% </w:t>
      </w:r>
    </w:p>
    <w:p w14:paraId="6101CB1B" w14:textId="1C7378CC" w:rsidR="00F4756D" w:rsidRPr="00BF2C57" w:rsidRDefault="004409DA" w:rsidP="009337DE">
      <w:pPr>
        <w:pStyle w:val="ListParagraph"/>
        <w:numPr>
          <w:ilvl w:val="0"/>
          <w:numId w:val="1"/>
        </w:num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Total burden of COPD patients is about 6 million</w:t>
      </w:r>
      <w:r w:rsidR="005F1B8C" w:rsidRPr="00BF2C57">
        <w:rPr>
          <w:rFonts w:ascii="Times New Roman" w:hAnsi="Times New Roman" w:cs="Times New Roman"/>
          <w:sz w:val="24"/>
          <w:szCs w:val="24"/>
        </w:rPr>
        <w:t>.</w:t>
      </w:r>
    </w:p>
    <w:p w14:paraId="14EDE9A7" w14:textId="77777777" w:rsidR="007C4E94" w:rsidRPr="00BF2C57" w:rsidRDefault="007C4E94" w:rsidP="009337DE">
      <w:pPr>
        <w:spacing w:line="360" w:lineRule="auto"/>
        <w:jc w:val="both"/>
        <w:rPr>
          <w:rFonts w:ascii="Times New Roman" w:hAnsi="Times New Roman" w:cs="Times New Roman"/>
          <w:sz w:val="24"/>
          <w:szCs w:val="24"/>
        </w:rPr>
      </w:pPr>
    </w:p>
    <w:p w14:paraId="2287A1F5" w14:textId="0C35A3D8" w:rsidR="00EE2DA4" w:rsidRPr="00BF2C57" w:rsidRDefault="000A0CAC" w:rsidP="009337DE">
      <w:pPr>
        <w:spacing w:line="360" w:lineRule="auto"/>
        <w:jc w:val="both"/>
        <w:rPr>
          <w:rFonts w:ascii="Times New Roman" w:hAnsi="Times New Roman" w:cs="Times New Roman"/>
          <w:b/>
          <w:bCs/>
          <w:sz w:val="24"/>
          <w:szCs w:val="24"/>
        </w:rPr>
      </w:pPr>
      <w:r w:rsidRPr="00BF2C57">
        <w:rPr>
          <w:rFonts w:ascii="Times New Roman" w:hAnsi="Times New Roman" w:cs="Times New Roman"/>
          <w:b/>
          <w:bCs/>
          <w:sz w:val="24"/>
          <w:szCs w:val="24"/>
        </w:rPr>
        <w:t>CAUSES/RISK FACTORS OF COPD</w:t>
      </w:r>
    </w:p>
    <w:p w14:paraId="5521D49D" w14:textId="229B9124" w:rsidR="00013B65" w:rsidRPr="00BF2C57" w:rsidRDefault="00CC136E" w:rsidP="009337DE">
      <w:pPr>
        <w:spacing w:line="360" w:lineRule="auto"/>
        <w:jc w:val="both"/>
        <w:rPr>
          <w:rFonts w:ascii="Times New Roman" w:hAnsi="Times New Roman" w:cs="Times New Roman"/>
          <w:b/>
          <w:bCs/>
          <w:sz w:val="24"/>
          <w:szCs w:val="24"/>
        </w:rPr>
      </w:pPr>
      <w:r w:rsidRPr="00BF2C57">
        <w:rPr>
          <w:rFonts w:ascii="Times New Roman" w:hAnsi="Times New Roman" w:cs="Times New Roman"/>
          <w:sz w:val="24"/>
          <w:szCs w:val="24"/>
        </w:rPr>
        <w:t xml:space="preserve">By reviewing many study </w:t>
      </w:r>
      <w:r w:rsidRPr="00BF2C57">
        <w:rPr>
          <w:rFonts w:ascii="Times New Roman" w:hAnsi="Times New Roman" w:cs="Times New Roman"/>
          <w:sz w:val="24"/>
          <w:szCs w:val="24"/>
        </w:rPr>
        <w:fldChar w:fldCharType="begin" w:fldLock="1"/>
      </w:r>
      <w:r w:rsidR="00BD4EB2">
        <w:rPr>
          <w:rFonts w:ascii="Times New Roman" w:hAnsi="Times New Roman" w:cs="Times New Roman"/>
          <w:sz w:val="24"/>
          <w:szCs w:val="24"/>
        </w:rPr>
        <w:instrText>ADDIN CSL_CITATION {"citationItems":[{"id":"ITEM-1","itemData":{"DOI":"10.1164/rccm.201007-1125OC","ISSN":"1073449X","abstract":"Rationale: Few studies have investigated the factors associated with the early inception of chronic obstructive pulmonary disease (COPD). Objectives: We investigated COPD risk factors in an international cohort of young adults using different spirometric definitions of the disease. Methods: We studied 4,636 subjects without asthma who had prebronchodilator FEV1/FVC measured in the European Community Respiratory Health Survey both in 1991 to 1993 (when theywere 20-44 yr old) and in 1999 to 2002. COPD was defined according to the Global Initiative for Chronic Obstructive Lung Disease fixed cut-off criterion (FEV1/FVC&lt;0.70), and two criteria based on the Quanjer and LuftiBus reference equations (FEV1/FVC less than lower limit of normal). COPD determinantswere studied using two-level Poisson regression models. Measurements and Main Results: COPD incidence ranged from 1.85 (lower limit of normal [Quanjer]) to 2.88 (Global Initiative for Chronic Obstructive Lung Disease) cases/1,000/yr. Although about half of the cases had smoked less than 20 pack-years, smoking was the main risk factor for COPD, and it accounted for 29 to 39% of the new cases during the follow-up. Airway hyperresponsiveness was the second strongest risk factor (15-17% of new cases). Other determinants were respiratory infections in childhood and a family history of asthma, whereas the role of sex, age, and of being underweight largely depended on the definition of COPD used. Conclusions: COPD may start early in life. Smoking prevention should be given the highest priority to reduce COPD occurrence. Airway hyperresponsiveness, a family history of asthma, and respiratory infections in childhoodare other important determinants of COPD. We suggest the need for a definition of COPD that is not exclusively based on spirometry.","author":[{"dropping-particle":"","family":"Marco","given":"Roberto","non-dropping-particle":"De","parse-names":false,"suffix":""},{"dropping-particle":"","family":"Accordini","given":"Simone","non-dropping-particle":"","parse-names":false,"suffix":""},{"dropping-particle":"","family":"Marcon","given":"Alessandro","non-dropping-particle":"","parse-names":false,"suffix":""},{"dropping-particle":"","family":"Cerveri","given":"Isa","non-dropping-particle":"","parse-names":false,"suffix":""},{"dropping-particle":"","family":"Antó","given":"Josep M.","non-dropping-particle":"","parse-names":false,"suffix":""},{"dropping-particle":"","family":"Gislason","given":"Thorarinn","non-dropping-particle":"","parse-names":false,"suffix":""},{"dropping-particle":"","family":"Heinrich","given":"Joachim","non-dropping-particle":"","parse-names":false,"suffix":""},{"dropping-particle":"","family":"Janson","given":"Christer","non-dropping-particle":"","parse-names":false,"suffix":""},{"dropping-particle":"","family":"Jarvis","given":"Deborah","non-dropping-particle":"","parse-names":false,"suffix":""},{"dropping-particle":"","family":"Kuenzli","given":"Nino","non-dropping-particle":"","parse-names":false,"suffix":""},{"dropping-particle":"","family":"Leynaert","given":"Bénédicte","non-dropping-particle":"","parse-names":false,"suffix":""},{"dropping-particle":"","family":"Sunyer","given":"Jordi","non-dropping-particle":"","parse-names":false,"suffix":""},{"dropping-particle":"","family":"Svanes","given":"Cecilie","non-dropping-particle":"","parse-names":false,"suffix":""},{"dropping-particle":"","family":"Wjst","given":"Matthias","non-dropping-particle":"","parse-names":false,"suffix":""},{"dropping-particle":"","family":"Burney","given":"Peter","non-dropping-particle":"","parse-names":false,"suffix":""}],"container-title":"American Journal of Respiratory and Critical Care Medicine","id":"ITEM-1","issue":"7","issued":{"date-parts":[["2011","4","1"]]},"page":"891-897","title":"Risk factors for chronic obstructive pulmonary disease in a European cohort of young adults","type":"article-journal","volume":"183"},"uris":["http://www.mendeley.com/documents/?uuid=b71b92a5-9697-3377-a518-ec98ea61781d"]}],"mendeley":{"formattedCitation":"(De Marco et al., 2011)","manualFormatting":"De Marco et al., (2011)","plainTextFormattedCitation":"(De Marco et al., 2011)","previouslyFormattedCitation":"(De Marco et al., 2011)"},"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De Marco et al., (2011)</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 xml:space="preserve"> concluded that, t</w:t>
      </w:r>
      <w:r w:rsidR="00013B65" w:rsidRPr="00BF2C57">
        <w:rPr>
          <w:rFonts w:ascii="Times New Roman" w:hAnsi="Times New Roman" w:cs="Times New Roman"/>
          <w:sz w:val="24"/>
          <w:szCs w:val="24"/>
        </w:rPr>
        <w:t xml:space="preserve">obacco smoking is the main cause of COPD and it is also the main determinant of a poor outcome in those who have the disease. Other factors may influence the risk of developing COPD. The host factors that seem to play a major role are age, a previous history of asthma, genes, and early respiratory infections. Among environmental determinants, occupational exposures and exposure to biomass smoke are primary risk factors. The role of sex, socioeconomic status, and body mass index (BMI) on the risk of </w:t>
      </w:r>
      <w:r w:rsidR="00013B65" w:rsidRPr="00BF2C57">
        <w:rPr>
          <w:rFonts w:ascii="Times New Roman" w:hAnsi="Times New Roman" w:cs="Times New Roman"/>
          <w:sz w:val="24"/>
          <w:szCs w:val="24"/>
        </w:rPr>
        <w:lastRenderedPageBreak/>
        <w:t>developing COPD is still open to debate</w:t>
      </w:r>
      <w:r w:rsidR="00DA1E98" w:rsidRPr="00BF2C57">
        <w:rPr>
          <w:rFonts w:ascii="Times New Roman" w:hAnsi="Times New Roman" w:cs="Times New Roman"/>
          <w:sz w:val="24"/>
          <w:szCs w:val="24"/>
        </w:rPr>
        <w:t xml:space="preserve">. According to </w:t>
      </w:r>
      <w:r w:rsidR="002A21C3" w:rsidRPr="00BF2C57">
        <w:rPr>
          <w:rFonts w:ascii="Times New Roman" w:hAnsi="Times New Roman" w:cs="Times New Roman"/>
          <w:noProof/>
          <w:sz w:val="24"/>
          <w:szCs w:val="24"/>
        </w:rPr>
        <w:t>th</w:t>
      </w:r>
      <w:r w:rsidR="00937059" w:rsidRPr="00BF2C57">
        <w:rPr>
          <w:rFonts w:ascii="Times New Roman" w:hAnsi="Times New Roman" w:cs="Times New Roman"/>
          <w:noProof/>
          <w:sz w:val="24"/>
          <w:szCs w:val="24"/>
        </w:rPr>
        <w:t xml:space="preserve">ese </w:t>
      </w:r>
      <w:r w:rsidR="001F199B" w:rsidRPr="00BF2C57">
        <w:rPr>
          <w:rFonts w:ascii="Times New Roman" w:hAnsi="Times New Roman" w:cs="Times New Roman"/>
          <w:noProof/>
          <w:sz w:val="24"/>
          <w:szCs w:val="24"/>
        </w:rPr>
        <w:t>author</w:t>
      </w:r>
      <w:r w:rsidR="00937059" w:rsidRPr="00BF2C57">
        <w:rPr>
          <w:rFonts w:ascii="Times New Roman" w:hAnsi="Times New Roman" w:cs="Times New Roman"/>
          <w:noProof/>
          <w:sz w:val="24"/>
          <w:szCs w:val="24"/>
        </w:rPr>
        <w:t>s</w:t>
      </w:r>
      <w:r w:rsidR="00945ECA" w:rsidRPr="00BF2C57">
        <w:rPr>
          <w:rFonts w:ascii="Times New Roman" w:hAnsi="Times New Roman" w:cs="Times New Roman"/>
          <w:noProof/>
          <w:sz w:val="24"/>
          <w:szCs w:val="24"/>
        </w:rPr>
        <w:t>,</w:t>
      </w:r>
      <w:r w:rsidR="005641CC" w:rsidRPr="00BF2C57">
        <w:rPr>
          <w:rFonts w:ascii="Times New Roman" w:hAnsi="Times New Roman" w:cs="Times New Roman"/>
          <w:sz w:val="24"/>
          <w:szCs w:val="24"/>
        </w:rPr>
        <w:t xml:space="preserve"> </w:t>
      </w:r>
      <w:r w:rsidR="005641CC" w:rsidRPr="00BF2C57">
        <w:rPr>
          <w:rFonts w:ascii="Times New Roman" w:hAnsi="Times New Roman" w:cs="Times New Roman"/>
          <w:noProof/>
          <w:sz w:val="24"/>
          <w:szCs w:val="24"/>
        </w:rPr>
        <w:t>cigarette smoke is the most important risk factor for COPD also among young adults, and that smoking prevention could reduce the incidence of COPD in the young population by 29 to 39%.</w:t>
      </w:r>
      <w:r w:rsidR="005641CC" w:rsidRPr="00BF2C57">
        <w:rPr>
          <w:rFonts w:ascii="Times New Roman" w:hAnsi="Times New Roman" w:cs="Times New Roman"/>
          <w:sz w:val="24"/>
          <w:szCs w:val="24"/>
        </w:rPr>
        <w:t xml:space="preserve"> They also </w:t>
      </w:r>
      <w:r w:rsidR="005641CC" w:rsidRPr="00BF2C57">
        <w:rPr>
          <w:rFonts w:ascii="Times New Roman" w:hAnsi="Times New Roman" w:cs="Times New Roman"/>
          <w:noProof/>
          <w:sz w:val="24"/>
          <w:szCs w:val="24"/>
        </w:rPr>
        <w:t>show</w:t>
      </w:r>
      <w:r w:rsidR="009359C6" w:rsidRPr="00BF2C57">
        <w:rPr>
          <w:rFonts w:ascii="Times New Roman" w:hAnsi="Times New Roman" w:cs="Times New Roman"/>
          <w:noProof/>
          <w:sz w:val="24"/>
          <w:szCs w:val="24"/>
        </w:rPr>
        <w:t>ed</w:t>
      </w:r>
      <w:r w:rsidR="005641CC" w:rsidRPr="00BF2C57">
        <w:rPr>
          <w:rFonts w:ascii="Times New Roman" w:hAnsi="Times New Roman" w:cs="Times New Roman"/>
          <w:noProof/>
          <w:sz w:val="24"/>
          <w:szCs w:val="24"/>
        </w:rPr>
        <w:t xml:space="preserve"> that well-known risk factors for asthma, such as AHR, familiarity, and respiratory infection in childhood, are relevant risk factors also for COPD. The proportion of new cases of COPD due to each of these factors ranges from 8% (respiratory infections) to 15% (AHR).</w:t>
      </w:r>
      <w:r w:rsidR="00EA7583" w:rsidRPr="00BF2C57">
        <w:rPr>
          <w:rFonts w:ascii="Times New Roman" w:hAnsi="Times New Roman" w:cs="Times New Roman"/>
          <w:sz w:val="24"/>
          <w:szCs w:val="24"/>
        </w:rPr>
        <w:t xml:space="preserve"> </w:t>
      </w:r>
      <w:r w:rsidR="00EA7583" w:rsidRPr="00BF2C57">
        <w:rPr>
          <w:rFonts w:ascii="Times New Roman" w:hAnsi="Times New Roman" w:cs="Times New Roman"/>
          <w:noProof/>
          <w:sz w:val="24"/>
          <w:szCs w:val="24"/>
        </w:rPr>
        <w:t xml:space="preserve">Their longitudinal study points out that subjects with BMI less than 18.5 kg/m2 had a threefold risk of developing the disease compared with subjects with a normal weight. However, the association was weaker when LLN diagnostic criteria </w:t>
      </w:r>
      <w:r w:rsidR="00E26B16" w:rsidRPr="00BF2C57">
        <w:rPr>
          <w:rFonts w:ascii="Times New Roman" w:hAnsi="Times New Roman" w:cs="Times New Roman"/>
          <w:noProof/>
          <w:sz w:val="24"/>
          <w:szCs w:val="24"/>
        </w:rPr>
        <w:t xml:space="preserve">they </w:t>
      </w:r>
      <w:r w:rsidR="00EA7583" w:rsidRPr="00BF2C57">
        <w:rPr>
          <w:rFonts w:ascii="Times New Roman" w:hAnsi="Times New Roman" w:cs="Times New Roman"/>
          <w:noProof/>
          <w:sz w:val="24"/>
          <w:szCs w:val="24"/>
        </w:rPr>
        <w:t>were used.</w:t>
      </w:r>
    </w:p>
    <w:p w14:paraId="00DB5D41" w14:textId="06EFA250" w:rsidR="00EE2DA4" w:rsidRPr="00BF2C57" w:rsidRDefault="00EE2DA4"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While tobacco smoking is a major risk factor for COPD, only approximately 20% of smokers develop the disease. More evidence is rising to suggest that other risk factors such as air pollution, respiratory infections, poor nutritional status, chronic asthma, impaired lung growth, poor socio-economic status and genetic factors are also important for disease development </w:t>
      </w:r>
      <w:r w:rsidRPr="00BF2C57">
        <w:rPr>
          <w:rFonts w:ascii="Times New Roman" w:hAnsi="Times New Roman" w:cs="Times New Roman"/>
          <w:sz w:val="24"/>
          <w:szCs w:val="24"/>
        </w:rPr>
        <w:fldChar w:fldCharType="begin" w:fldLock="1"/>
      </w:r>
      <w:r w:rsidR="008B55D8" w:rsidRPr="00BF2C57">
        <w:rPr>
          <w:rFonts w:ascii="Times New Roman" w:hAnsi="Times New Roman" w:cs="Times New Roman"/>
          <w:sz w:val="24"/>
          <w:szCs w:val="24"/>
        </w:rPr>
        <w:instrText>ADDIN CSL_CITATION {"citationItems":[{"id":"ITEM-1","itemData":{"DOI":"10.1016/S0140-6736(09)61303-9","ISSN":"01406736","abstract":"Chronic obstructive pulmonary disease (COPD) is a leading cause of morbidity and mortality worldwide. Tobacco smoking is established as a major risk factor, but emerging evidence suggests that other risk factors are important, especially in developing countries. An estimated 25-45% of patients with COPD have never smoked; the burden of non-smoking COPD is therefore much higher than previously believed. About 3 billion people, half the worldwide population, are exposed to smoke from biomass fuel compared with 1·01 billion people who smoke tobacco, which suggests that exposure to biomass smoke might be the biggest risk factor for COPD globally. We review the evidence for the association of COPD with biomass fuel, occupational exposure to dusts and gases, history of pulmonary tuberculosis, chronic asthma, respiratory-tract infections during childhood, outdoor air pollution, and poor socioeconomic status. © 2009 Elsevier Ltd. All rights reserved.","author":[{"dropping-particle":"","family":"Salvi","given":"Sundeep S.","non-dropping-particle":"","parse-names":false,"suffix":""},{"dropping-particle":"","family":"Barnes","given":"Peter J.","non-dropping-particle":"","parse-names":false,"suffix":""}],"container-title":"The Lancet","id":"ITEM-1","issue":"9691","issued":{"date-parts":[["2009","9","4"]]},"page":"733-743","title":"Chronic obstructive pulmonary disease in non-smokers","type":"article","volume":"374"},"uris":["http://www.mendeley.com/documents/?uuid=421091e3-08e0-31fb-82d8-b3b243156fc6"]}],"mendeley":{"formattedCitation":"(S. S. Salvi &amp; Barnes, 2009)","plainTextFormattedCitation":"(S. S. Salvi &amp; Barnes, 2009)","previouslyFormattedCitation":"(S. S. Salvi &amp; Barnes, 2009)"},"properties":{"noteIndex":0},"schema":"https://github.com/citation-style-language/schema/raw/master/csl-citation.json"}</w:instrText>
      </w:r>
      <w:r w:rsidRPr="00BF2C57">
        <w:rPr>
          <w:rFonts w:ascii="Times New Roman" w:hAnsi="Times New Roman" w:cs="Times New Roman"/>
          <w:sz w:val="24"/>
          <w:szCs w:val="24"/>
        </w:rPr>
        <w:fldChar w:fldCharType="separate"/>
      </w:r>
      <w:r w:rsidR="008B55D8" w:rsidRPr="00BF2C57">
        <w:rPr>
          <w:rFonts w:ascii="Times New Roman" w:hAnsi="Times New Roman" w:cs="Times New Roman"/>
          <w:noProof/>
          <w:sz w:val="24"/>
          <w:szCs w:val="24"/>
        </w:rPr>
        <w:t>(S. S. Salvi &amp; Barnes, 2009)</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 xml:space="preserve">. According to the last updates of the Global Initiative for Chronic Obstructive Lung Disease (GOLD), occupational exposure is one of the two most important risk factors for COPD </w:t>
      </w:r>
      <w:r w:rsidRPr="00BF2C57">
        <w:rPr>
          <w:rFonts w:ascii="Times New Roman" w:hAnsi="Times New Roman" w:cs="Times New Roman"/>
          <w:sz w:val="24"/>
          <w:szCs w:val="24"/>
        </w:rPr>
        <w:fldChar w:fldCharType="begin" w:fldLock="1"/>
      </w:r>
      <w:r w:rsidR="00885277" w:rsidRPr="00BF2C57">
        <w:rPr>
          <w:rFonts w:ascii="Times New Roman" w:hAnsi="Times New Roman" w:cs="Times New Roman"/>
          <w:sz w:val="24"/>
          <w:szCs w:val="24"/>
        </w:rPr>
        <w:instrText>ADDIN CSL_CITATION {"citationItems":[{"id":"ITEM-1","itemData":{"DOI":"10.1097/00008483-200207000-00004","ISSN":"08839212","author":[{"dropping-particle":"","family":"Gerald","given":"Lynn B.","non-dropping-particle":"","parse-names":false,"suffix":""},{"dropping-particle":"","family":"Bailey","given":"William C.","non-dropping-particle":"","parse-names":false,"suffix":""}],"container-title":"Journal of Cardiopulmonary Rehabilitation","id":"ITEM-1","issue":"4","issued":{"date-parts":[["2002"]]},"page":"234-244","title":"Global initiative for chronic obstructive lung disease","type":"article","volume":"22"},"uris":["http://www.mendeley.com/documents/?uuid=bb2cb57e-8960-32b8-8937-27a605060af2"]}],"mendeley":{"formattedCitation":"(Gerald &amp; Bailey, 2002)","plainTextFormattedCitation":"(Gerald &amp; Bailey, 2002)","previouslyFormattedCitation":"(Gerald &amp; Bailey, 2002)"},"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Gerald &amp; Bailey, 2002)</w:t>
      </w:r>
      <w:r w:rsidRPr="00BF2C57">
        <w:rPr>
          <w:rFonts w:ascii="Times New Roman" w:hAnsi="Times New Roman" w:cs="Times New Roman"/>
          <w:sz w:val="24"/>
          <w:szCs w:val="24"/>
        </w:rPr>
        <w:fldChar w:fldCharType="end"/>
      </w:r>
    </w:p>
    <w:p w14:paraId="06D3FB58" w14:textId="47441E6D" w:rsidR="000A0CAC" w:rsidRPr="00BF2C57" w:rsidRDefault="003015A0" w:rsidP="009337DE">
      <w:pPr>
        <w:spacing w:line="360" w:lineRule="auto"/>
        <w:jc w:val="both"/>
        <w:rPr>
          <w:rFonts w:ascii="Times New Roman" w:hAnsi="Times New Roman" w:cs="Times New Roman"/>
          <w:b/>
          <w:bCs/>
          <w:i/>
          <w:iCs/>
          <w:sz w:val="24"/>
          <w:szCs w:val="24"/>
        </w:rPr>
      </w:pPr>
      <w:r w:rsidRPr="00BF2C57">
        <w:rPr>
          <w:rFonts w:ascii="Times New Roman" w:hAnsi="Times New Roman" w:cs="Times New Roman"/>
          <w:b/>
          <w:bCs/>
          <w:i/>
          <w:iCs/>
          <w:sz w:val="24"/>
          <w:szCs w:val="24"/>
        </w:rPr>
        <w:t>Exposure to tobacco smoke</w:t>
      </w:r>
      <w:r w:rsidR="007C79CF" w:rsidRPr="00BF2C57">
        <w:rPr>
          <w:rFonts w:ascii="Times New Roman" w:hAnsi="Times New Roman" w:cs="Times New Roman"/>
          <w:b/>
          <w:bCs/>
          <w:i/>
          <w:iCs/>
          <w:sz w:val="24"/>
          <w:szCs w:val="24"/>
        </w:rPr>
        <w:t>/Smoking and Secondhand Smoke</w:t>
      </w:r>
    </w:p>
    <w:p w14:paraId="3FB0E56C" w14:textId="4136575C" w:rsidR="00F132BC" w:rsidRPr="00BF2C57" w:rsidRDefault="00F67079"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fldChar w:fldCharType="begin" w:fldLock="1"/>
      </w:r>
      <w:r w:rsidRPr="00BF2C57">
        <w:rPr>
          <w:rFonts w:ascii="Times New Roman" w:hAnsi="Times New Roman" w:cs="Times New Roman"/>
          <w:sz w:val="24"/>
          <w:szCs w:val="24"/>
        </w:rPr>
        <w:instrText>ADDIN CSL_CITATION {"citationItems":[{"id":"ITEM-1","itemData":{"DOI":"10.1093/aje/kwf105","ISSN":"00029262","abstract":"Data from the US population-based Third National Health and Nutrition Examination Survey, conducted from 1988 to 1994, were used to estimate the population prevalence, prevalence odds ratios, and attributable fractions for the association of chronic obstructive pulmonary disease (COPD) with employment by industry and occupation. The aim was to identify industries and occupations at increased risk of COPD. COPD was defined as forced expiratory volume in 1 second (FEV1)/forced vital capacity &lt;70% and FEV1 &lt;80% predicted. The authors used SUDAAN software (Research Triangle Institute, Research Triangle Park, North Carolina) to estimate the weighted population prevalence and odds ratios using 9,823 subjects aged 30-75 years who underwent lung function tests. Odds ratios for COPD, adjusted for age, smoking status, pack-years of smoking, body mass index, education, and socioeconomic status, were increased for the following industries: rubber, plastics, and leather manufacturing; utilities; office building services; textile mill products manufacturing; the armed forces; food products manufacturing; repair services and gas stations; agriculture; sales; construction; transportation and trucking; personal services; and health care. Occupations associated with increased odds ratios for COPD were freight, stock, and material handlers; records processing and distribution clerks; sales; transportation-related occupations; machine operators; construction trades; and waitresses. The fraction of COPD attributable to work was estimated as 19.2% overall and 31.1% among never smokers.","author":[{"dropping-particle":"","family":"Hnizdo","given":"Eva","non-dropping-particle":"","parse-names":false,"suffix":""},{"dropping-particle":"","family":"Sullivan","given":"Patricia A.","non-dropping-particle":"","parse-names":false,"suffix":""},{"dropping-particle":"","family":"Bang","given":"Ki Moon","non-dropping-particle":"","parse-names":false,"suffix":""},{"dropping-particle":"","family":"Wagner","given":"Gregory","non-dropping-particle":"","parse-names":false,"suffix":""}],"container-title":"American Journal of Epidemiology","id":"ITEM-1","issue":"8","issued":{"date-parts":[["2002","10","15"]]},"page":"738-746","title":"Association between chronic obstructive pulmonary disease and employment by industry and occupation in the US population: A study of data from the Third National Health and Nutrition Examination Survey","type":"article-journal","volume":"156"},"uris":["http://www.mendeley.com/documents/?uuid=9d61fd30-de2d-3354-b25a-699466f4174a"]}],"mendeley":{"formattedCitation":"(Eva Hnizdo, Sullivan, Bang, &amp; Wagner, 2002)","manualFormatting":"Eva Hnizdo et al., (2002)","plainTextFormattedCitation":"(Eva Hnizdo, Sullivan, Bang, &amp; Wagner, 2002)","previouslyFormattedCitation":"(Eva Hnizdo, Sullivan, Bang, &amp; Wagner, 2002)"},"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Eva Hnizdo et al., (2002)</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 xml:space="preserve"> conducted a study on US workers and found that </w:t>
      </w:r>
      <w:r w:rsidR="00F132BC" w:rsidRPr="00BF2C57">
        <w:rPr>
          <w:rFonts w:ascii="Times New Roman" w:hAnsi="Times New Roman" w:cs="Times New Roman"/>
          <w:sz w:val="24"/>
          <w:szCs w:val="24"/>
        </w:rPr>
        <w:t>&gt;10 000 adults concluded that COPD attributable to work was 19% in the total population, and 31.1% among never smokers.</w:t>
      </w:r>
      <w:r w:rsidR="008A4DFF" w:rsidRPr="00BF2C57">
        <w:rPr>
          <w:rFonts w:ascii="Times New Roman" w:hAnsi="Times New Roman" w:cs="Times New Roman"/>
          <w:sz w:val="24"/>
          <w:szCs w:val="24"/>
        </w:rPr>
        <w:t xml:space="preserve"> </w:t>
      </w:r>
      <w:r w:rsidRPr="00BF2C57">
        <w:rPr>
          <w:rFonts w:ascii="Times New Roman" w:hAnsi="Times New Roman" w:cs="Times New Roman"/>
          <w:sz w:val="24"/>
          <w:szCs w:val="24"/>
        </w:rPr>
        <w:t xml:space="preserve">They also added </w:t>
      </w:r>
      <w:r w:rsidR="008A4DFF" w:rsidRPr="00BF2C57">
        <w:rPr>
          <w:rFonts w:ascii="Times New Roman" w:hAnsi="Times New Roman" w:cs="Times New Roman"/>
          <w:sz w:val="24"/>
          <w:szCs w:val="24"/>
        </w:rPr>
        <w:t>the sex-specific analyses</w:t>
      </w:r>
      <w:r w:rsidRPr="00BF2C57">
        <w:rPr>
          <w:rFonts w:ascii="Times New Roman" w:hAnsi="Times New Roman" w:cs="Times New Roman"/>
          <w:sz w:val="24"/>
          <w:szCs w:val="24"/>
        </w:rPr>
        <w:t xml:space="preserve"> and</w:t>
      </w:r>
      <w:r w:rsidR="008A4DFF" w:rsidRPr="00BF2C57">
        <w:rPr>
          <w:rFonts w:ascii="Times New Roman" w:hAnsi="Times New Roman" w:cs="Times New Roman"/>
          <w:sz w:val="24"/>
          <w:szCs w:val="24"/>
        </w:rPr>
        <w:t xml:space="preserve"> showed that for females, the adjusted odds ratios for COPD (number of cases/number of subjects exposed) were increased for rubber, plastics, and leather manufacturing overall (8/46; OR = 4.7, 95 percent confidence interval (CI): 2.7, 8.3) and for never smokers in that industry (2/31; OR = 3.8, 95 percent CI: 1.2, 12.3); for the textile mill products manufacturing industry overall (10/99; OR = 2.4, 95 percent CI: 1.2, 4.8) and for never smokers in that industry (3/53; OR = 6.0, 95 percent CI: 0.6, 62); for the agriculture industry overall (13/196; OR = 2.0, 95 percent CI: 0.9, 4.5) and for never smokers in that industry (6/134; OR = 2.3, 95 percent CI: 0.5, 10.4); for sales overall (40/512; OR = 1.6, 95 percent CI: 0.9, 2.9) and for never smokers in that industry (8/279; OR = 3.0, 95 percent CI: 0.7, 13); for food products manufacturing overall (9/123; OR = 1.5, 95 percent CI: 0.6, 4.0) and for never smokers </w:t>
      </w:r>
      <w:r w:rsidR="008A4DFF" w:rsidRPr="00BF2C57">
        <w:rPr>
          <w:rFonts w:ascii="Times New Roman" w:hAnsi="Times New Roman" w:cs="Times New Roman"/>
          <w:sz w:val="24"/>
          <w:szCs w:val="24"/>
        </w:rPr>
        <w:lastRenderedPageBreak/>
        <w:t>in that industry (2/77; OR = 3.4, 95 percent CI: 0.3, 44); and for personal services overall (34/470; OR = 1.5, 95 percent CI: 0.7, 3.2).</w:t>
      </w:r>
    </w:p>
    <w:p w14:paraId="670A19CF" w14:textId="77777777" w:rsidR="00013B65" w:rsidRPr="00BF2C57" w:rsidRDefault="00013B65"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Chronic tobacco smoking is the major risk factor for the development of COPD, but only a relatively small proportion of smokers actually develop airway obstruction. Although there is a dose-response relationship between FEV</w:t>
      </w:r>
      <w:r w:rsidRPr="00BF2C57">
        <w:rPr>
          <w:rFonts w:ascii="Times New Roman" w:hAnsi="Times New Roman" w:cs="Times New Roman"/>
          <w:sz w:val="24"/>
          <w:szCs w:val="24"/>
          <w:vertAlign w:val="subscript"/>
        </w:rPr>
        <w:t>1</w:t>
      </w:r>
      <w:r w:rsidRPr="00BF2C57">
        <w:rPr>
          <w:rFonts w:ascii="Times New Roman" w:hAnsi="Times New Roman" w:cs="Times New Roman"/>
          <w:sz w:val="24"/>
          <w:szCs w:val="24"/>
        </w:rPr>
        <w:t xml:space="preserve"> and the extent of cigarette smoking, smoking history accounts for only approximately 15% of the variation in lung function. That is why the genetic predisposition of COPD may exist in smokers. Although cigarette smoking is the most important risk factor for the development of COPD, allergic airway inflammation, long-standing asthma, air pollutants, and diesel exhaust particles may also cause irreversible airflow limitation such as COPD. Environmental pollution, age, and airway hyperreactivity are also the risk factors.</w:t>
      </w:r>
    </w:p>
    <w:p w14:paraId="4CBF1DFC" w14:textId="66C02B85" w:rsidR="00224C98" w:rsidRPr="00BF2C57" w:rsidRDefault="00224C98"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Whilst cigarette smoking is widely recognized as the most important cause, the specific relationship between COPD and the workplace is important, and the perception of this relationship will depend on the experience of each individual health care worker and on the nature of their previous contact with COPD patients and workplaces. This relationship is now better understood, although there is considerable scope for further research </w:t>
      </w:r>
      <w:r w:rsidR="00854F56" w:rsidRPr="00BF2C57">
        <w:rPr>
          <w:rFonts w:ascii="Times New Roman" w:hAnsi="Times New Roman" w:cs="Times New Roman"/>
          <w:sz w:val="24"/>
          <w:szCs w:val="24"/>
        </w:rPr>
        <w:fldChar w:fldCharType="begin" w:fldLock="1"/>
      </w:r>
      <w:r w:rsidR="00854F56" w:rsidRPr="00BF2C57">
        <w:rPr>
          <w:rFonts w:ascii="Times New Roman" w:hAnsi="Times New Roman" w:cs="Times New Roman"/>
          <w:sz w:val="24"/>
          <w:szCs w:val="24"/>
        </w:rPr>
        <w:instrText>ADDIN CSL_CITATION {"citationItems":[{"id":"ITEM-1","itemData":{"DOI":"10.1177/1479972309354690","ISSN":"14799723","abstract":"Chronic Obstructive Pulmonary Disease (COPD) is a progressive respiratory disease associated with increasing morbidity and mortality worldwide. Whilst tobacco smoking is the important cause, other cuases are regognised. This article discusses the contribution that harmful inhaled occupational exposures make to the overall burden of COPD, and goes on to discuss other aspects of the COPD workplace interface. Prevention is key. All healthcare professionals have a resposibility to consider workplace issues when dealing with their COPD patients. © 2010 The Author(s).","author":[{"dropping-particle":"","family":"Fishwick","given":"David","non-dropping-particle":"","parse-names":false,"suffix":""},{"dropping-particle":"","family":"Barber","given":"Chris M.","non-dropping-particle":"","parse-names":false,"suffix":""},{"dropping-particle":"","family":"Darby","given":"Anthony C.","non-dropping-particle":"","parse-names":false,"suffix":""}],"container-title":"Chronic Respiratory Disease","id":"ITEM-1","issue":"2","issued":{"date-parts":[["2010","5"]]},"page":"113-122","title":"Chronic obstructive pulmonary disease and the workplace","type":"article","volume":"7"},"uris":["http://www.mendeley.com/documents/?uuid=e759fc5e-a452-36c0-8024-456f971eb55e"]}],"mendeley":{"formattedCitation":"(Fishwick et al., 2010)","plainTextFormattedCitation":"(Fishwick et al., 2010)","previouslyFormattedCitation":"(Fishwick et al., 2010)"},"properties":{"noteIndex":0},"schema":"https://github.com/citation-style-language/schema/raw/master/csl-citation.json"}</w:instrText>
      </w:r>
      <w:r w:rsidR="00854F56" w:rsidRPr="00BF2C57">
        <w:rPr>
          <w:rFonts w:ascii="Times New Roman" w:hAnsi="Times New Roman" w:cs="Times New Roman"/>
          <w:sz w:val="24"/>
          <w:szCs w:val="24"/>
        </w:rPr>
        <w:fldChar w:fldCharType="separate"/>
      </w:r>
      <w:r w:rsidR="00854F56" w:rsidRPr="00BF2C57">
        <w:rPr>
          <w:rFonts w:ascii="Times New Roman" w:hAnsi="Times New Roman" w:cs="Times New Roman"/>
          <w:noProof/>
          <w:sz w:val="24"/>
          <w:szCs w:val="24"/>
        </w:rPr>
        <w:t>(Fishwick et al., 2010)</w:t>
      </w:r>
      <w:r w:rsidR="00854F56" w:rsidRPr="00BF2C57">
        <w:rPr>
          <w:rFonts w:ascii="Times New Roman" w:hAnsi="Times New Roman" w:cs="Times New Roman"/>
          <w:sz w:val="24"/>
          <w:szCs w:val="24"/>
        </w:rPr>
        <w:fldChar w:fldCharType="end"/>
      </w:r>
      <w:r w:rsidRPr="00BF2C57">
        <w:rPr>
          <w:rFonts w:ascii="Times New Roman" w:hAnsi="Times New Roman" w:cs="Times New Roman"/>
          <w:sz w:val="24"/>
          <w:szCs w:val="24"/>
        </w:rPr>
        <w:t>.</w:t>
      </w:r>
    </w:p>
    <w:p w14:paraId="17F0EFC8" w14:textId="79495032" w:rsidR="00995AEA" w:rsidRPr="00BF2C57" w:rsidRDefault="00226B75"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fldChar w:fldCharType="begin" w:fldLock="1"/>
      </w:r>
      <w:r w:rsidRPr="00BF2C57">
        <w:rPr>
          <w:rFonts w:ascii="Times New Roman" w:hAnsi="Times New Roman" w:cs="Times New Roman"/>
          <w:sz w:val="24"/>
          <w:szCs w:val="24"/>
        </w:rPr>
        <w:instrText>ADDIN CSL_CITATION {"citationItems":[{"id":"ITEM-1","itemData":{"DOI":"10.1016/S0140-6736(05)67632-5","ISSN":"01406736","abstract":"Background: Both the prevalence and mortality attributable to chronic obstructive pulmonary disease (COPD) seem to be increasing in low-income and middle-income countries, but few data are available. The aim of the PLATINO study, launched in 2002, was to describe the epidemiology of COPD in five major Latin American cities: São Paulo (Brazil), Santiago (Chile), Mexico City (Mexico), Montevideo (Uruguay), and Caracas (Venezuela). Methods: A two-stage sampling strategy was used in the five areas to obtain probability samples of adults aged 40 years or older. These individuals were invited to answer a questionnaire and undergo anthropometry, followed by prebronchodilator and postbronchodilator spirometry. We defined COPD as a ratio less than 0.7 of postbronchodilator forced expiratory volume in the first second over forced vital capacity. Findings: Complete information, including spirometry, was obtained from 963 people in São Paulo, 1173 in Santiago, 1000 in Mexico City, 885 in Montevideo, and 1294 in Caracas. Crude rates of COPD ranged from 7.8% (78 of 1000; 95% CI 5.9-9.7) in Mexico City to 19.7% (174 of 885; 17.2-22.2) in Montevideo. After adjustment for key risk factors, the prevalence of COPD in Mexico City remained significantly lower than that in other cities. Interpretation: These results suggest that COPD is a greater health problem in Latin America than previously realised. Altitude may explain part of the difference in prevalence. Given the high rates of tobacco use in the region, increasing public awareness of the burden of COPD is important.","author":[{"dropping-particle":"","family":"Menezes","given":"Ana Maria B.","non-dropping-particle":"","parse-names":false,"suffix":""},{"dropping-particle":"","family":"Perez-Padilla","given":"Rogelio","non-dropping-particle":"","parse-names":false,"suffix":""},{"dropping-particle":"","family":"Jardim","given":"José Roberto B.","non-dropping-particle":"","parse-names":false,"suffix":""},{"dropping-particle":"","family":"Muiño","given":"Adriana","non-dropping-particle":"","parse-names":false,"suffix":""},{"dropping-particle":"","family":"Lopez","given":"Maria Victorina","non-dropping-particle":"","parse-names":false,"suffix":""},{"dropping-particle":"","family":"Valdivia","given":"Gonzalo","non-dropping-particle":"","parse-names":false,"suffix":""},{"dropping-particle":"","family":"Oca","given":"Maria Montes","non-dropping-particle":"De","parse-names":false,"suffix":""},{"dropping-particle":"","family":"Talamo","given":"Carlos","non-dropping-particle":"","parse-names":false,"suffix":""},{"dropping-particle":"","family":"Hallal","given":"Pedro C.","non-dropping-particle":"","parse-names":false,"suffix":""},{"dropping-particle":"","family":"Victora","given":"Cesar G.","non-dropping-particle":"","parse-names":false,"suffix":""}],"container-title":"Lancet","id":"ITEM-1","issue":"9500","issued":{"date-parts":[["2005","11","26"]]},"page":"1875-1881","publisher":"Elsevier Limited","title":"Chronic obstructive pulmonary disease in five Latin American cities (the PLATINO study): A prevalence study","type":"article-journal","volume":"366"},"uris":["http://www.mendeley.com/documents/?uuid=2ca65f8d-9936-3dbb-817f-e9a9214c16ab"]}],"mendeley":{"formattedCitation":"(Menezes et al., 2005)","manualFormatting":"Menezes et al., (2005)","plainTextFormattedCitation":"(Menezes et al., 2005)","previouslyFormattedCitation":"(Menezes et al., 2005)"},"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Menezes et al., (2005)</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 xml:space="preserve"> </w:t>
      </w:r>
      <w:r w:rsidR="00133795" w:rsidRPr="00BF2C57">
        <w:rPr>
          <w:rFonts w:ascii="Times New Roman" w:hAnsi="Times New Roman" w:cs="Times New Roman"/>
          <w:sz w:val="24"/>
          <w:szCs w:val="24"/>
        </w:rPr>
        <w:t xml:space="preserve">reported that, there was a consistent pattern of higher prevalence in men, in older people, and in those with less education, lower body-mass index, and greater exposure to smoking. </w:t>
      </w:r>
      <w:r w:rsidR="00995AEA" w:rsidRPr="00BF2C57">
        <w:rPr>
          <w:rFonts w:ascii="Times New Roman" w:hAnsi="Times New Roman" w:cs="Times New Roman"/>
          <w:sz w:val="24"/>
          <w:szCs w:val="24"/>
        </w:rPr>
        <w:t>Among risk factors, tobacco smoking either active or passive, current or ex-smoking-all have a higher respiratory symptoms and lung function abnormalities, a greater annual rate of decline in FEV</w:t>
      </w:r>
      <w:r w:rsidR="00995AEA" w:rsidRPr="00BF2C57">
        <w:rPr>
          <w:rFonts w:ascii="Times New Roman" w:hAnsi="Times New Roman" w:cs="Times New Roman"/>
          <w:sz w:val="24"/>
          <w:szCs w:val="24"/>
          <w:vertAlign w:val="subscript"/>
        </w:rPr>
        <w:t>1</w:t>
      </w:r>
      <w:r w:rsidR="00995AEA" w:rsidRPr="00BF2C57">
        <w:rPr>
          <w:rFonts w:ascii="Times New Roman" w:hAnsi="Times New Roman" w:cs="Times New Roman"/>
          <w:sz w:val="24"/>
          <w:szCs w:val="24"/>
        </w:rPr>
        <w:t xml:space="preserve"> and a greater COPD mortality rate than nonsmokers</w:t>
      </w:r>
      <w:r w:rsidR="00854F56" w:rsidRPr="00BF2C57">
        <w:rPr>
          <w:rFonts w:ascii="Times New Roman" w:hAnsi="Times New Roman" w:cs="Times New Roman"/>
          <w:sz w:val="24"/>
          <w:szCs w:val="24"/>
        </w:rPr>
        <w:t>.</w:t>
      </w:r>
      <w:r w:rsidR="00217D80" w:rsidRPr="00BF2C57">
        <w:rPr>
          <w:rFonts w:ascii="Times New Roman" w:hAnsi="Times New Roman" w:cs="Times New Roman"/>
          <w:noProof/>
          <w:sz w:val="24"/>
          <w:szCs w:val="24"/>
        </w:rPr>
        <w:t xml:space="preserve"> </w:t>
      </w:r>
    </w:p>
    <w:p w14:paraId="05D809CC" w14:textId="77777777" w:rsidR="00226B75" w:rsidRPr="00BF2C57" w:rsidRDefault="009B36F6" w:rsidP="009337DE">
      <w:pPr>
        <w:spacing w:line="360" w:lineRule="auto"/>
        <w:jc w:val="both"/>
        <w:rPr>
          <w:rFonts w:ascii="Times New Roman" w:hAnsi="Times New Roman" w:cs="Times New Roman"/>
          <w:color w:val="000000"/>
          <w:sz w:val="24"/>
          <w:szCs w:val="24"/>
          <w:shd w:val="clear" w:color="auto" w:fill="FFFFFF"/>
        </w:rPr>
      </w:pPr>
      <w:r w:rsidRPr="00BF2C57">
        <w:rPr>
          <w:rFonts w:ascii="Times New Roman" w:hAnsi="Times New Roman" w:cs="Times New Roman"/>
          <w:sz w:val="24"/>
          <w:szCs w:val="24"/>
        </w:rPr>
        <w:t>Although prevalence varies across countries,</w:t>
      </w:r>
      <w:r w:rsidR="0048316D" w:rsidRPr="00BF2C57">
        <w:rPr>
          <w:rFonts w:ascii="Times New Roman" w:hAnsi="Times New Roman" w:cs="Times New Roman"/>
          <w:sz w:val="24"/>
          <w:szCs w:val="24"/>
        </w:rPr>
        <w:t xml:space="preserve"> in Bangladesh</w:t>
      </w:r>
      <w:r w:rsidR="00840D90" w:rsidRPr="00BF2C57">
        <w:rPr>
          <w:rFonts w:ascii="Times New Roman" w:hAnsi="Times New Roman" w:cs="Times New Roman"/>
          <w:sz w:val="24"/>
          <w:szCs w:val="24"/>
        </w:rPr>
        <w:t>,</w:t>
      </w:r>
      <w:r w:rsidRPr="00BF2C57">
        <w:rPr>
          <w:rFonts w:ascii="Times New Roman" w:hAnsi="Times New Roman" w:cs="Times New Roman"/>
          <w:sz w:val="24"/>
          <w:szCs w:val="24"/>
        </w:rPr>
        <w:t xml:space="preserve"> it appreciably higher in smokers and ex-smokers compared with non-smokers, in those older than 40 years compared with those younger than 40 years and in men compared with women. </w:t>
      </w:r>
      <w:r w:rsidRPr="00BF2C57">
        <w:rPr>
          <w:rFonts w:ascii="Times New Roman" w:hAnsi="Times New Roman" w:cs="Times New Roman"/>
          <w:color w:val="000000"/>
          <w:sz w:val="24"/>
          <w:szCs w:val="24"/>
          <w:shd w:val="clear" w:color="auto" w:fill="FFFFFF"/>
        </w:rPr>
        <w:t xml:space="preserve">Tobacco consumption, in the form of smoking or chewing, was found associated with an increased prevalence of COPD in four studies </w:t>
      </w:r>
      <w:r w:rsidR="00B87364" w:rsidRPr="00BF2C57">
        <w:rPr>
          <w:rFonts w:ascii="Times New Roman" w:hAnsi="Times New Roman" w:cs="Times New Roman"/>
          <w:color w:val="000000"/>
          <w:sz w:val="24"/>
          <w:szCs w:val="24"/>
          <w:shd w:val="clear" w:color="auto" w:fill="FFFFFF"/>
        </w:rPr>
        <w:fldChar w:fldCharType="begin" w:fldLock="1"/>
      </w:r>
      <w:r w:rsidR="00B87364" w:rsidRPr="00BF2C57">
        <w:rPr>
          <w:rFonts w:ascii="Times New Roman" w:hAnsi="Times New Roman" w:cs="Times New Roman"/>
          <w:color w:val="000000"/>
          <w:sz w:val="24"/>
          <w:szCs w:val="24"/>
          <w:shd w:val="clear" w:color="auto" w:fill="FFFFFF"/>
        </w:rPr>
        <w:instrText>ADDIN CSL_CITATION {"citationItems":[{"id":"ITEM-1","itemData":{"DOI":"10.1378/chest.136.4_meetingabstracts.90s-b","ISSN":"10224742","PMID":"23982547","abstract":"This prospective, cross-sectional population based survey was carried out in the Respiratory wing, Department of Medicine, Bangabandhu Sheikh Mujib Medical University, Dhaka, Bangladesh to see the prevalence and risk factors of chronic obstructive pulmonary disease (COPD) among Dhaka City Population in Bangladesh. The total sample size was 900 at the age of 35 years or above. Spirometry was performed according to ATS criteria. Data related to smoking history, respiratory symptoms, co-morbidities, physical examination findings, spirometry values and other investigation reports were noted in the questionnaire. The mean age was 45.26±10.08 (Mean±SD); of them, male 76.9% and female 23.1%. Among them, smoker was 481 with a smoking duration of 10 pack year 27.8% and non smoker were 419. Spirometric screening yielded diagnosis of COPD in 11.4% (103/900). Using operational severity criteria adopted from Global Initiative for Obstructive Lung Disease (GOLD) mild, moderate, severe and very severe COPD were found in 42.7%, 27.2%, 20.4% and 9.7% respectively. The hall mark symptom of COPD exertional dyspnea was seen in 10.4%, non-specific symptoms like cough and sputum were found in 40% and 19% respectively. Physical sign like vesicular breath sound with prolonged expiration and ronchi were found in 6.1% and 4.1% respectively. In this study, age (Mean±SD in years) (57.34±11.74), Sex (Male: Female = 4:1), low BMI (Mean±SD) (21.56±3.83), Smoker 56(20.2%) and low Socio-economic condition 54(13.6%) found to be risk factor of COPD. Regression analysis revealed that age (p&lt;0.001), sex (p&lt;0.001), smoking duration (p&lt;0.001) and low socioeconomic condition (p&lt;0.05) as independent risk factors for COPD.","author":[{"dropping-particle":"","family":"Islam","given":"M. S.","non-dropping-particle":"","parse-names":false,"suffix":""},{"dropping-particle":"","family":"Hossain","given":"M. M.","non-dropping-particle":"","parse-names":false,"suffix":""},{"dropping-particle":"","family":"Pasha","given":"M. M.","non-dropping-particle":"","parse-names":false,"suffix":""},{"dropping-particle":"","family":"Azad","given":"A. K.","non-dropping-particle":"","parse-names":false,"suffix":""},{"dropping-particle":"","family":"Murshed","given":"K. M.","non-dropping-particle":"","parse-names":false,"suffix":""}],"container-title":"Mymensingh medical journal : MMJ","id":"ITEM-1","issue":"3","issued":{"date-parts":[["2013"]]},"page":"547-551","title":"Prevalence and risk factors of chronic obstructive pulmonary disease (COPD) in Dhaka city population.","type":"article-journal","volume":"22"},"uris":["http://www.mendeley.com/documents/?uuid=ce948183-b254-3786-8a7b-a5e55b7b5c98"]},{"id":"ITEM-2","itemData":{"DOI":"10.3329/cmoshmcj.v15i1.28753","ISSN":"2305-7890","abstract":"Background: Chronic Obstructive Pulmonary Disease (COPD) is of public health importance. Indoor biomass (wood, cowdung etc) smoke exposure from cooking is associated with respiratory conditions and may predispose to COPD. The objective of this study was to evaluate the risk of biomass smoke exposure and COPD.Methods: A cross sectional study was conducted at a rural setting of Bangladesh. Rural women over 40 years and exposed to biomass fuel, liquid petroleum gas or natural gas smoke were evaluated using a questionnaire and their lung function was assessed using a portable spirometry.Results: The overall prevalence of COPD in the rural women was 20.4%. It was significantly higher in women using biomass fuel for cooking than in those using natural gas/LPG (p&lt;0.001). Biomass smoke exposure was found significantly associated with COPD (OR= 3.385, CI=1.60-7.13, p&lt;0.05). Lung function was significantly reduced (p&lt;0.05) among women who were using biomass than those using natural gas/LPG.Conclusion: Biomass fuel smoke exposure is a risk factor for development of COPD.Chatt  Shi Hosp Med Coll J; Vol.15 (1); Jan 2016; Page 8-11","author":[{"dropping-particle":"","family":"Biswas","given":"Rajat Sanker Roy","non-dropping-particle":"","parse-names":false,"suffix":""},{"dropping-particle":"","family":"Paul","given":"Sujat","non-dropping-particle":"","parse-names":false,"suffix":""},{"dropping-particle":"","family":"Rahaman","given":"Md Ridwanur","non-dropping-particle":"","parse-names":false,"suffix":""},{"dropping-particle":"","family":"Sayeed","given":"Md Abu","non-dropping-particle":"","parse-names":false,"suffix":""},{"dropping-particle":"","family":"Hoque","given":"Mohammed Gofranul","non-dropping-particle":"","parse-names":false,"suffix":""},{"dropping-particle":"","family":"Hossain","given":"Md Amir","non-dropping-particle":"","parse-names":false,"suffix":""},{"dropping-particle":"","family":"Hassan","given":"Md Mahtab Uddin","non-dropping-particle":"","parse-names":false,"suffix":""},{"dropping-particle":"","family":"Faiz","given":"MA","non-dropping-particle":"","parse-names":false,"suffix":""}],"container-title":"Chattagram Maa-O-Shishu Hospital Medical College Journal","id":"ITEM-2","issue":"1","issued":{"date-parts":[["2016","7","17"]]},"page":"8-11","publisher":"Bangladesh Journals Online (JOL)","title":"Indoor Biomass Fuel Smoke Exposure as a Risk Factor for Chronic Obstructive Pulmonary Disease (COPD) for Women of Rural Bangladesh","type":"article-journal","volume":"15"},"uris":["http://www.mendeley.com/documents/?uuid=371e95cc-1ae9-3118-a22c-dec6a8aebaa1"]},{"id":"ITEM-3","itemData":{"DOI":"10.4236/health.2014.616249","ISSN":"1949-4998","abstract":"Motor vehicular exhaust is threatening to human health in Dhaka city. To find out the extent of respiratory problem among a particular cadre of transport workers, the human hauler helpers (HHH) of Dhaka city, we conducted a cross sectional study from March 2006 to June 2006. We enrolled 108 HHH from Mirpur to Mohakhali and Gabtoli to Mohakhali routes and collected data using a pre tested questionnaire including interview and physical examination. The pulmonary functions of the participants were measured with electronic spirometer. Among the participants with current respiratory problems 69% complained of gradual increase in respiratory problems and 38% gave history of feeling better on weekly holidays. Occurrence of hoarseness of voice (90%) and wheeze (71%) was extremely high among the helpers followed by cough (50%) and nasal irritation (50%). Spirometry showed 41.7% had obstructive and 4.6% had combined features of pulmonary impairment. Logistic regression analysis showed that respondents who worked 24 months or more were 6.9 times more likely to develop respiratory problem than the less exposed group (OR 6.9; 95% CI 3.42, 8.41). This study provides new information on respiratory health of a specific group of transport workers in Dhaka city which warrants further evaluation with a representing sample covering other areas of Dhaka city among all transport workers.","author":[{"dropping-particle":"","family":"Mahfuz","given":"Mustafa","non-dropping-particle":"","parse-names":false,"suffix":""},{"dropping-particle":"","family":"Ahmed","given":"Tahmeed","non-dropping-particle":"","parse-names":false,"suffix":""},{"dropping-particle":"","family":"Ahmad","given":"Sk. Akhtar","non-dropping-particle":"","parse-names":false,"suffix":""},{"dropping-particle":"","family":"Khan","given":"Manzurul Haque","non-dropping-particle":"","parse-names":false,"suffix":""}],"container-title":"Health","id":"ITEM-3","issue":"16","issued":{"date-parts":[["2014"]]},"page":"2144-2153","publisher":"Scientific Research Publishing, Inc,","title":"Altered Pulmonary Function among the Transport Workers in Dhaka City","type":"article-journal","volume":"06"},"uris":["http://www.mendeley.com/documents/?uuid=561ed6b4-71fb-30dc-9009-ebb5362fe399"]},{"id":"ITEM-4","itemData":{"DOI":"10.3109/15412555.2015.1041101","ISSN":"15412563","PMID":"26263031","abstract":"Rationale: There is a paucity of population-based data on COPD prevalence and its determinants in Bangladesh.Objective: To measure COPD prevalence and socioeconomic and lifestyle determinants among ≥40 years Bangladeshi adults.Methods: In a cross-sectional study, we measured lung function of 3744 randomly selected adults ≥40 years from rural and urban areas in Bangladesh, using a handheld spirometer. COPD was defined according to the Global Initiative for Chronic Obstructive Lung Disease (GOLD) criteria as post-bronchodilator ratio of Forced Expiratory Volume in 1st second (FEV1) to Forced Vital Capacity (FVC) &lt; 0.7. In addition, COPD was also assessed by the lower limit of normal (LLN) threshold defined as lower fifth percentile for the predicted FEV1/FVC.Results: The prevalence of COPD was 13.5% by GOLD criteria and 10.3% by LLN criteria. Prevalence of COPD was higher among rural than urban residents and in males than females. More than half of the COPD cases were stage II COPD by both criteria. Milder cases (Stages I and II) were over estimated by the GOLD fixed criteria, but more severe cases (Stages III and IV) were similarly classified. In multiple logistic regression analysis, older age, male sex, illiteracy, underweight, history of smoking (both current and former), history of asthma and solid fuel use were significant predictors of COPD.Conclusion: COPD is a highly prevalent and grossly underdiagnosed public health problem in Bangladeshi adults aged 40 years or older. Illiteracy, smoking and biomass fuel burning are modifiable determinants of COPD.","author":[{"dropping-particle":"","family":"Alam","given":"Dewan S.","non-dropping-particle":"","parse-names":false,"suffix":""},{"dropping-particle":"","family":"Chowdhury","given":"Muhammad Ah","non-dropping-particle":"","parse-names":false,"suffix":""},{"dropping-particle":"","family":"Siddiquee","given":"Ali T.","non-dropping-particle":"","parse-names":false,"suffix":""},{"dropping-particle":"","family":"Ahmed","given":"Shyfuddin","non-dropping-particle":"","parse-names":false,"suffix":""},{"dropping-particle":"","family":"Clemens","given":"John D.","non-dropping-particle":"","parse-names":false,"suffix":""}],"container-title":"COPD: Journal of Chronic Obstructive Pulmonary Disease","id":"ITEM-4","issue":"6","issued":{"date-parts":[["2015","11","2"]]},"page":"658-667","publisher":"Taylor and Francis Ltd","title":"Prevalence and determinants of chronic obstructive pulmonary disease (COPD) in Bangladesh","type":"article-journal","volume":"12"},"uris":["http://www.mendeley.com/documents/?uuid=7cbd6894-9fd7-33fa-8e12-b25f2285fe78"]}],"mendeley":{"formattedCitation":"(Alam et al., 2015; R. S. R. Biswas et al., 2016; Islam et al., 2013; Mahfuz et al., 2014)","plainTextFormattedCitation":"(Alam et al., 2015; R. S. R. Biswas et al., 2016; Islam et al., 2013; Mahfuz et al., 2014)","previouslyFormattedCitation":"(Alam et al., 2015; R. S. R. Biswas et al., 2016; Islam et al., 2013; Mahfuz et al., 2014)"},"properties":{"noteIndex":0},"schema":"https://github.com/citation-style-language/schema/raw/master/csl-citation.json"}</w:instrText>
      </w:r>
      <w:r w:rsidR="00B87364" w:rsidRPr="00BF2C57">
        <w:rPr>
          <w:rFonts w:ascii="Times New Roman" w:hAnsi="Times New Roman" w:cs="Times New Roman"/>
          <w:color w:val="000000"/>
          <w:sz w:val="24"/>
          <w:szCs w:val="24"/>
          <w:shd w:val="clear" w:color="auto" w:fill="FFFFFF"/>
        </w:rPr>
        <w:fldChar w:fldCharType="separate"/>
      </w:r>
      <w:r w:rsidR="00B87364" w:rsidRPr="00BF2C57">
        <w:rPr>
          <w:rFonts w:ascii="Times New Roman" w:hAnsi="Times New Roman" w:cs="Times New Roman"/>
          <w:noProof/>
          <w:color w:val="000000"/>
          <w:sz w:val="24"/>
          <w:szCs w:val="24"/>
          <w:shd w:val="clear" w:color="auto" w:fill="FFFFFF"/>
        </w:rPr>
        <w:t>(Alam et al., 2015; R. S. R. Biswas et al., 2016; Islam et al., 2013; Mahfuz et al., 2014)</w:t>
      </w:r>
      <w:r w:rsidR="00B87364" w:rsidRPr="00BF2C57">
        <w:rPr>
          <w:rFonts w:ascii="Times New Roman" w:hAnsi="Times New Roman" w:cs="Times New Roman"/>
          <w:color w:val="000000"/>
          <w:sz w:val="24"/>
          <w:szCs w:val="24"/>
          <w:shd w:val="clear" w:color="auto" w:fill="FFFFFF"/>
        </w:rPr>
        <w:fldChar w:fldCharType="end"/>
      </w:r>
      <w:r w:rsidRPr="00BF2C57">
        <w:rPr>
          <w:rFonts w:ascii="Times New Roman" w:hAnsi="Times New Roman" w:cs="Times New Roman"/>
          <w:color w:val="000000"/>
          <w:sz w:val="24"/>
          <w:szCs w:val="24"/>
          <w:shd w:val="clear" w:color="auto" w:fill="FFFFFF"/>
        </w:rPr>
        <w:t xml:space="preserve">. </w:t>
      </w:r>
    </w:p>
    <w:p w14:paraId="2D81A5FF" w14:textId="073328F2" w:rsidR="00840D90" w:rsidRPr="00BF2C57" w:rsidRDefault="00226B75" w:rsidP="009337DE">
      <w:pPr>
        <w:spacing w:line="360" w:lineRule="auto"/>
        <w:jc w:val="both"/>
        <w:rPr>
          <w:rFonts w:ascii="Times New Roman" w:hAnsi="Times New Roman" w:cs="Times New Roman"/>
          <w:color w:val="000000"/>
          <w:sz w:val="24"/>
          <w:szCs w:val="24"/>
          <w:shd w:val="clear" w:color="auto" w:fill="FFFFFF"/>
        </w:rPr>
      </w:pPr>
      <w:r w:rsidRPr="00BF2C57">
        <w:rPr>
          <w:rFonts w:ascii="Times New Roman" w:hAnsi="Times New Roman" w:cs="Times New Roman"/>
          <w:color w:val="000000"/>
          <w:sz w:val="24"/>
          <w:szCs w:val="24"/>
          <w:shd w:val="clear" w:color="auto" w:fill="FFFFFF"/>
        </w:rPr>
        <w:fldChar w:fldCharType="begin" w:fldLock="1"/>
      </w:r>
      <w:r w:rsidRPr="00BF2C57">
        <w:rPr>
          <w:rFonts w:ascii="Times New Roman" w:hAnsi="Times New Roman" w:cs="Times New Roman"/>
          <w:color w:val="000000"/>
          <w:sz w:val="24"/>
          <w:szCs w:val="24"/>
          <w:shd w:val="clear" w:color="auto" w:fill="FFFFFF"/>
        </w:rPr>
        <w:instrText>ADDIN CSL_CITATION {"citationItems":[{"id":"ITEM-1","itemData":{"DOI":"10.3109/15412555.2015.1041101","ISSN":"15412563","PMID":"26263031","abstract":"Rationale: There is a paucity of population-based data on COPD prevalence and its determinants in Bangladesh.Objective: To measure COPD prevalence and socioeconomic and lifestyle determinants among ≥40 years Bangladeshi adults.Methods: In a cross-sectional study, we measured lung function of 3744 randomly selected adults ≥40 years from rural and urban areas in Bangladesh, using a handheld spirometer. COPD was defined according to the Global Initiative for Chronic Obstructive Lung Disease (GOLD) criteria as post-bronchodilator ratio of Forced Expiratory Volume in 1st second (FEV1) to Forced Vital Capacity (FVC) &lt; 0.7. In addition, COPD was also assessed by the lower limit of normal (LLN) threshold defined as lower fifth percentile for the predicted FEV1/FVC.Results: The prevalence of COPD was 13.5% by GOLD criteria and 10.3% by LLN criteria. Prevalence of COPD was higher among rural than urban residents and in males than females. More than half of the COPD cases were stage II COPD by both criteria. Milder cases (Stages I and II) were over estimated by the GOLD fixed criteria, but more severe cases (Stages III and IV) were similarly classified. In multiple logistic regression analysis, older age, male sex, illiteracy, underweight, history of smoking (both current and former), history of asthma and solid fuel use were significant predictors of COPD.Conclusion: COPD is a highly prevalent and grossly underdiagnosed public health problem in Bangladeshi adults aged 40 years or older. Illiteracy, smoking and biomass fuel burning are modifiable determinants of COPD.","author":[{"dropping-particle":"","family":"Alam","given":"Dewan S.","non-dropping-particle":"","parse-names":false,"suffix":""},{"dropping-particle":"","family":"Chowdhury","given":"Muhammad Ah","non-dropping-particle":"","parse-names":false,"suffix":""},{"dropping-particle":"","family":"Siddiquee","given":"Ali T.","non-dropping-particle":"","parse-names":false,"suffix":""},{"dropping-particle":"","family":"Ahmed","given":"Shyfuddin","non-dropping-particle":"","parse-names":false,"suffix":""},{"dropping-particle":"","family":"Clemens","given":"John D.","non-dropping-particle":"","parse-names":false,"suffix":""}],"container-title":"COPD: Journal of Chronic Obstructive Pulmonary Disease","id":"ITEM-1","issue":"6","issued":{"date-parts":[["2015","11","2"]]},"page":"658-667","publisher":"Taylor and Francis Ltd","title":"Prevalence and determinants of chronic obstructive pulmonary disease (COPD) in Bangladesh","type":"article-journal","volume":"12"},"uris":["http://www.mendeley.com/documents/?uuid=7cbd6894-9fd7-33fa-8e12-b25f2285fe78"]}],"mendeley":{"formattedCitation":"(Alam et al., 2015)","manualFormatting":"Alam et al., (2015)","plainTextFormattedCitation":"(Alam et al., 2015)","previouslyFormattedCitation":"(Alam et al., 2015)"},"properties":{"noteIndex":0},"schema":"https://github.com/citation-style-language/schema/raw/master/csl-citation.json"}</w:instrText>
      </w:r>
      <w:r w:rsidRPr="00BF2C57">
        <w:rPr>
          <w:rFonts w:ascii="Times New Roman" w:hAnsi="Times New Roman" w:cs="Times New Roman"/>
          <w:color w:val="000000"/>
          <w:sz w:val="24"/>
          <w:szCs w:val="24"/>
          <w:shd w:val="clear" w:color="auto" w:fill="FFFFFF"/>
        </w:rPr>
        <w:fldChar w:fldCharType="separate"/>
      </w:r>
      <w:r w:rsidRPr="00BF2C57">
        <w:rPr>
          <w:rFonts w:ascii="Times New Roman" w:hAnsi="Times New Roman" w:cs="Times New Roman"/>
          <w:noProof/>
          <w:color w:val="000000"/>
          <w:sz w:val="24"/>
          <w:szCs w:val="24"/>
          <w:shd w:val="clear" w:color="auto" w:fill="FFFFFF"/>
        </w:rPr>
        <w:t>Alam et al., (2015)</w:t>
      </w:r>
      <w:r w:rsidRPr="00BF2C57">
        <w:rPr>
          <w:rFonts w:ascii="Times New Roman" w:hAnsi="Times New Roman" w:cs="Times New Roman"/>
          <w:color w:val="000000"/>
          <w:sz w:val="24"/>
          <w:szCs w:val="24"/>
          <w:shd w:val="clear" w:color="auto" w:fill="FFFFFF"/>
        </w:rPr>
        <w:fldChar w:fldCharType="end"/>
      </w:r>
      <w:r w:rsidRPr="00BF2C57">
        <w:rPr>
          <w:rFonts w:ascii="Times New Roman" w:hAnsi="Times New Roman" w:cs="Times New Roman"/>
          <w:color w:val="000000"/>
          <w:sz w:val="24"/>
          <w:szCs w:val="24"/>
          <w:shd w:val="clear" w:color="auto" w:fill="FFFFFF"/>
        </w:rPr>
        <w:t xml:space="preserve"> </w:t>
      </w:r>
      <w:r w:rsidR="009B36F6" w:rsidRPr="00BF2C57">
        <w:rPr>
          <w:rFonts w:ascii="Times New Roman" w:hAnsi="Times New Roman" w:cs="Times New Roman"/>
          <w:color w:val="000000"/>
          <w:sz w:val="24"/>
          <w:szCs w:val="24"/>
          <w:shd w:val="clear" w:color="auto" w:fill="FFFFFF"/>
        </w:rPr>
        <w:t>reported that both current smokers (OR: 5.5; 95% CI, 4.2-7.2; </w:t>
      </w:r>
      <w:r w:rsidR="009B36F6" w:rsidRPr="00BF2C57">
        <w:rPr>
          <w:rStyle w:val="Emphasis"/>
          <w:rFonts w:ascii="Times New Roman" w:hAnsi="Times New Roman" w:cs="Times New Roman"/>
          <w:color w:val="000000"/>
          <w:sz w:val="24"/>
          <w:szCs w:val="24"/>
          <w:shd w:val="clear" w:color="auto" w:fill="FFFFFF"/>
        </w:rPr>
        <w:t>p</w:t>
      </w:r>
      <w:r w:rsidR="009B36F6" w:rsidRPr="00BF2C57">
        <w:rPr>
          <w:rFonts w:ascii="Times New Roman" w:hAnsi="Times New Roman" w:cs="Times New Roman"/>
          <w:color w:val="000000"/>
          <w:sz w:val="24"/>
          <w:szCs w:val="24"/>
          <w:shd w:val="clear" w:color="auto" w:fill="FFFFFF"/>
        </w:rPr>
        <w:t> &lt; 0.001) and former smokers (OR: 4.5; 95% CI, 3.3-6.0; </w:t>
      </w:r>
      <w:r w:rsidR="009B36F6" w:rsidRPr="00BF2C57">
        <w:rPr>
          <w:rStyle w:val="Emphasis"/>
          <w:rFonts w:ascii="Times New Roman" w:hAnsi="Times New Roman" w:cs="Times New Roman"/>
          <w:color w:val="000000"/>
          <w:sz w:val="24"/>
          <w:szCs w:val="24"/>
          <w:shd w:val="clear" w:color="auto" w:fill="FFFFFF"/>
        </w:rPr>
        <w:t>p</w:t>
      </w:r>
      <w:r w:rsidR="009B36F6" w:rsidRPr="00BF2C57">
        <w:rPr>
          <w:rFonts w:ascii="Times New Roman" w:hAnsi="Times New Roman" w:cs="Times New Roman"/>
          <w:color w:val="000000"/>
          <w:sz w:val="24"/>
          <w:szCs w:val="24"/>
          <w:shd w:val="clear" w:color="auto" w:fill="FFFFFF"/>
        </w:rPr>
        <w:t xml:space="preserve"> &lt; 0.001) were at a higher risk to experience COPD after adjusting potential confounders. </w:t>
      </w:r>
      <w:r w:rsidR="00840D90" w:rsidRPr="00BF2C57">
        <w:rPr>
          <w:rFonts w:ascii="Times New Roman" w:hAnsi="Times New Roman" w:cs="Times New Roman"/>
          <w:color w:val="000000"/>
          <w:sz w:val="24"/>
          <w:szCs w:val="24"/>
          <w:shd w:val="clear" w:color="auto" w:fill="FFFFFF"/>
        </w:rPr>
        <w:t xml:space="preserve">He also made conclusion that, prevalence was three times higher in males compared to females (22% VS 6.4% by GOLD criteria and 16.2% VS 5.3% by </w:t>
      </w:r>
      <w:r w:rsidR="00840D90" w:rsidRPr="00BF2C57">
        <w:rPr>
          <w:rFonts w:ascii="Times New Roman" w:hAnsi="Times New Roman" w:cs="Times New Roman"/>
          <w:color w:val="000000"/>
          <w:sz w:val="24"/>
          <w:szCs w:val="24"/>
          <w:shd w:val="clear" w:color="auto" w:fill="FFFFFF"/>
        </w:rPr>
        <w:lastRenderedPageBreak/>
        <w:t>LLN criteria) and about 60% higher in rural than urban populations (17% VS 9.9% by GOLD criteria and 12.5% VS 8% by LLN criteria)</w:t>
      </w:r>
      <w:r w:rsidR="00D717FA" w:rsidRPr="00BF2C57">
        <w:rPr>
          <w:rFonts w:ascii="Times New Roman" w:hAnsi="Times New Roman" w:cs="Times New Roman"/>
          <w:color w:val="000000"/>
          <w:sz w:val="24"/>
          <w:szCs w:val="24"/>
          <w:shd w:val="clear" w:color="auto" w:fill="FFFFFF"/>
        </w:rPr>
        <w:t>. COPD was higher among individuals from households using biomass fuel compared to clean fuel (natural gas) users (17.3% VS 9.9% by GOLD criteria and 12.7% VS 7.9% by LLN criteria). Th e prevalence of stage I (mild), stage II (moderate), stage III (severe), and stage IV (very severe) COPD was 2.7, 8, 2.3, and 0.6%, and by the GOLD severity criteria and 1.2, 6.4, 2.2 and 0.5% by the LLN criteria. Increase in GOLD-defined COPD relative to the LLN largely occurred in those aged 60–69 years.</w:t>
      </w:r>
    </w:p>
    <w:p w14:paraId="6F13D61D" w14:textId="342EEABA" w:rsidR="00013B65" w:rsidRPr="00BF2C57" w:rsidRDefault="00226B75" w:rsidP="009337DE">
      <w:pPr>
        <w:spacing w:line="360" w:lineRule="auto"/>
        <w:jc w:val="both"/>
        <w:rPr>
          <w:rFonts w:ascii="Times New Roman" w:hAnsi="Times New Roman" w:cs="Times New Roman"/>
          <w:sz w:val="24"/>
          <w:szCs w:val="24"/>
        </w:rPr>
      </w:pPr>
      <w:r w:rsidRPr="00BF2C57">
        <w:rPr>
          <w:rFonts w:ascii="Times New Roman" w:hAnsi="Times New Roman" w:cs="Times New Roman"/>
          <w:color w:val="000000"/>
          <w:sz w:val="24"/>
          <w:szCs w:val="24"/>
          <w:shd w:val="clear" w:color="auto" w:fill="FFFFFF"/>
        </w:rPr>
        <w:fldChar w:fldCharType="begin" w:fldLock="1"/>
      </w:r>
      <w:r w:rsidRPr="00BF2C57">
        <w:rPr>
          <w:rFonts w:ascii="Times New Roman" w:hAnsi="Times New Roman" w:cs="Times New Roman"/>
          <w:color w:val="000000"/>
          <w:sz w:val="24"/>
          <w:szCs w:val="24"/>
          <w:shd w:val="clear" w:color="auto" w:fill="FFFFFF"/>
        </w:rPr>
        <w:instrText>ADDIN CSL_CITATION {"citationItems":[{"id":"ITEM-1","itemData":{"DOI":"10.3329/cmoshmcj.v15i1.28753","ISSN":"2305-7890","abstract":"Background: Chronic Obstructive Pulmonary Disease (COPD) is of public health importance. Indoor biomass (wood, cowdung etc) smoke exposure from cooking is associated with respiratory conditions and may predispose to COPD. The objective of this study was to evaluate the risk of biomass smoke exposure and COPD.Methods: A cross sectional study was conducted at a rural setting of Bangladesh. Rural women over 40 years and exposed to biomass fuel, liquid petroleum gas or natural gas smoke were evaluated using a questionnaire and their lung function was assessed using a portable spirometry.Results: The overall prevalence of COPD in the rural women was 20.4%. It was significantly higher in women using biomass fuel for cooking than in those using natural gas/LPG (p&lt;0.001). Biomass smoke exposure was found significantly associated with COPD (OR= 3.385, CI=1.60-7.13, p&lt;0.05). Lung function was significantly reduced (p&lt;0.05) among women who were using biomass than those using natural gas/LPG.Conclusion: Biomass fuel smoke exposure is a risk factor for development of COPD.Chatt  Shi Hosp Med Coll J; Vol.15 (1); Jan 2016; Page 8-11","author":[{"dropping-particle":"","family":"Biswas","given":"Rajat Sanker Roy","non-dropping-particle":"","parse-names":false,"suffix":""},{"dropping-particle":"","family":"Paul","given":"Sujat","non-dropping-particle":"","parse-names":false,"suffix":""},{"dropping-particle":"","family":"Rahaman","given":"Md Ridwanur","non-dropping-particle":"","parse-names":false,"suffix":""},{"dropping-particle":"","family":"Sayeed","given":"Md Abu","non-dropping-particle":"","parse-names":false,"suffix":""},{"dropping-particle":"","family":"Hoque","given":"Mohammed Gofranul","non-dropping-particle":"","parse-names":false,"suffix":""},{"dropping-particle":"","family":"Hossain","given":"Md Amir","non-dropping-particle":"","parse-names":false,"suffix":""},{"dropping-particle":"","family":"Hassan","given":"Md Mahtab Uddin","non-dropping-particle":"","parse-names":false,"suffix":""},{"dropping-particle":"","family":"Faiz","given":"MA","non-dropping-particle":"","parse-names":false,"suffix":""}],"container-title":"Chattagram Maa-O-Shishu Hospital Medical College Journal","id":"ITEM-1","issue":"1","issued":{"date-parts":[["2016","7","17"]]},"page":"8-11","publisher":"Bangladesh Journals Online (JOL)","title":"Indoor Biomass Fuel Smoke Exposure as a Risk Factor for Chronic Obstructive Pulmonary Disease (COPD) for Women of Rural Bangladesh","type":"article-journal","volume":"15"},"uris":["http://www.mendeley.com/documents/?uuid=371e95cc-1ae9-3118-a22c-dec6a8aebaa1"]}],"mendeley":{"formattedCitation":"(R. S. R. Biswas et al., 2016)","manualFormatting":"Biswas et al., (2016)","plainTextFormattedCitation":"(R. S. R. Biswas et al., 2016)","previouslyFormattedCitation":"(R. S. R. Biswas et al., 2016)"},"properties":{"noteIndex":0},"schema":"https://github.com/citation-style-language/schema/raw/master/csl-citation.json"}</w:instrText>
      </w:r>
      <w:r w:rsidRPr="00BF2C57">
        <w:rPr>
          <w:rFonts w:ascii="Times New Roman" w:hAnsi="Times New Roman" w:cs="Times New Roman"/>
          <w:color w:val="000000"/>
          <w:sz w:val="24"/>
          <w:szCs w:val="24"/>
          <w:shd w:val="clear" w:color="auto" w:fill="FFFFFF"/>
        </w:rPr>
        <w:fldChar w:fldCharType="separate"/>
      </w:r>
      <w:r w:rsidRPr="00BF2C57">
        <w:rPr>
          <w:rFonts w:ascii="Times New Roman" w:hAnsi="Times New Roman" w:cs="Times New Roman"/>
          <w:noProof/>
          <w:color w:val="000000"/>
          <w:sz w:val="24"/>
          <w:szCs w:val="24"/>
          <w:shd w:val="clear" w:color="auto" w:fill="FFFFFF"/>
        </w:rPr>
        <w:t>Biswas et al., (2016)</w:t>
      </w:r>
      <w:r w:rsidRPr="00BF2C57">
        <w:rPr>
          <w:rFonts w:ascii="Times New Roman" w:hAnsi="Times New Roman" w:cs="Times New Roman"/>
          <w:color w:val="000000"/>
          <w:sz w:val="24"/>
          <w:szCs w:val="24"/>
          <w:shd w:val="clear" w:color="auto" w:fill="FFFFFF"/>
        </w:rPr>
        <w:fldChar w:fldCharType="end"/>
      </w:r>
      <w:r w:rsidRPr="00BF2C57">
        <w:rPr>
          <w:rFonts w:ascii="Times New Roman" w:hAnsi="Times New Roman" w:cs="Times New Roman"/>
          <w:color w:val="000000"/>
          <w:sz w:val="24"/>
          <w:szCs w:val="24"/>
          <w:shd w:val="clear" w:color="auto" w:fill="FFFFFF"/>
        </w:rPr>
        <w:t xml:space="preserve"> </w:t>
      </w:r>
      <w:r w:rsidR="00647842" w:rsidRPr="00BF2C57">
        <w:rPr>
          <w:rFonts w:ascii="Times New Roman" w:hAnsi="Times New Roman" w:cs="Times New Roman"/>
          <w:color w:val="000000"/>
          <w:sz w:val="24"/>
          <w:szCs w:val="24"/>
          <w:shd w:val="clear" w:color="auto" w:fill="FFFFFF"/>
        </w:rPr>
        <w:t xml:space="preserve">conducted a study with rural women and </w:t>
      </w:r>
      <w:r w:rsidR="009B36F6" w:rsidRPr="00BF2C57">
        <w:rPr>
          <w:rFonts w:ascii="Times New Roman" w:hAnsi="Times New Roman" w:cs="Times New Roman"/>
          <w:color w:val="000000"/>
          <w:sz w:val="24"/>
          <w:szCs w:val="24"/>
          <w:shd w:val="clear" w:color="auto" w:fill="FFFFFF"/>
        </w:rPr>
        <w:t>found that</w:t>
      </w:r>
      <w:r w:rsidR="00647842" w:rsidRPr="00BF2C57">
        <w:rPr>
          <w:rFonts w:ascii="Times New Roman" w:hAnsi="Times New Roman" w:cs="Times New Roman"/>
          <w:color w:val="000000"/>
          <w:sz w:val="24"/>
          <w:szCs w:val="24"/>
          <w:shd w:val="clear" w:color="auto" w:fill="FFFFFF"/>
        </w:rPr>
        <w:t xml:space="preserve">, </w:t>
      </w:r>
      <w:r w:rsidR="009B36F6" w:rsidRPr="00BF2C57">
        <w:rPr>
          <w:rFonts w:ascii="Times New Roman" w:hAnsi="Times New Roman" w:cs="Times New Roman"/>
          <w:color w:val="000000"/>
          <w:sz w:val="24"/>
          <w:szCs w:val="24"/>
          <w:shd w:val="clear" w:color="auto" w:fill="FFFFFF"/>
        </w:rPr>
        <w:t>(&gt;40 years old) having tobacco chewing habit were 13 times more likely to suffer from COPD (OR: 12.9; 95% CI, 3.4-49.4; </w:t>
      </w:r>
      <w:r w:rsidR="009B36F6" w:rsidRPr="00BF2C57">
        <w:rPr>
          <w:rStyle w:val="Emphasis"/>
          <w:rFonts w:ascii="Times New Roman" w:hAnsi="Times New Roman" w:cs="Times New Roman"/>
          <w:color w:val="000000"/>
          <w:sz w:val="24"/>
          <w:szCs w:val="24"/>
          <w:shd w:val="clear" w:color="auto" w:fill="FFFFFF"/>
        </w:rPr>
        <w:t>p</w:t>
      </w:r>
      <w:r w:rsidR="009B36F6" w:rsidRPr="00BF2C57">
        <w:rPr>
          <w:rFonts w:ascii="Times New Roman" w:hAnsi="Times New Roman" w:cs="Times New Roman"/>
          <w:color w:val="000000"/>
          <w:sz w:val="24"/>
          <w:szCs w:val="24"/>
          <w:shd w:val="clear" w:color="auto" w:fill="FFFFFF"/>
        </w:rPr>
        <w:t> &lt; 0.001).</w:t>
      </w:r>
      <w:r w:rsidR="00647842" w:rsidRPr="00BF2C57">
        <w:rPr>
          <w:rFonts w:ascii="Times New Roman" w:hAnsi="Times New Roman" w:cs="Times New Roman"/>
          <w:sz w:val="24"/>
          <w:szCs w:val="24"/>
        </w:rPr>
        <w:t xml:space="preserve"> </w:t>
      </w:r>
      <w:r w:rsidR="00647842" w:rsidRPr="00BF2C57">
        <w:rPr>
          <w:rFonts w:ascii="Times New Roman" w:hAnsi="Times New Roman" w:cs="Times New Roman"/>
          <w:color w:val="000000"/>
          <w:sz w:val="24"/>
          <w:szCs w:val="24"/>
          <w:shd w:val="clear" w:color="auto" w:fill="FFFFFF"/>
        </w:rPr>
        <w:t>Among the 250 females, 150 (60%) were biomass fuel users and Natural gas/LPG users were 100 (40%). COPD was found in 41 (16.4%) biomass users and 10 (4%) in later. The frequency of COPD was 20.4% with a higher number in women who were using biomass then who were using natural gas/LPG (p&lt;0.001). Regarding risk analysis, biomass fuel was found significantly associated with COPD (OR= 3.385, CI=1.606-7.135, p&lt;0.05). Multinomial logistic regression analysis showed respiratory distress in family members (OR0.63) nature of kitchen (1.20) seasonal variation in cooking (OR-1.24), cough in childhood (OR-0.33) tobacco chewing habit (OR-12.49) type of stove (OR-0.19) history of cough (OR-0.13) and life time smoking history (OR-0.37) risk factors. Lung function also was significantly reduced (p&lt;0.05) among women using biomass.</w:t>
      </w:r>
    </w:p>
    <w:p w14:paraId="7D158D3A" w14:textId="19230482" w:rsidR="00C50808" w:rsidRPr="00BF2C57" w:rsidRDefault="00EE2DA4" w:rsidP="009337DE">
      <w:pPr>
        <w:spacing w:line="360" w:lineRule="auto"/>
        <w:jc w:val="both"/>
        <w:rPr>
          <w:rFonts w:ascii="Times New Roman" w:hAnsi="Times New Roman" w:cs="Times New Roman"/>
          <w:b/>
          <w:bCs/>
          <w:i/>
          <w:iCs/>
          <w:sz w:val="24"/>
          <w:szCs w:val="24"/>
        </w:rPr>
      </w:pPr>
      <w:r w:rsidRPr="00BF2C57">
        <w:rPr>
          <w:rFonts w:ascii="Times New Roman" w:hAnsi="Times New Roman" w:cs="Times New Roman"/>
          <w:b/>
          <w:bCs/>
          <w:i/>
          <w:iCs/>
          <w:sz w:val="24"/>
          <w:szCs w:val="24"/>
        </w:rPr>
        <w:t>Exposure to fumes from burning fuel/Air pollution</w:t>
      </w:r>
    </w:p>
    <w:p w14:paraId="341BC0B8" w14:textId="59E07B3B" w:rsidR="008B55D8" w:rsidRPr="00BF2C57" w:rsidRDefault="008B55D8"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Biomass smoke is one of the major air pollutants and contributors of household air pollution worldwide. It is considered one of the leading environmental risk factors of several diseases, including COPD and acute lower respiratory disease, and is thought to cause 4 million deaths annually across the globe </w:t>
      </w:r>
      <w:r w:rsidRPr="00BF2C57">
        <w:rPr>
          <w:rFonts w:ascii="Times New Roman" w:hAnsi="Times New Roman" w:cs="Times New Roman"/>
          <w:sz w:val="24"/>
          <w:szCs w:val="24"/>
        </w:rPr>
        <w:fldChar w:fldCharType="begin" w:fldLock="1"/>
      </w:r>
      <w:r w:rsidRPr="00BF2C57">
        <w:rPr>
          <w:rFonts w:ascii="Times New Roman" w:hAnsi="Times New Roman" w:cs="Times New Roman"/>
          <w:sz w:val="24"/>
          <w:szCs w:val="24"/>
        </w:rPr>
        <w:instrText>ADDIN CSL_CITATION {"citationItems":[{"id":"ITEM-1","itemData":{"DOI":"10.3390/toxics5040036","ISSN":"23056304","abstract":"Chronic obstructive pulmonary disease (COPD) is a progressive disease of the lungs characterised by chronic inflammation, obstruction of airways, and destruction of the parenchyma (emphysema). These changes gradually impair lung function and prevent normal breathing. In 2002, COPD was the fifth leading cause of death, and is estimated by theWorld Health Organisation (WHO) to become the third by 2020. Cigarette smokers are thought to be the most at risk of developing COPD. However, recent studies have shown that people with life-long exposure to biomass smoke are also at high risk of developing COPD. Most common in developing countries, biomass fuels such as wood and coal are used for cooking and heating indoors on a daily basis. Women and children have the highest amounts of exposures and are therefore more likely to develop the disease. Despite epidemiological studies providing evidence of the causative relationship between biomass smoke and COPD, there are still limited mechanistic studies on how biomass smoke causes, and contributes to the progression of COPD. This review will focus upon why biomass fuels are used, and their relationship to COPD. It will also suggest methodological approaches to model biomass exposure in vitro and in vivo.","author":[{"dropping-particle":"","family":"Capistrano","given":"Sarah J.","non-dropping-particle":"","parse-names":false,"suffix":""},{"dropping-particle":"","family":"Reyk","given":"David","non-dropping-particle":"van","parse-names":false,"suffix":""},{"dropping-particle":"","family":"Chen","given":"Hui","non-dropping-particle":"","parse-names":false,"suffix":""},{"dropping-particle":"","family":"Oliver","given":"Brian G.","non-dropping-particle":"","parse-names":false,"suffix":""}],"container-title":"Toxics","id":"ITEM-1","issue":"4","issued":{"date-parts":[["2017","12","1"]]},"publisher":"MDPI AG","title":"Evidence of biomass smoke exposure as a causative factor for the development of COPD","type":"article","volume":"5"},"uris":["http://www.mendeley.com/documents/?uuid=45acf792-9642-3e1e-9574-0a3d988da4ee"]}],"mendeley":{"formattedCitation":"(Capistrano, van Reyk, Chen, &amp; Oliver, 2017)","plainTextFormattedCitation":"(Capistrano, van Reyk, Chen, &amp; Oliver, 2017)","previouslyFormattedCitation":"(Capistrano, van Reyk, Chen, &amp; Oliver, 2017)"},"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Capistrano, van Reyk, Chen, &amp; Oliver, 2017)</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 xml:space="preserve">. Wood smoke and other biomass exposure have been shown to be independent risk factors for obstructive airways disease, and earlier and longer time of exposure has been shown to increase the risk for development of COPD </w:t>
      </w:r>
      <w:r w:rsidRPr="00BF2C57">
        <w:rPr>
          <w:rFonts w:ascii="Times New Roman" w:hAnsi="Times New Roman" w:cs="Times New Roman"/>
          <w:sz w:val="24"/>
          <w:szCs w:val="24"/>
        </w:rPr>
        <w:fldChar w:fldCharType="begin" w:fldLock="1"/>
      </w:r>
      <w:r w:rsidRPr="00BF2C57">
        <w:rPr>
          <w:rFonts w:ascii="Times New Roman" w:hAnsi="Times New Roman" w:cs="Times New Roman"/>
          <w:sz w:val="24"/>
          <w:szCs w:val="24"/>
        </w:rPr>
        <w:instrText>ADDIN CSL_CITATION {"citationItems":[{"id":"ITEM-1","itemData":{"DOI":"10.1378/chest.10-0645","ISSN":"19313543","author":[{"dropping-particle":"","family":"Salvi","given":"Sundeep","non-dropping-particle":"","parse-names":false,"suffix":""},{"dropping-particle":"","family":"Barnes","given":"Peter J.","non-dropping-particle":"","parse-names":false,"suffix":""}],"container-title":"Chest","id":"ITEM-1","issue":"1","issued":{"date-parts":[["2010","7","1"]]},"page":"3-6","publisher":"American College of Chest Physicians","title":"Is exposure to biomass smoke the biggest risk factor for COPD globally?","type":"article","volume":"138"},"uris":["http://www.mendeley.com/documents/?uuid=64f3250d-60f7-3fde-b781-a7ceae02e95a"]}],"mendeley":{"formattedCitation":"(S. Salvi &amp; Barnes, 2010)","plainTextFormattedCitation":"(S. Salvi &amp; Barnes, 2010)","previouslyFormattedCitation":"(S. Salvi &amp; Barnes, 2010)"},"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S. Salvi &amp; Barnes, 2010)</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 According</w:t>
      </w:r>
      <w:r w:rsidR="00226B75" w:rsidRPr="00BF2C57">
        <w:rPr>
          <w:rFonts w:ascii="Times New Roman" w:hAnsi="Times New Roman" w:cs="Times New Roman"/>
          <w:sz w:val="24"/>
          <w:szCs w:val="24"/>
        </w:rPr>
        <w:t xml:space="preserve"> to </w:t>
      </w:r>
      <w:r w:rsidR="00226B75" w:rsidRPr="00BF2C57">
        <w:rPr>
          <w:rFonts w:ascii="Times New Roman" w:hAnsi="Times New Roman" w:cs="Times New Roman"/>
          <w:sz w:val="24"/>
          <w:szCs w:val="24"/>
        </w:rPr>
        <w:fldChar w:fldCharType="begin" w:fldLock="1"/>
      </w:r>
      <w:r w:rsidR="00226B75" w:rsidRPr="00BF2C57">
        <w:rPr>
          <w:rFonts w:ascii="Times New Roman" w:hAnsi="Times New Roman" w:cs="Times New Roman"/>
          <w:sz w:val="24"/>
          <w:szCs w:val="24"/>
        </w:rPr>
        <w:instrText>ADDIN CSL_CITATION {"citationItems":[{"id":"ITEM-1","itemData":{"DOI":"10.2147/COPD.S162658","ISSN":"11782005","abstract":"Purpose: The aim of this study was to evaluate the impact of exposure to biomass smoke vs cigarette smoke on serum inflammatory markers and pulmonary function parameters in patients with chronic respiratory failure (CRF). Patients and methods: A total of 106 patients with CRF divided into age and gender-matched groups of cigarette-smoke exposure (n=55, mean [SD] age: 71.0 [12.0] years, 92.7% were females) and biomass smoke exposure (n=51, mean [SD] age: 73.0 [11.0] years, 94.1% were females) were included in this retrospective study. Data on patient demographics (age and gender), inflammatory markers, including neutrophil-to-lymphocyte ratio, C-reactive protein, platelet/mean platelet volume ratio, arterial blood gas analysis, and pulmonary function test findings, including forced expiratory volume in 1 second (FEV1), forced vital capacity (FVC), and FEV1/FVC were obtained from medical records. Results: Carbon dioxide partial pressure levels were significantly higher in the biomass smoke exposure than in the cigarette smoke exposure group (mean [SD] 51.0 [8.0] vs 47.0 [8.0] mmHg, p=0.026, respectively). Spirometry revealed similarly low levels for FEV1 (%) (38.0 [16.0] vs 40.0 [12.0]%) and FVC (%) (45.0 [19.0] vs 39.0 [19.0]%) in cigarette-smoke and biomass smoke exposure groups, whereas biomass smoke exposure was associated with significantly higher FEV1/FVC (75.0 [14.0] vs 58.0 [12.0]%, p=0.001), lower FVC (mL) (mean [SD] 744.0 [410.0] vs 1,063.0 [592.0] mL, p=0.035) and lower percentage of patients with FEV1/FVC &lt;70% (36.8% vs 82.0%, p&lt;0.001) than cigarette smoke exposure. Conclusion: Our findings indicate similarly increased inflammatory markers and abnormally low pulmonary function test findings in both biomass smoke exposure and cigarette smoke exposure groups, emphasizing the adverse effects of biomass smoke exposure on lungs to be as significant as cigarette smoke exposure. Association of biomass smoke exposure with higher likelihood of FEV1/FVC ratio of &gt;70% and more prominent loss of vital capacity than cigarette smoke exposure seems to indicate the likelihood of at least 18 years of biomass exposure to be sufficiently high to be responsible for both obstructive and restrictive pulmonary diseases.","author":[{"dropping-particle":"","family":"Ocakli","given":"Birsen","non-dropping-particle":"","parse-names":false,"suffix":""},{"dropping-particle":"","family":"Acarturk","given":"Eylem","non-dropping-particle":"","parse-names":false,"suffix":""},{"dropping-particle":"","family":"Aksoy","given":"Emine","non-dropping-particle":"","parse-names":false,"suffix":""},{"dropping-particle":"","family":"Gungor","given":"Sinem","non-dropping-particle":"","parse-names":false,"suffix":""},{"dropping-particle":"","family":"Ciyiltepe","given":"Fulya","non-dropping-particle":"","parse-names":false,"suffix":""},{"dropping-particle":"","family":"Oztas","given":"Selahattin","non-dropping-particle":"","parse-names":false,"suffix":""},{"dropping-particle":"","family":"Ozmen","given":"Ipek","non-dropping-particle":"","parse-names":false,"suffix":""},{"dropping-particle":"","family":"Agca","given":"Meltem Coban","non-dropping-particle":"","parse-names":false,"suffix":""},{"dropping-particle":"","family":"Salturk","given":"Cuneyt","non-dropping-particle":"","parse-names":false,"suffix":""},{"dropping-particle":"","family":"Adiguzel","given":"Nalan","non-dropping-particle":"","parse-names":false,"suffix":""},{"dropping-particle":"","family":"Karakurt","given":"Zuhal","non-dropping-particle":"","parse-names":false,"suffix":""}],"container-title":"International Journal of COPD","id":"ITEM-1","issued":{"date-parts":[["2018","4","18"]]},"page":"1261-1267","publisher":"Dove Medical Press Ltd.","title":"The impact of exposure to biomass smoke versus cigarette smoke on inflammatory markers and pulmonary function parameters in patients with chronic respiratory failure","type":"article-journal","volume":"13"},"uris":["http://www.mendeley.com/documents/?uuid=9c19a389-ae82-335d-bd78-ff90a83a58c4"]}],"mendeley":{"formattedCitation":"(Ocakli et al., 2018)","manualFormatting":"Ocakli et al., (2018)","plainTextFormattedCitation":"(Ocakli et al., 2018)","previouslyFormattedCitation":"(Ocakli et al., 2018)"},"properties":{"noteIndex":0},"schema":"https://github.com/citation-style-language/schema/raw/master/csl-citation.json"}</w:instrText>
      </w:r>
      <w:r w:rsidR="00226B75" w:rsidRPr="00BF2C57">
        <w:rPr>
          <w:rFonts w:ascii="Times New Roman" w:hAnsi="Times New Roman" w:cs="Times New Roman"/>
          <w:sz w:val="24"/>
          <w:szCs w:val="24"/>
        </w:rPr>
        <w:fldChar w:fldCharType="separate"/>
      </w:r>
      <w:r w:rsidR="00226B75" w:rsidRPr="00BF2C57">
        <w:rPr>
          <w:rFonts w:ascii="Times New Roman" w:hAnsi="Times New Roman" w:cs="Times New Roman"/>
          <w:noProof/>
          <w:sz w:val="24"/>
          <w:szCs w:val="24"/>
        </w:rPr>
        <w:t>Ocakli et al., (2018)</w:t>
      </w:r>
      <w:r w:rsidR="00226B75" w:rsidRPr="00BF2C57">
        <w:rPr>
          <w:rFonts w:ascii="Times New Roman" w:hAnsi="Times New Roman" w:cs="Times New Roman"/>
          <w:sz w:val="24"/>
          <w:szCs w:val="24"/>
        </w:rPr>
        <w:fldChar w:fldCharType="end"/>
      </w:r>
      <w:r w:rsidRPr="00BF2C57">
        <w:rPr>
          <w:rFonts w:ascii="Times New Roman" w:hAnsi="Times New Roman" w:cs="Times New Roman"/>
          <w:sz w:val="24"/>
          <w:szCs w:val="24"/>
        </w:rPr>
        <w:t>, the combustion of biomass fuels has now been recognized as a relevant risk factor for respiratory disorders, such as chronic bronchitis and COPD, asthma, lung cancer, lung fibrosis, and tuberculosis.</w:t>
      </w:r>
    </w:p>
    <w:p w14:paraId="6F70C0AC" w14:textId="07549490" w:rsidR="008B55D8" w:rsidRPr="00BF2C57" w:rsidRDefault="008B55D8"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lastRenderedPageBreak/>
        <w:t xml:space="preserve">Biomass smoke exposure is a prominent risk factor for developing several airway diseases. For example, relative to non-exposed people, those exposure to biomass smoke have an odds ratio of 2.44 (95% CI, 1.9–3.33) for developing COPD </w:t>
      </w:r>
      <w:r w:rsidR="00F94D27" w:rsidRPr="00BF2C57">
        <w:rPr>
          <w:rFonts w:ascii="Times New Roman" w:hAnsi="Times New Roman" w:cs="Times New Roman"/>
          <w:sz w:val="24"/>
          <w:szCs w:val="24"/>
        </w:rPr>
        <w:fldChar w:fldCharType="begin" w:fldLock="1"/>
      </w:r>
      <w:r w:rsidR="00466265" w:rsidRPr="00BF2C57">
        <w:rPr>
          <w:rFonts w:ascii="Times New Roman" w:hAnsi="Times New Roman" w:cs="Times New Roman"/>
          <w:sz w:val="24"/>
          <w:szCs w:val="24"/>
        </w:rPr>
        <w:instrText>ADDIN CSL_CITATION {"citationItems":[{"id":"ITEM-1","itemData":{"DOI":"10.1378/chest.08-2114","ISSN":"19313543","abstract":"Background: Although many studies have suggested that biomass smoke is a risk factor for COPD, the relationship between the two has not been firmly established. In particular, the extent of the association between exposure of biomass smoke and COPD in different populations, as well as the relationship between biomass smoke and cigarette smoke, is not clear. To ascertain the relationship between biomass smoke and COPD, we performed a metaanalysis. Methods: We searched MEDLINE, EMBASE, and the Latin American and Caribbean Literature in Health Sciences Database and analyzed 15 epidemiologic (11 cross-sectional and four case-control) studies that met our criteria. Data were extracted and analyzed independently by two investigators using a standardized protocol. Results: Overall, people exposed to biomass smoke have an odds ratio (OR) of 2.44 (95% CI, 1.9-3.33) for developing COPD, relative to those not exposed to biomass smoke. Biomass smoke exposure was clearly identified as a risk factor for developing COPD in both women (OR, 2.73; 95% CI, 2.28-3.28) and men (OR, 4.30; 95% CI, 1.85-10.01), and in both the Asian population (OR, 2.31; 95% CI, 1.41-3.78) and the non-Asian population (OR, 2.56; 95% CI, 1.71-3.83). This risk factor has also been revealed in patients with chronic bronchitis (OR, 2.56; 95% CI, 1.77-3.70) and COPD (OR, 2.65; 95% CI, 1.75-4.03), and in cigarette smokers (OR, 4.39; 95% CI, 1.40-4.66) and non-cigarette smokers (OR, 2.55; 95% CI, 2.06-3.15). Conclusions: Exposure to biomass smoke is a risk factor for COPD. © 2010 American College of Chest Physicians.","author":[{"dropping-particle":"","family":"Hu","given":"Guoping","non-dropping-particle":"","parse-names":false,"suffix":""},{"dropping-particle":"","family":"Zhou","given":"Yumin","non-dropping-particle":"","parse-names":false,"suffix":""},{"dropping-particle":"","family":"Tian","given":"Jia","non-dropping-particle":"","parse-names":false,"suffix":""},{"dropping-particle":"","family":"Yao","given":"Weimin","non-dropping-particle":"","parse-names":false,"suffix":""},{"dropping-particle":"","family":"Li","given":"Jianguo","non-dropping-particle":"","parse-names":false,"suffix":""},{"dropping-particle":"","family":"Li","given":"Bing","non-dropping-particle":"","parse-names":false,"suffix":""},{"dropping-particle":"","family":"Ran","given":"Pixin","non-dropping-particle":"","parse-names":false,"suffix":""}],"container-title":"Chest","id":"ITEM-1","issue":"1","issued":{"date-parts":[["2010","7","1"]]},"page":"20-31","publisher":"American College of Chest Physicians","title":"Risk of COPD from exposure to biomass smoke: A metaanalysis","type":"article-journal","volume":"138"},"uris":["http://www.mendeley.com/documents/?uuid=a3a4c688-7353-3de9-a9a3-adfb31bb9ac1"]}],"mendeley":{"formattedCitation":"(Hu et al., 2010)","plainTextFormattedCitation":"(Hu et al., 2010)","previouslyFormattedCitation":"(Hu et al., 2010)"},"properties":{"noteIndex":0},"schema":"https://github.com/citation-style-language/schema/raw/master/csl-citation.json"}</w:instrText>
      </w:r>
      <w:r w:rsidR="00F94D27" w:rsidRPr="00BF2C57">
        <w:rPr>
          <w:rFonts w:ascii="Times New Roman" w:hAnsi="Times New Roman" w:cs="Times New Roman"/>
          <w:sz w:val="24"/>
          <w:szCs w:val="24"/>
        </w:rPr>
        <w:fldChar w:fldCharType="separate"/>
      </w:r>
      <w:r w:rsidR="00F94D27" w:rsidRPr="00BF2C57">
        <w:rPr>
          <w:rFonts w:ascii="Times New Roman" w:hAnsi="Times New Roman" w:cs="Times New Roman"/>
          <w:noProof/>
          <w:sz w:val="24"/>
          <w:szCs w:val="24"/>
        </w:rPr>
        <w:t>(Hu et al., 2010)</w:t>
      </w:r>
      <w:r w:rsidR="00F94D27" w:rsidRPr="00BF2C57">
        <w:rPr>
          <w:rFonts w:ascii="Times New Roman" w:hAnsi="Times New Roman" w:cs="Times New Roman"/>
          <w:sz w:val="24"/>
          <w:szCs w:val="24"/>
        </w:rPr>
        <w:fldChar w:fldCharType="end"/>
      </w:r>
      <w:r w:rsidRPr="00BF2C57">
        <w:rPr>
          <w:rFonts w:ascii="Times New Roman" w:hAnsi="Times New Roman" w:cs="Times New Roman"/>
          <w:sz w:val="24"/>
          <w:szCs w:val="24"/>
        </w:rPr>
        <w:t xml:space="preserve">. While among women over 30 who were predominantly undertaking domestic duties in rural areas the relative risk for COPD was estimated as either 3.2 (95% CI 2.3–4.8) </w:t>
      </w:r>
      <w:r w:rsidR="00466265" w:rsidRPr="00BF2C57">
        <w:rPr>
          <w:rFonts w:ascii="Times New Roman" w:hAnsi="Times New Roman" w:cs="Times New Roman"/>
          <w:sz w:val="24"/>
          <w:szCs w:val="24"/>
        </w:rPr>
        <w:fldChar w:fldCharType="begin" w:fldLock="1"/>
      </w:r>
      <w:r w:rsidR="00466265" w:rsidRPr="00BF2C57">
        <w:rPr>
          <w:rFonts w:ascii="Times New Roman" w:hAnsi="Times New Roman" w:cs="Times New Roman"/>
          <w:sz w:val="24"/>
          <w:szCs w:val="24"/>
        </w:rPr>
        <w:instrText>ADDIN CSL_CITATION {"citationItems":[{"id":"ITEM-1","itemData":{"ISBN":"9241580313","author":[{"dropping-particle":"","family":"Ezzati","given":"Majid","non-dropping-particle":"","parse-names":false,"suffix":""},{"dropping-particle":"","family":"Lopez","given":"Alan D","non-dropping-particle":"","parse-names":false,"suffix":""},{"dropping-particle":"","family":"Rodgers","given":"Anthony","non-dropping-particle":"","parse-names":false,"suffix":""},{"dropping-particle":"","family":"Murray","given":"Christopher J L","non-dropping-particle":"","parse-names":false,"suffix":""}],"id":"ITEM-1","issued":{"date-parts":[["2004"]]},"title":"Comparative Quantification of Health Risks","type":"report"},"uris":["http://www.mendeley.com/documents/?uuid=8bcbe228-fb3d-3449-9557-8b50a8115669"]}],"mendeley":{"formattedCitation":"(Ezzati, Lopez, Rodgers, &amp; Murray, 2004)","plainTextFormattedCitation":"(Ezzati, Lopez, Rodgers, &amp; Murray, 2004)","previouslyFormattedCitation":"(Ezzati, Lopez, Rodgers, &amp; Murray, 2004)"},"properties":{"noteIndex":0},"schema":"https://github.com/citation-style-language/schema/raw/master/csl-citation.json"}</w:instrText>
      </w:r>
      <w:r w:rsidR="00466265" w:rsidRPr="00BF2C57">
        <w:rPr>
          <w:rFonts w:ascii="Times New Roman" w:hAnsi="Times New Roman" w:cs="Times New Roman"/>
          <w:sz w:val="24"/>
          <w:szCs w:val="24"/>
        </w:rPr>
        <w:fldChar w:fldCharType="separate"/>
      </w:r>
      <w:r w:rsidR="00466265" w:rsidRPr="00BF2C57">
        <w:rPr>
          <w:rFonts w:ascii="Times New Roman" w:hAnsi="Times New Roman" w:cs="Times New Roman"/>
          <w:noProof/>
          <w:sz w:val="24"/>
          <w:szCs w:val="24"/>
        </w:rPr>
        <w:t>(Ezzati, Lopez, Rodgers, &amp; Murray, 2004)</w:t>
      </w:r>
      <w:r w:rsidR="00466265" w:rsidRPr="00BF2C57">
        <w:rPr>
          <w:rFonts w:ascii="Times New Roman" w:hAnsi="Times New Roman" w:cs="Times New Roman"/>
          <w:sz w:val="24"/>
          <w:szCs w:val="24"/>
        </w:rPr>
        <w:fldChar w:fldCharType="end"/>
      </w:r>
      <w:r w:rsidRPr="00BF2C57">
        <w:rPr>
          <w:rFonts w:ascii="Times New Roman" w:hAnsi="Times New Roman" w:cs="Times New Roman"/>
          <w:sz w:val="24"/>
          <w:szCs w:val="24"/>
        </w:rPr>
        <w:t xml:space="preserve"> or 2.14 (95% CI 1.78–2.58) </w:t>
      </w:r>
      <w:r w:rsidR="00466265" w:rsidRPr="00BF2C57">
        <w:rPr>
          <w:rFonts w:ascii="Times New Roman" w:hAnsi="Times New Roman" w:cs="Times New Roman"/>
          <w:sz w:val="24"/>
          <w:szCs w:val="24"/>
        </w:rPr>
        <w:fldChar w:fldCharType="begin" w:fldLock="1"/>
      </w:r>
      <w:r w:rsidR="008B3037" w:rsidRPr="00BF2C57">
        <w:rPr>
          <w:rFonts w:ascii="Times New Roman" w:hAnsi="Times New Roman" w:cs="Times New Roman"/>
          <w:sz w:val="24"/>
          <w:szCs w:val="24"/>
        </w:rPr>
        <w:instrText>ADDIN CSL_CITATION {"citationItems":[{"id":"ITEM-1","itemData":{"DOI":"10.1513/pats.200907-081RM","ISSN":"15463222","abstract":"A major source of air pollution exposure in the developing world is smoke due to inefficient cooking with biomass fuels in poorly ventilated homes. Biomass fuel refers to any recently living plant- and/or animal-based material that is deliberately burned by humans as fuel, including wood, crop residues, and animal dung. The levels of exposure to particulate matter in such homes are often at least an order of magnitude higher than the highest concentrations that occur in the ambient air of the developed world. Because roughly half the world's population cooks daily with unprocessed biomass fuel, the potential public health impact is huge. The World Health Organization has estimated that indoor air pollution from solid fuel use is responsible for 2.6% of the total global burden of disease and between 1.5 and 2 million deaths each year, primarily due to acute lower respiratory infection in young children and chronic obstructive pulmonary disease in adult women. Major limitations of the existing epidemiologic literature include lack of actual exposure measurements, lack of longitudinal studies, inadequate exposure-response information, and few intervention studies. Ongoing research in Guatemala is attempting to address these data gaps.","author":[{"dropping-particle":"","family":"Balmes","given":"John R.","non-dropping-particle":"","parse-names":false,"suffix":""}],"container-title":"Proceedings of the American Thoracic Society","id":"ITEM-1","issue":"2","issued":{"date-parts":[["2010","5","1"]]},"page":"98-101","title":"When smoke gets in your lungs","type":"paper-conference","volume":"7"},"uris":["http://www.mendeley.com/documents/?uuid=89404ec6-de0b-33fb-b0d7-b1b6c2f2a0aa"]}],"mendeley":{"formattedCitation":"(Balmes, 2010)","plainTextFormattedCitation":"(Balmes, 2010)","previouslyFormattedCitation":"(Balmes, 2010)"},"properties":{"noteIndex":0},"schema":"https://github.com/citation-style-language/schema/raw/master/csl-citation.json"}</w:instrText>
      </w:r>
      <w:r w:rsidR="00466265" w:rsidRPr="00BF2C57">
        <w:rPr>
          <w:rFonts w:ascii="Times New Roman" w:hAnsi="Times New Roman" w:cs="Times New Roman"/>
          <w:sz w:val="24"/>
          <w:szCs w:val="24"/>
        </w:rPr>
        <w:fldChar w:fldCharType="separate"/>
      </w:r>
      <w:r w:rsidR="00466265" w:rsidRPr="00BF2C57">
        <w:rPr>
          <w:rFonts w:ascii="Times New Roman" w:hAnsi="Times New Roman" w:cs="Times New Roman"/>
          <w:noProof/>
          <w:sz w:val="24"/>
          <w:szCs w:val="24"/>
        </w:rPr>
        <w:t>(Balmes, 2010)</w:t>
      </w:r>
      <w:r w:rsidR="00466265" w:rsidRPr="00BF2C57">
        <w:rPr>
          <w:rFonts w:ascii="Times New Roman" w:hAnsi="Times New Roman" w:cs="Times New Roman"/>
          <w:sz w:val="24"/>
          <w:szCs w:val="24"/>
        </w:rPr>
        <w:fldChar w:fldCharType="end"/>
      </w:r>
      <w:r w:rsidRPr="00BF2C57">
        <w:rPr>
          <w:rFonts w:ascii="Times New Roman" w:hAnsi="Times New Roman" w:cs="Times New Roman"/>
          <w:sz w:val="24"/>
          <w:szCs w:val="24"/>
        </w:rPr>
        <w:t>.</w:t>
      </w:r>
    </w:p>
    <w:p w14:paraId="027D94B3" w14:textId="73F32461" w:rsidR="00BA5759" w:rsidRPr="00BF2C57" w:rsidRDefault="00424F73"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A systematic review and meta-analysis identified 23 studies, 10 reporting COPD based on both physician diagnosis and spirometry definitions, 11 reporting chronic bronchitis based on respiratory questionnaire data, and two reporting both COPD and chronic bronchitis. The pooled effect estimates for lung function diagnosed COPD (OR 2.96, 95% CI 2.01–4.37) was greater than those diagnosed by a doctor in hospital (OR 2.29, 95% CI 0.70–7.52), with a combined pooled effect estimate of 2.80 (95% CI 1.85–4.23) for COPD. Similarly, the pooled effect estimates for chronic bronchitis was 2.32 (95% CI 1.92–2.80) of chronic obstructive pulmonary disease (COPD) in populations exposed to solid fuel smoke</w:t>
      </w:r>
      <w:r w:rsidR="00BA5759" w:rsidRPr="00BF2C57">
        <w:rPr>
          <w:rFonts w:ascii="Times New Roman" w:hAnsi="Times New Roman" w:cs="Times New Roman"/>
          <w:sz w:val="24"/>
          <w:szCs w:val="24"/>
        </w:rPr>
        <w:t xml:space="preserve"> </w:t>
      </w:r>
      <w:r w:rsidR="00BA5759" w:rsidRPr="00BF2C57">
        <w:rPr>
          <w:rFonts w:ascii="Times New Roman" w:hAnsi="Times New Roman" w:cs="Times New Roman"/>
          <w:sz w:val="24"/>
          <w:szCs w:val="24"/>
        </w:rPr>
        <w:fldChar w:fldCharType="begin" w:fldLock="1"/>
      </w:r>
      <w:r w:rsidR="00BA5759" w:rsidRPr="00BF2C57">
        <w:rPr>
          <w:rFonts w:ascii="Times New Roman" w:hAnsi="Times New Roman" w:cs="Times New Roman"/>
          <w:sz w:val="24"/>
          <w:szCs w:val="24"/>
        </w:rPr>
        <w:instrText>ADDIN CSL_CITATION {"citationItems":[{"id":"ITEM-1","itemData":{"DOI":"10.1136/thx.2009.124644","ISSN":"14683296","abstract":"Background: Over half the world is exposed daily to the smoke from combustion of solid fuels. Chronic obstructive pulmonary disease (COPD) is one of the main contributors to the global burden of disease and can be caused by biomass smoke exposure. However, studies of biomass exposure and COPD show a wide range of effect sizes. The aim of this systematic review was to quantify the impact of biomass smoke on the development of COPD and define reasons for differences in the reported effect sizes. Methods: A systematic review was conducted of studies with sufficient statistical power to calculate the health risk of COPD from the use of solid fuel, which followed standardised criteria for the diagnosis of COPD and which dealt with confounding factors. The results were pooled by fuel type and country to produce summary estimates using a random effects model. Publication bias was also estimated. Results: There were positive associations between the use of solid fuels and COPD (OR=2.80, 95% CI 1.85 to 4.0) and chronic bronchitis (OR=2.32, 95% CI 1.92 to 2.80). Pooled estimates for different types of fuel show that exposure to wood smoke while performing domestic work presents a greater risk of development of COPD and chronic bronchitis than other fuels. Conclusion: Despite heterogeneity across the selected studies, exposure to solid fuel smoke is consistently associated with COPD and chronic bronchitis. Efforts should be made to reduce exposure to solid fuel by using either cleaner fuel or relatively cleaner technology while performing domestic work.","author":[{"dropping-particle":"","family":"Kurmi","given":"Om P.","non-dropping-particle":"","parse-names":false,"suffix":""},{"dropping-particle":"","family":"Semple","given":"Sean","non-dropping-particle":"","parse-names":false,"suffix":""},{"dropping-particle":"","family":"Simkhada","given":"Padam","non-dropping-particle":"","parse-names":false,"suffix":""},{"dropping-particle":"","family":"Cairns S Smith","given":"W.","non-dropping-particle":"","parse-names":false,"suffix":""},{"dropping-particle":"","family":"Ayres","given":"Jon G.","non-dropping-particle":"","parse-names":false,"suffix":""}],"container-title":"Thorax","id":"ITEM-1","issue":"3","issued":{"date-parts":[["2010"]]},"page":"221-228","publisher":"BMJ Publishing Group","title":"COPD and chronic bronchitis risk of indoor air pollution from solid fuel: A systematic review and meta-analysis","type":"article-journal","volume":"65"},"uris":["http://www.mendeley.com/documents/?uuid=b301431e-8f36-3370-908b-10ebbf0d1dcd"]}],"mendeley":{"formattedCitation":"(Kurmi, Semple, Simkhada, Cairns S Smith, &amp; Ayres, 2010)","plainTextFormattedCitation":"(Kurmi, Semple, Simkhada, Cairns S Smith, &amp; Ayres, 2010)","previouslyFormattedCitation":"(Kurmi, Semple, Simkhada, Cairns S Smith, &amp; Ayres, 2010)"},"properties":{"noteIndex":0},"schema":"https://github.com/citation-style-language/schema/raw/master/csl-citation.json"}</w:instrText>
      </w:r>
      <w:r w:rsidR="00BA5759" w:rsidRPr="00BF2C57">
        <w:rPr>
          <w:rFonts w:ascii="Times New Roman" w:hAnsi="Times New Roman" w:cs="Times New Roman"/>
          <w:sz w:val="24"/>
          <w:szCs w:val="24"/>
        </w:rPr>
        <w:fldChar w:fldCharType="separate"/>
      </w:r>
      <w:r w:rsidR="00BA5759" w:rsidRPr="00BF2C57">
        <w:rPr>
          <w:rFonts w:ascii="Times New Roman" w:hAnsi="Times New Roman" w:cs="Times New Roman"/>
          <w:noProof/>
          <w:sz w:val="24"/>
          <w:szCs w:val="24"/>
        </w:rPr>
        <w:t>(Kurmi, Semple, Simkhada, Cairns S Smith, &amp; Ayres, 2010)</w:t>
      </w:r>
      <w:r w:rsidR="00BA5759" w:rsidRPr="00BF2C57">
        <w:rPr>
          <w:rFonts w:ascii="Times New Roman" w:hAnsi="Times New Roman" w:cs="Times New Roman"/>
          <w:sz w:val="24"/>
          <w:szCs w:val="24"/>
        </w:rPr>
        <w:fldChar w:fldCharType="end"/>
      </w:r>
      <w:r w:rsidRPr="00BF2C57">
        <w:rPr>
          <w:rFonts w:ascii="Times New Roman" w:hAnsi="Times New Roman" w:cs="Times New Roman"/>
          <w:sz w:val="24"/>
          <w:szCs w:val="24"/>
        </w:rPr>
        <w:t>.</w:t>
      </w:r>
      <w:r w:rsidR="00BA5759" w:rsidRPr="00BF2C57">
        <w:rPr>
          <w:rFonts w:ascii="Times New Roman" w:hAnsi="Times New Roman" w:cs="Times New Roman"/>
          <w:sz w:val="24"/>
          <w:szCs w:val="24"/>
        </w:rPr>
        <w:t xml:space="preserve"> </w:t>
      </w:r>
    </w:p>
    <w:p w14:paraId="51C7A4A2" w14:textId="3E30A03C" w:rsidR="008B55D8" w:rsidRPr="00BF2C57" w:rsidRDefault="008B55D8"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The odds of having biomass fuel smoke exposure among males were 4.25 while in the female it was 4.37. Overall OR is 3.16. The odds of having other types of indoor pollution such as wood exposure, coal and stove exposure in COPD patients are 2.70, 2.45, and 2.05, respectively, in comparison to the control group. Among the above exposures, biomass fuel smoke, wood smoke exposure, and coal smoking were statistically significant with value of P = 0.0001, 0.003, and 0.02, respectively </w:t>
      </w:r>
      <w:r w:rsidRPr="00BF2C57">
        <w:rPr>
          <w:rFonts w:ascii="Times New Roman" w:hAnsi="Times New Roman" w:cs="Times New Roman"/>
          <w:sz w:val="24"/>
          <w:szCs w:val="24"/>
        </w:rPr>
        <w:fldChar w:fldCharType="begin" w:fldLock="1"/>
      </w:r>
      <w:r w:rsidR="00F94D27" w:rsidRPr="00BF2C57">
        <w:rPr>
          <w:rFonts w:ascii="Times New Roman" w:hAnsi="Times New Roman" w:cs="Times New Roman"/>
          <w:sz w:val="24"/>
          <w:szCs w:val="24"/>
        </w:rPr>
        <w:instrText>ADDIN CSL_CITATION {"citationItems":[{"id":"ITEM-1","itemData":{"DOI":"10.4103/IJRC.IJRC_52_18","ISSN":"2277-9019","abstract":"&lt;br&gt;&lt;b&gt;Background:&lt;/b&gt; Chronic obstructive pulmonary disease (COPD) is one of the most killing diseases worldwide. Tobacco smoking is still the most common single cause of COPD, but in developing countries such as India, indoor air pollution is one of the common etiological factors for COPD. This study was done to find out the association of various indoor pollution and COPD, especially in women who are exposed most due to the burning of domestic fuel. &lt;b&gt;Patients and Methods:&lt;/b&gt; This is a case–control study in which 164 spirometry-confirmed COPD patients and 328 matched controls were studied. Various types of indoor air pollution were compared between cases and controls. &lt;b&gt;Results:&lt;/b&gt; Of 164 cases, 72 cases (43.9%) had regular exposure to indoor air pollution. Common types of indoor air pollution were biomass fuel, wood smoke, coal smoke, and stove smoke. The odds of having indoor pollution such as biomass fuel exposure, wood exposure, coal, and stove in COPD patients were 3.16, 2.70, 2.45, and 2.05, respectively, in comparison to the control group. Except stove exposure, other indoor air pollutions were statistically significant with &lt;i&gt;P&lt;/i&gt; = 0.001, 0.003, and 0.02, respectively. Longer time exposure in terms of number of years of biomass fuel exposure, wood exposure, and coal fuel exposure was statistically significant as compared to exposures in the control group with &lt;i&gt;P&lt;/i&gt; = 0.001, 0.0009, and 0.0006, respectively. &lt;b&gt;Conclusion:&lt;/b&gt; Indoor air pollutants (biomass fuel, coal, and wood smoke) are associated with the development of COPD, especially in the female population.&lt;br&gt;","author":[{"dropping-particle":"","family":"Madhurmay","given":"","non-dropping-particle":"","parse-names":false,"suffix":""},{"dropping-particle":"","family":"Suryakant","given":"","non-dropping-particle":"","parse-names":false,"suffix":""},{"dropping-particle":"","family":"Kumar","given":"Hemant","non-dropping-particle":"","parse-names":false,"suffix":""},{"dropping-particle":"","family":"Kumar","given":"Santosh","non-dropping-particle":"","parse-names":false,"suffix":""},{"dropping-particle":"","family":"Prasad","given":"Rajendra","non-dropping-particle":"","parse-names":false,"suffix":""},{"dropping-particle":"","family":"Verma","given":"Ajay Kumar","non-dropping-particle":"","parse-names":false,"suffix":""},{"dropping-particle":"","family":"Singh","given":"Arvind Kumar","non-dropping-particle":"","parse-names":false,"suffix":""}],"container-title":"Indian Journal of Respiratory Care","id":"ITEM-1","issue":"2","issued":{"date-parts":[["2019"]]},"page":"71","publisher":"Medknow Publications and Media Pvt. Ltd.","title":"Study of association between exposure to indoor air pollution and chronic obstructive pulmonary disease among nonsmokers in a North Indian population – A case–control study","type":"article-journal","volume":"8"},"uris":["http://www.mendeley.com/documents/?uuid=e812ade4-fcde-3c74-ade2-4eb1fcde9b6b"]}],"mendeley":{"formattedCitation":"(Madhurmay et al., 2019)","plainTextFormattedCitation":"(Madhurmay et al., 2019)","previouslyFormattedCitation":"(Madhurmay et al., 2019)"},"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Madhurmay et al., 2019)</w:t>
      </w:r>
      <w:r w:rsidRPr="00BF2C57">
        <w:rPr>
          <w:rFonts w:ascii="Times New Roman" w:hAnsi="Times New Roman" w:cs="Times New Roman"/>
          <w:sz w:val="24"/>
          <w:szCs w:val="24"/>
        </w:rPr>
        <w:fldChar w:fldCharType="end"/>
      </w:r>
      <w:r w:rsidR="00F94D27" w:rsidRPr="00BF2C57">
        <w:rPr>
          <w:rFonts w:ascii="Times New Roman" w:hAnsi="Times New Roman" w:cs="Times New Roman"/>
          <w:sz w:val="24"/>
          <w:szCs w:val="24"/>
        </w:rPr>
        <w:t>.</w:t>
      </w:r>
    </w:p>
    <w:p w14:paraId="13DA4C05" w14:textId="7FF338E7" w:rsidR="00424F73" w:rsidRPr="00BF2C57" w:rsidRDefault="0097185F"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fldChar w:fldCharType="begin" w:fldLock="1"/>
      </w:r>
      <w:r w:rsidRPr="00BF2C57">
        <w:rPr>
          <w:rFonts w:ascii="Times New Roman" w:hAnsi="Times New Roman" w:cs="Times New Roman"/>
          <w:sz w:val="24"/>
          <w:szCs w:val="24"/>
        </w:rPr>
        <w:instrText>ADDIN CSL_CITATION {"citationItems":[{"id":"ITEM-1","itemData":{"DOI":"10.1378/chest.08-2114","ISSN":"19313543","abstract":"Background: Although many studies have suggested that biomass smoke is a risk factor for COPD, the relationship between the two has not been firmly established. In particular, the extent of the association between exposure of biomass smoke and COPD in different populations, as well as the relationship between biomass smoke and cigarette smoke, is not clear. To ascertain the relationship between biomass smoke and COPD, we performed a metaanalysis. Methods: We searched MEDLINE, EMBASE, and the Latin American and Caribbean Literature in Health Sciences Database and analyzed 15 epidemiologic (11 cross-sectional and four case-control) studies that met our criteria. Data were extracted and analyzed independently by two investigators using a standardized protocol. Results: Overall, people exposed to biomass smoke have an odds ratio (OR) of 2.44 (95% CI, 1.9-3.33) for developing COPD, relative to those not exposed to biomass smoke. Biomass smoke exposure was clearly identified as a risk factor for developing COPD in both women (OR, 2.73; 95% CI, 2.28-3.28) and men (OR, 4.30; 95% CI, 1.85-10.01), and in both the Asian population (OR, 2.31; 95% CI, 1.41-3.78) and the non-Asian population (OR, 2.56; 95% CI, 1.71-3.83). This risk factor has also been revealed in patients with chronic bronchitis (OR, 2.56; 95% CI, 1.77-3.70) and COPD (OR, 2.65; 95% CI, 1.75-4.03), and in cigarette smokers (OR, 4.39; 95% CI, 1.40-4.66) and non-cigarette smokers (OR, 2.55; 95% CI, 2.06-3.15). Conclusions: Exposure to biomass smoke is a risk factor for COPD. © 2010 American College of Chest Physicians.","author":[{"dropping-particle":"","family":"Hu","given":"Guoping","non-dropping-particle":"","parse-names":false,"suffix":""},{"dropping-particle":"","family":"Zhou","given":"Yumin","non-dropping-particle":"","parse-names":false,"suffix":""},{"dropping-particle":"","family":"Tian","given":"Jia","non-dropping-particle":"","parse-names":false,"suffix":""},{"dropping-particle":"","family":"Yao","given":"Weimin","non-dropping-particle":"","parse-names":false,"suffix":""},{"dropping-particle":"","family":"Li","given":"Jianguo","non-dropping-particle":"","parse-names":false,"suffix":""},{"dropping-particle":"","family":"Li","given":"Bing","non-dropping-particle":"","parse-names":false,"suffix":""},{"dropping-particle":"","family":"Ran","given":"Pixin","non-dropping-particle":"","parse-names":false,"suffix":""}],"container-title":"Chest","id":"ITEM-1","issue":"1","issued":{"date-parts":[["2010","7","1"]]},"page":"20-31","publisher":"American College of Chest Physicians","title":"Risk of COPD from exposure to biomass smoke: A metaanalysis","type":"article-journal","volume":"138"},"uris":["http://www.mendeley.com/documents/?uuid=a3a4c688-7353-3de9-a9a3-adfb31bb9ac1"]}],"mendeley":{"formattedCitation":"(Hu et al., 2010)","manualFormatting":"Hu et al., (2010)","plainTextFormattedCitation":"(Hu et al., 2010)","previouslyFormattedCitation":"(Hu et al., 2010)"},"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Hu et al., (2010)</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 xml:space="preserve"> conducted a</w:t>
      </w:r>
      <w:r w:rsidR="00BA5759" w:rsidRPr="00BF2C57">
        <w:rPr>
          <w:rFonts w:ascii="Times New Roman" w:hAnsi="Times New Roman" w:cs="Times New Roman"/>
          <w:sz w:val="24"/>
          <w:szCs w:val="24"/>
        </w:rPr>
        <w:t xml:space="preserve"> meta-analysis </w:t>
      </w:r>
      <w:r w:rsidRPr="00BF2C57">
        <w:rPr>
          <w:rFonts w:ascii="Times New Roman" w:hAnsi="Times New Roman" w:cs="Times New Roman"/>
          <w:sz w:val="24"/>
          <w:szCs w:val="24"/>
        </w:rPr>
        <w:t>with</w:t>
      </w:r>
      <w:r w:rsidR="00BA5759" w:rsidRPr="00BF2C57">
        <w:rPr>
          <w:rFonts w:ascii="Times New Roman" w:hAnsi="Times New Roman" w:cs="Times New Roman"/>
          <w:sz w:val="24"/>
          <w:szCs w:val="24"/>
        </w:rPr>
        <w:t xml:space="preserve"> 15 epidemiologic studies covering a wide range of countries </w:t>
      </w:r>
      <w:r w:rsidR="00B229EF" w:rsidRPr="00BF2C57">
        <w:rPr>
          <w:rFonts w:ascii="Times New Roman" w:hAnsi="Times New Roman" w:cs="Times New Roman"/>
          <w:sz w:val="24"/>
          <w:szCs w:val="24"/>
        </w:rPr>
        <w:t xml:space="preserve">and </w:t>
      </w:r>
      <w:r w:rsidR="00BA5759" w:rsidRPr="00BF2C57">
        <w:rPr>
          <w:rFonts w:ascii="Times New Roman" w:hAnsi="Times New Roman" w:cs="Times New Roman"/>
          <w:sz w:val="24"/>
          <w:szCs w:val="24"/>
        </w:rPr>
        <w:t>found that people exposed to biomass smoke had combined odds ratio (OR) of 2.44 for developing COPD as assessed by lung function measurements or symptom-diagnosed chronic bronchitis, and that this was true for both women and men. Moreover, cigarette smoking appeared to have a synergistic effect with biomass smoke, increasing the OR for COPD development to 4.39.</w:t>
      </w:r>
    </w:p>
    <w:p w14:paraId="1ABC5CC0" w14:textId="734C3E7A" w:rsidR="00BA5759" w:rsidRPr="00BF2C57" w:rsidRDefault="009A2841" w:rsidP="009337DE">
      <w:pPr>
        <w:spacing w:line="360" w:lineRule="auto"/>
        <w:jc w:val="both"/>
        <w:rPr>
          <w:rFonts w:ascii="Times New Roman" w:hAnsi="Times New Roman" w:cs="Times New Roman"/>
          <w:b/>
          <w:bCs/>
          <w:i/>
          <w:iCs/>
          <w:sz w:val="24"/>
          <w:szCs w:val="24"/>
        </w:rPr>
      </w:pPr>
      <w:r w:rsidRPr="00BF2C57">
        <w:rPr>
          <w:rFonts w:ascii="Times New Roman" w:hAnsi="Times New Roman" w:cs="Times New Roman"/>
          <w:color w:val="000000"/>
          <w:sz w:val="24"/>
          <w:szCs w:val="24"/>
          <w:shd w:val="clear" w:color="auto" w:fill="FFFFFF"/>
        </w:rPr>
        <w:t>In Bangladesh, many studies found</w:t>
      </w:r>
      <w:r w:rsidR="00C50808" w:rsidRPr="00BF2C57">
        <w:rPr>
          <w:rFonts w:ascii="Times New Roman" w:hAnsi="Times New Roman" w:cs="Times New Roman"/>
          <w:color w:val="000000"/>
          <w:sz w:val="24"/>
          <w:szCs w:val="24"/>
          <w:shd w:val="clear" w:color="auto" w:fill="FFFFFF"/>
        </w:rPr>
        <w:t xml:space="preserve"> significant association was reported with the development of COPD and the use of biomass fuel for cooking purpose in three studies </w:t>
      </w:r>
      <w:r w:rsidR="00F355B5" w:rsidRPr="00BF2C57">
        <w:rPr>
          <w:rFonts w:ascii="Times New Roman" w:hAnsi="Times New Roman" w:cs="Times New Roman"/>
          <w:color w:val="000000"/>
          <w:sz w:val="24"/>
          <w:szCs w:val="24"/>
          <w:shd w:val="clear" w:color="auto" w:fill="FFFFFF"/>
        </w:rPr>
        <w:fldChar w:fldCharType="begin" w:fldLock="1"/>
      </w:r>
      <w:r w:rsidR="00F355B5" w:rsidRPr="00BF2C57">
        <w:rPr>
          <w:rFonts w:ascii="Times New Roman" w:hAnsi="Times New Roman" w:cs="Times New Roman"/>
          <w:color w:val="000000"/>
          <w:sz w:val="24"/>
          <w:szCs w:val="24"/>
          <w:shd w:val="clear" w:color="auto" w:fill="FFFFFF"/>
        </w:rPr>
        <w:instrText>ADDIN CSL_CITATION {"citationItems":[{"id":"ITEM-1","itemData":{"DOI":"10.3329/cmoshmcj.v15i1.28753","ISSN":"2305-7890","abstract":"Background: Chronic Obstructive Pulmonary Disease (COPD) is of public health importance. Indoor biomass (wood, cowdung etc) smoke exposure from cooking is associated with respiratory conditions and may predispose to COPD. The objective of this study was to evaluate the risk of biomass smoke exposure and COPD.Methods: A cross sectional study was conducted at a rural setting of Bangladesh. Rural women over 40 years and exposed to biomass fuel, liquid petroleum gas or natural gas smoke were evaluated using a questionnaire and their lung function was assessed using a portable spirometry.Results: The overall prevalence of COPD in the rural women was 20.4%. It was significantly higher in women using biomass fuel for cooking than in those using natural gas/LPG (p&lt;0.001). Biomass smoke exposure was found significantly associated with COPD (OR= 3.385, CI=1.60-7.13, p&lt;0.05). Lung function was significantly reduced (p&lt;0.05) among women who were using biomass than those using natural gas/LPG.Conclusion: Biomass fuel smoke exposure is a risk factor for development of COPD.Chatt  Shi Hosp Med Coll J; Vol.15 (1); Jan 2016; Page 8-11","author":[{"dropping-particle":"","family":"Biswas","given":"Rajat Sanker Roy","non-dropping-particle":"","parse-names":false,"suffix":""},{"dropping-particle":"","family":"Paul","given":"Sujat","non-dropping-particle":"","parse-names":false,"suffix":""},{"dropping-particle":"","family":"Rahaman","given":"Md Ridwanur","non-dropping-particle":"","parse-names":false,"suffix":""},{"dropping-particle":"","family":"Sayeed","given":"Md Abu","non-dropping-particle":"","parse-names":false,"suffix":""},{"dropping-particle":"","family":"Hoque","given":"Mohammed Gofranul","non-dropping-particle":"","parse-names":false,"suffix":""},{"dropping-particle":"","family":"Hossain","given":"Md Amir","non-dropping-particle":"","parse-names":false,"suffix":""},{"dropping-particle":"","family":"Hassan","given":"Md Mahtab Uddin","non-dropping-particle":"","parse-names":false,"suffix":""},{"dropping-particle":"","family":"Faiz","given":"MA","non-dropping-particle":"","parse-names":false,"suffix":""}],"container-title":"Chattagram Maa-O-Shishu Hospital Medical College Journal","id":"ITEM-1","issue":"1","issued":{"date-parts":[["2016","7","17"]]},"page":"8-11","publisher":"Bangladesh Journals Online (JOL)","title":"Indoor Biomass Fuel Smoke Exposure as a Risk Factor for Chronic Obstructive Pulmonary Disease (COPD) for Women of Rural Bangladesh","type":"article-journal","volume":"15"},"uris":["http://www.mendeley.com/documents/?uuid=371e95cc-1ae9-3118-a22c-dec6a8aebaa1"]},{"id":"ITEM-2","itemData":{"DOI":"10.3109/15412555.2015.1041101","ISSN":"15412563","PMID":"26263031","abstract":"Rationale: There is a paucity of population-based data on COPD prevalence and its determinants in Bangladesh.Objective: To measure COPD prevalence and socioeconomic and lifestyle determinants among ≥40 years Bangladeshi adults.Methods: In a cross-sectional study, we measured lung function of 3744 randomly selected adults ≥40 years from rural and urban areas in Bangladesh, using a handheld spirometer. COPD was defined according to the Global Initiative for Chronic Obstructive Lung Disease (GOLD) criteria as post-bronchodilator ratio of Forced Expiratory Volume in 1st second (FEV1) to Forced Vital Capacity (FVC) &lt; 0.7. In addition, COPD was also assessed by the lower limit of normal (LLN) threshold defined as lower fifth percentile for the predicted FEV1/FVC.Results: The prevalence of COPD was 13.5% by GOLD criteria and 10.3% by LLN criteria. Prevalence of COPD was higher among rural than urban residents and in males than females. More than half of the COPD cases were stage II COPD by both criteria. Milder cases (Stages I and II) were over estimated by the GOLD fixed criteria, but more severe cases (Stages III and IV) were similarly classified. In multiple logistic regression analysis, older age, male sex, illiteracy, underweight, history of smoking (both current and former), history of asthma and solid fuel use were significant predictors of COPD.Conclusion: COPD is a highly prevalent and grossly underdiagnosed public health problem in Bangladeshi adults aged 40 years or older. Illiteracy, smoking and biomass fuel burning are modifiable determinants of COPD.","author":[{"dropping-particle":"","family":"Alam","given":"Dewan S.","non-dropping-particle":"","parse-names":false,"suffix":""},{"dropping-particle":"","family":"Chowdhury","given":"Muhammad Ah","non-dropping-particle":"","parse-names":false,"suffix":""},{"dropping-particle":"","family":"Siddiquee","given":"Ali T.","non-dropping-particle":"","parse-names":false,"suffix":""},{"dropping-particle":"","family":"Ahmed","given":"Shyfuddin","non-dropping-particle":"","parse-names":false,"suffix":""},{"dropping-particle":"","family":"Clemens","given":"John D.","non-dropping-particle":"","parse-names":false,"suffix":""}],"container-title":"COPD: Journal of Chronic Obstructive Pulmonary Disease","id":"ITEM-2","issue":"6","issued":{"date-parts":[["2015","11","2"]]},"page":"658-667","publisher":"Taylor and Francis Ltd","title":"Prevalence and determinants of chronic obstructive pulmonary disease (COPD) in Bangladesh","type":"article-journal","volume":"12"},"uris":["http://www.mendeley.com/documents/?uuid=7cbd6894-9fd7-33fa-8e12-b25f2285fe78"]},{"id":"ITEM-3","itemData":{"DOI":"10.1007/s12199-013-0364-4","ISSN":"13474715","abstract":"Objectives: Burning of biomass fuel (cow-dung, crop residue, dried leaves, wood, etc.) in the kitchen releases smoke, which may impair the respiratory functions of women cooking there. This paper aimed to compare the respiratory symptoms between biomass fuel users and gas fuel users in Bangladesh. Methods: A cross-sectional survey was conducted through face-to-face interviews and chest examination of 224 adult women using biomass fuel in a rural village and 196 adult women using gas fuel in an urban area. Results: The prevalence of respiratory involvement (at least one among nine symptoms and two diseases) was significantly higher among biomass users than among gas users (29.9 vs. 11.2 %). After adjustment for potential confounders by a logistic model, the odds ratio (OR) of the biomass users for the respiratory involvement was significantly higher (OR = 3.23, 95 % confidence interval 1.30-8.01). The biomass fuel use elevated symptoms/diseases significantly; the adjusted OR was 3.04 for morning cough, 7.41 for nasal allergy, and 5.94 for chronic bronchitis. The mean peak expiratory flow rate of biomass users (253.83 l/min) was significantly lower than that of gas users (282.37 l/min). Conclusions: The study shows significant association between biomass fuel use and respiratory involvement among rural women in Bangladesh, although the potential confounding of urban/rural residency could not be ruled out in the analysis. The use of smoke-free stoves and adequate ventilation along with health education to the rural population to increase awareness about the health effects of indoor biomass fuel use might have roles to prevent these involvements. © 2013 The Japanese Society for Hygiene.","author":[{"dropping-particle":"","family":"Alim","given":"Md Abdul","non-dropping-particle":"","parse-names":false,"suffix":""},{"dropping-particle":"","family":"Sarker","given":"Mohammad Abul Bashar","non-dropping-particle":"","parse-names":false,"suffix":""},{"dropping-particle":"","family":"Selim","given":"Shahjada","non-dropping-particle":"","parse-names":false,"suffix":""},{"dropping-particle":"","family":"Karim","given":"Md Rizwanul","non-dropping-particle":"","parse-names":false,"suffix":""},{"dropping-particle":"","family":"Yoshida","given":"Yoshitoku","non-dropping-particle":"","parse-names":false,"suffix":""},{"dropping-particle":"","family":"Hamajima","given":"Nobuyuki","non-dropping-particle":"","parse-names":false,"suffix":""}],"container-title":"Environmental Health and Preventive Medicine","id":"ITEM-3","issue":"2","issued":{"date-parts":[["2014"]]},"page":"126-134","publisher":"Springer-Verlag Tokyo","title":"Respiratory involvements among women exposed to the smoke of traditional biomass fuel and gas fuel in a district of Bangladesh","type":"article-journal","volume":"19"},"uris":["http://www.mendeley.com/documents/?uuid=f7127412-583c-3198-9bad-990f8e118be0"]}],"mendeley":{"formattedCitation":"(Alam et al., 2015; Alim et al., 2014; R. S. R. Biswas et al., 2016)","plainTextFormattedCitation":"(Alam et al., 2015; Alim et al., 2014; R. S. R. Biswas et al., 2016)","previouslyFormattedCitation":"(Alam et al., 2015; Alim et al., 2014; R. S. R. Biswas et al., 2016)"},"properties":{"noteIndex":0},"schema":"https://github.com/citation-style-language/schema/raw/master/csl-citation.json"}</w:instrText>
      </w:r>
      <w:r w:rsidR="00F355B5" w:rsidRPr="00BF2C57">
        <w:rPr>
          <w:rFonts w:ascii="Times New Roman" w:hAnsi="Times New Roman" w:cs="Times New Roman"/>
          <w:color w:val="000000"/>
          <w:sz w:val="24"/>
          <w:szCs w:val="24"/>
          <w:shd w:val="clear" w:color="auto" w:fill="FFFFFF"/>
        </w:rPr>
        <w:fldChar w:fldCharType="separate"/>
      </w:r>
      <w:r w:rsidR="00F355B5" w:rsidRPr="00BF2C57">
        <w:rPr>
          <w:rFonts w:ascii="Times New Roman" w:hAnsi="Times New Roman" w:cs="Times New Roman"/>
          <w:noProof/>
          <w:color w:val="000000"/>
          <w:sz w:val="24"/>
          <w:szCs w:val="24"/>
          <w:shd w:val="clear" w:color="auto" w:fill="FFFFFF"/>
        </w:rPr>
        <w:t>(Alam et al., 2015; Alim et al., 2014; R. S. R. Biswas et al., 2016)</w:t>
      </w:r>
      <w:r w:rsidR="00F355B5" w:rsidRPr="00BF2C57">
        <w:rPr>
          <w:rFonts w:ascii="Times New Roman" w:hAnsi="Times New Roman" w:cs="Times New Roman"/>
          <w:color w:val="000000"/>
          <w:sz w:val="24"/>
          <w:szCs w:val="24"/>
          <w:shd w:val="clear" w:color="auto" w:fill="FFFFFF"/>
        </w:rPr>
        <w:fldChar w:fldCharType="end"/>
      </w:r>
      <w:r w:rsidR="00C50808" w:rsidRPr="00BF2C57">
        <w:rPr>
          <w:rFonts w:ascii="Times New Roman" w:hAnsi="Times New Roman" w:cs="Times New Roman"/>
          <w:color w:val="000000"/>
          <w:sz w:val="24"/>
          <w:szCs w:val="24"/>
          <w:shd w:val="clear" w:color="auto" w:fill="FFFFFF"/>
        </w:rPr>
        <w:t xml:space="preserve">. Two moderate-quality studies found that biomass fuel </w:t>
      </w:r>
      <w:r w:rsidR="00C50808" w:rsidRPr="00BF2C57">
        <w:rPr>
          <w:rFonts w:ascii="Times New Roman" w:hAnsi="Times New Roman" w:cs="Times New Roman"/>
          <w:color w:val="000000"/>
          <w:sz w:val="24"/>
          <w:szCs w:val="24"/>
          <w:shd w:val="clear" w:color="auto" w:fill="FFFFFF"/>
        </w:rPr>
        <w:lastRenderedPageBreak/>
        <w:t xml:space="preserve">use was positively associated with a higher prevalence of COPD among rural women </w:t>
      </w:r>
      <w:r w:rsidR="00F355B5" w:rsidRPr="00BF2C57">
        <w:rPr>
          <w:rFonts w:ascii="Times New Roman" w:hAnsi="Times New Roman" w:cs="Times New Roman"/>
          <w:color w:val="000000"/>
          <w:sz w:val="24"/>
          <w:szCs w:val="24"/>
          <w:shd w:val="clear" w:color="auto" w:fill="FFFFFF"/>
        </w:rPr>
        <w:fldChar w:fldCharType="begin" w:fldLock="1"/>
      </w:r>
      <w:r w:rsidR="00F355B5" w:rsidRPr="00BF2C57">
        <w:rPr>
          <w:rFonts w:ascii="Times New Roman" w:hAnsi="Times New Roman" w:cs="Times New Roman"/>
          <w:color w:val="000000"/>
          <w:sz w:val="24"/>
          <w:szCs w:val="24"/>
          <w:shd w:val="clear" w:color="auto" w:fill="FFFFFF"/>
        </w:rPr>
        <w:instrText>ADDIN CSL_CITATION {"citationItems":[{"id":"ITEM-1","itemData":{"DOI":"10.3329/cmoshmcj.v15i1.28753","ISSN":"2305-7890","abstract":"Background: Chronic Obstructive Pulmonary Disease (COPD) is of public health importance. Indoor biomass (wood, cowdung etc) smoke exposure from cooking is associated with respiratory conditions and may predispose to COPD. The objective of this study was to evaluate the risk of biomass smoke exposure and COPD.Methods: A cross sectional study was conducted at a rural setting of Bangladesh. Rural women over 40 years and exposed to biomass fuel, liquid petroleum gas or natural gas smoke were evaluated using a questionnaire and their lung function was assessed using a portable spirometry.Results: The overall prevalence of COPD in the rural women was 20.4%. It was significantly higher in women using biomass fuel for cooking than in those using natural gas/LPG (p&lt;0.001). Biomass smoke exposure was found significantly associated with COPD (OR= 3.385, CI=1.60-7.13, p&lt;0.05). Lung function was significantly reduced (p&lt;0.05) among women who were using biomass than those using natural gas/LPG.Conclusion: Biomass fuel smoke exposure is a risk factor for development of COPD.Chatt  Shi Hosp Med Coll J; Vol.15 (1); Jan 2016; Page 8-11","author":[{"dropping-particle":"","family":"Biswas","given":"Rajat Sanker Roy","non-dropping-particle":"","parse-names":false,"suffix":""},{"dropping-particle":"","family":"Paul","given":"Sujat","non-dropping-particle":"","parse-names":false,"suffix":""},{"dropping-particle":"","family":"Rahaman","given":"Md Ridwanur","non-dropping-particle":"","parse-names":false,"suffix":""},{"dropping-particle":"","family":"Sayeed","given":"Md Abu","non-dropping-particle":"","parse-names":false,"suffix":""},{"dropping-particle":"","family":"Hoque","given":"Mohammed Gofranul","non-dropping-particle":"","parse-names":false,"suffix":""},{"dropping-particle":"","family":"Hossain","given":"Md Amir","non-dropping-particle":"","parse-names":false,"suffix":""},{"dropping-particle":"","family":"Hassan","given":"Md Mahtab Uddin","non-dropping-particle":"","parse-names":false,"suffix":""},{"dropping-particle":"","family":"Faiz","given":"MA","non-dropping-particle":"","parse-names":false,"suffix":""}],"container-title":"Chattagram Maa-O-Shishu Hospital Medical College Journal","id":"ITEM-1","issue":"1","issued":{"date-parts":[["2016","7","17"]]},"page":"8-11","publisher":"Bangladesh Journals Online (JOL)","title":"Indoor Biomass Fuel Smoke Exposure as a Risk Factor for Chronic Obstructive Pulmonary Disease (COPD) for Women of Rural Bangladesh","type":"article-journal","volume":"15"},"uris":["http://www.mendeley.com/documents/?uuid=371e95cc-1ae9-3118-a22c-dec6a8aebaa1"]},{"id":"ITEM-2","itemData":{"DOI":"10.1007/s12199-013-0364-4","ISSN":"13474715","abstract":"Objectives: Burning of biomass fuel (cow-dung, crop residue, dried leaves, wood, etc.) in the kitchen releases smoke, which may impair the respiratory functions of women cooking there. This paper aimed to compare the respiratory symptoms between biomass fuel users and gas fuel users in Bangladesh. Methods: A cross-sectional survey was conducted through face-to-face interviews and chest examination of 224 adult women using biomass fuel in a rural village and 196 adult women using gas fuel in an urban area. Results: The prevalence of respiratory involvement (at least one among nine symptoms and two diseases) was significantly higher among biomass users than among gas users (29.9 vs. 11.2 %). After adjustment for potential confounders by a logistic model, the odds ratio (OR) of the biomass users for the respiratory involvement was significantly higher (OR = 3.23, 95 % confidence interval 1.30-8.01). The biomass fuel use elevated symptoms/diseases significantly; the adjusted OR was 3.04 for morning cough, 7.41 for nasal allergy, and 5.94 for chronic bronchitis. The mean peak expiratory flow rate of biomass users (253.83 l/min) was significantly lower than that of gas users (282.37 l/min). Conclusions: The study shows significant association between biomass fuel use and respiratory involvement among rural women in Bangladesh, although the potential confounding of urban/rural residency could not be ruled out in the analysis. The use of smoke-free stoves and adequate ventilation along with health education to the rural population to increase awareness about the health effects of indoor biomass fuel use might have roles to prevent these involvements. © 2013 The Japanese Society for Hygiene.","author":[{"dropping-particle":"","family":"Alim","given":"Md Abdul","non-dropping-particle":"","parse-names":false,"suffix":""},{"dropping-particle":"","family":"Sarker","given":"Mohammad Abul Bashar","non-dropping-particle":"","parse-names":false,"suffix":""},{"dropping-particle":"","family":"Selim","given":"Shahjada","non-dropping-particle":"","parse-names":false,"suffix":""},{"dropping-particle":"","family":"Karim","given":"Md Rizwanul","non-dropping-particle":"","parse-names":false,"suffix":""},{"dropping-particle":"","family":"Yoshida","given":"Yoshitoku","non-dropping-particle":"","parse-names":false,"suffix":""},{"dropping-particle":"","family":"Hamajima","given":"Nobuyuki","non-dropping-particle":"","parse-names":false,"suffix":""}],"container-title":"Environmental Health and Preventive Medicine","id":"ITEM-2","issue":"2","issued":{"date-parts":[["2014"]]},"page":"126-134","publisher":"Springer-Verlag Tokyo","title":"Respiratory involvements among women exposed to the smoke of traditional biomass fuel and gas fuel in a district of Bangladesh","type":"article-journal","volume":"19"},"uris":["http://www.mendeley.com/documents/?uuid=f7127412-583c-3198-9bad-990f8e118be0"]}],"mendeley":{"formattedCitation":"(Alim et al., 2014; R. S. R. Biswas et al., 2016)","plainTextFormattedCitation":"(Alim et al., 2014; R. S. R. Biswas et al., 2016)","previouslyFormattedCitation":"(Alim et al., 2014; R. S. R. Biswas et al., 2016)"},"properties":{"noteIndex":0},"schema":"https://github.com/citation-style-language/schema/raw/master/csl-citation.json"}</w:instrText>
      </w:r>
      <w:r w:rsidR="00F355B5" w:rsidRPr="00BF2C57">
        <w:rPr>
          <w:rFonts w:ascii="Times New Roman" w:hAnsi="Times New Roman" w:cs="Times New Roman"/>
          <w:color w:val="000000"/>
          <w:sz w:val="24"/>
          <w:szCs w:val="24"/>
          <w:shd w:val="clear" w:color="auto" w:fill="FFFFFF"/>
        </w:rPr>
        <w:fldChar w:fldCharType="separate"/>
      </w:r>
      <w:r w:rsidR="00F355B5" w:rsidRPr="00BF2C57">
        <w:rPr>
          <w:rFonts w:ascii="Times New Roman" w:hAnsi="Times New Roman" w:cs="Times New Roman"/>
          <w:noProof/>
          <w:color w:val="000000"/>
          <w:sz w:val="24"/>
          <w:szCs w:val="24"/>
          <w:shd w:val="clear" w:color="auto" w:fill="FFFFFF"/>
        </w:rPr>
        <w:t>(Alim et al., 2014; R. S. R. Biswas et al., 2016)</w:t>
      </w:r>
      <w:r w:rsidR="00F355B5" w:rsidRPr="00BF2C57">
        <w:rPr>
          <w:rFonts w:ascii="Times New Roman" w:hAnsi="Times New Roman" w:cs="Times New Roman"/>
          <w:color w:val="000000"/>
          <w:sz w:val="24"/>
          <w:szCs w:val="24"/>
          <w:shd w:val="clear" w:color="auto" w:fill="FFFFFF"/>
        </w:rPr>
        <w:fldChar w:fldCharType="end"/>
      </w:r>
      <w:r w:rsidR="00C50808" w:rsidRPr="00BF2C57">
        <w:rPr>
          <w:rFonts w:ascii="Times New Roman" w:hAnsi="Times New Roman" w:cs="Times New Roman"/>
          <w:color w:val="000000"/>
          <w:sz w:val="24"/>
          <w:szCs w:val="24"/>
          <w:shd w:val="clear" w:color="auto" w:fill="FFFFFF"/>
        </w:rPr>
        <w:t xml:space="preserve">. </w:t>
      </w:r>
      <w:r w:rsidRPr="00BF2C57">
        <w:rPr>
          <w:rFonts w:ascii="Times New Roman" w:hAnsi="Times New Roman" w:cs="Times New Roman"/>
          <w:sz w:val="24"/>
          <w:szCs w:val="24"/>
        </w:rPr>
        <w:t>The women in rural areas suffer more from COPD than those in urban areas. According to that study, exposure to biomass smoke (from open stoves/wood fires) appears to be a significant risk factor for the disease in village women.</w:t>
      </w:r>
    </w:p>
    <w:p w14:paraId="3DC54022" w14:textId="2D799958" w:rsidR="00466265" w:rsidRPr="00BF2C57" w:rsidRDefault="009A2841" w:rsidP="009337DE">
      <w:pPr>
        <w:spacing w:line="360" w:lineRule="auto"/>
        <w:jc w:val="both"/>
        <w:rPr>
          <w:rFonts w:ascii="Times New Roman" w:hAnsi="Times New Roman" w:cs="Times New Roman"/>
          <w:sz w:val="24"/>
          <w:szCs w:val="24"/>
        </w:rPr>
      </w:pPr>
      <w:r w:rsidRPr="00BF2C57">
        <w:rPr>
          <w:rFonts w:ascii="Times New Roman" w:hAnsi="Times New Roman" w:cs="Times New Roman"/>
          <w:color w:val="000000"/>
          <w:sz w:val="24"/>
          <w:szCs w:val="24"/>
          <w:shd w:val="clear" w:color="auto" w:fill="FFFFFF"/>
        </w:rPr>
        <w:fldChar w:fldCharType="begin" w:fldLock="1"/>
      </w:r>
      <w:r w:rsidRPr="00BF2C57">
        <w:rPr>
          <w:rFonts w:ascii="Times New Roman" w:hAnsi="Times New Roman" w:cs="Times New Roman"/>
          <w:color w:val="000000"/>
          <w:sz w:val="24"/>
          <w:szCs w:val="24"/>
          <w:shd w:val="clear" w:color="auto" w:fill="FFFFFF"/>
        </w:rPr>
        <w:instrText>ADDIN CSL_CITATION {"citationItems":[{"id":"ITEM-1","itemData":{"DOI":"10.3109/15412555.2015.1041101","ISSN":"15412563","PMID":"26263031","abstract":"Rationale: There is a paucity of population-based data on COPD prevalence and its determinants in Bangladesh.Objective: To measure COPD prevalence and socioeconomic and lifestyle determinants among ≥40 years Bangladeshi adults.Methods: In a cross-sectional study, we measured lung function of 3744 randomly selected adults ≥40 years from rural and urban areas in Bangladesh, using a handheld spirometer. COPD was defined according to the Global Initiative for Chronic Obstructive Lung Disease (GOLD) criteria as post-bronchodilator ratio of Forced Expiratory Volume in 1st second (FEV1) to Forced Vital Capacity (FVC) &lt; 0.7. In addition, COPD was also assessed by the lower limit of normal (LLN) threshold defined as lower fifth percentile for the predicted FEV1/FVC.Results: The prevalence of COPD was 13.5% by GOLD criteria and 10.3% by LLN criteria. Prevalence of COPD was higher among rural than urban residents and in males than females. More than half of the COPD cases were stage II COPD by both criteria. Milder cases (Stages I and II) were over estimated by the GOLD fixed criteria, but more severe cases (Stages III and IV) were similarly classified. In multiple logistic regression analysis, older age, male sex, illiteracy, underweight, history of smoking (both current and former), history of asthma and solid fuel use were significant predictors of COPD.Conclusion: COPD is a highly prevalent and grossly underdiagnosed public health problem in Bangladeshi adults aged 40 years or older. Illiteracy, smoking and biomass fuel burning are modifiable determinants of COPD.","author":[{"dropping-particle":"","family":"Alam","given":"Dewan S.","non-dropping-particle":"","parse-names":false,"suffix":""},{"dropping-particle":"","family":"Chowdhury","given":"Muhammad Ah","non-dropping-particle":"","parse-names":false,"suffix":""},{"dropping-particle":"","family":"Siddiquee","given":"Ali T.","non-dropping-particle":"","parse-names":false,"suffix":""},{"dropping-particle":"","family":"Ahmed","given":"Shyfuddin","non-dropping-particle":"","parse-names":false,"suffix":""},{"dropping-particle":"","family":"Clemens","given":"John D.","non-dropping-particle":"","parse-names":false,"suffix":""}],"container-title":"COPD: Journal of Chronic Obstructive Pulmonary Disease","id":"ITEM-1","issue":"6","issued":{"date-parts":[["2015","11","2"]]},"page":"658-667","publisher":"Taylor and Francis Ltd","title":"Prevalence and determinants of chronic obstructive pulmonary disease (COPD) in Bangladesh","type":"article-journal","volume":"12"},"uris":["http://www.mendeley.com/documents/?uuid=7cbd6894-9fd7-33fa-8e12-b25f2285fe78"]}],"mendeley":{"formattedCitation":"(Alam et al., 2015)","manualFormatting":"Alam et al., (2015)","plainTextFormattedCitation":"(Alam et al., 2015)","previouslyFormattedCitation":"(Alam et al., 2015)"},"properties":{"noteIndex":0},"schema":"https://github.com/citation-style-language/schema/raw/master/csl-citation.json"}</w:instrText>
      </w:r>
      <w:r w:rsidRPr="00BF2C57">
        <w:rPr>
          <w:rFonts w:ascii="Times New Roman" w:hAnsi="Times New Roman" w:cs="Times New Roman"/>
          <w:color w:val="000000"/>
          <w:sz w:val="24"/>
          <w:szCs w:val="24"/>
          <w:shd w:val="clear" w:color="auto" w:fill="FFFFFF"/>
        </w:rPr>
        <w:fldChar w:fldCharType="separate"/>
      </w:r>
      <w:r w:rsidRPr="00BF2C57">
        <w:rPr>
          <w:rFonts w:ascii="Times New Roman" w:hAnsi="Times New Roman" w:cs="Times New Roman"/>
          <w:noProof/>
          <w:color w:val="000000"/>
          <w:sz w:val="24"/>
          <w:szCs w:val="24"/>
          <w:shd w:val="clear" w:color="auto" w:fill="FFFFFF"/>
        </w:rPr>
        <w:t>Alam et al., (2015)</w:t>
      </w:r>
      <w:r w:rsidRPr="00BF2C57">
        <w:rPr>
          <w:rFonts w:ascii="Times New Roman" w:hAnsi="Times New Roman" w:cs="Times New Roman"/>
          <w:color w:val="000000"/>
          <w:sz w:val="24"/>
          <w:szCs w:val="24"/>
          <w:shd w:val="clear" w:color="auto" w:fill="FFFFFF"/>
        </w:rPr>
        <w:fldChar w:fldCharType="end"/>
      </w:r>
      <w:r w:rsidR="00C50808" w:rsidRPr="00BF2C57">
        <w:rPr>
          <w:rFonts w:ascii="Times New Roman" w:hAnsi="Times New Roman" w:cs="Times New Roman"/>
          <w:color w:val="000000"/>
          <w:sz w:val="24"/>
          <w:szCs w:val="24"/>
          <w:shd w:val="clear" w:color="auto" w:fill="FFFFFF"/>
        </w:rPr>
        <w:t xml:space="preserve"> stud</w:t>
      </w:r>
      <w:r w:rsidRPr="00BF2C57">
        <w:rPr>
          <w:rFonts w:ascii="Times New Roman" w:hAnsi="Times New Roman" w:cs="Times New Roman"/>
          <w:color w:val="000000"/>
          <w:sz w:val="24"/>
          <w:szCs w:val="24"/>
          <w:shd w:val="clear" w:color="auto" w:fill="FFFFFF"/>
        </w:rPr>
        <w:t xml:space="preserve">ied with </w:t>
      </w:r>
      <w:r w:rsidR="00C50808" w:rsidRPr="00BF2C57">
        <w:rPr>
          <w:rFonts w:ascii="Times New Roman" w:hAnsi="Times New Roman" w:cs="Times New Roman"/>
          <w:color w:val="000000"/>
          <w:sz w:val="24"/>
          <w:szCs w:val="24"/>
          <w:shd w:val="clear" w:color="auto" w:fill="FFFFFF"/>
        </w:rPr>
        <w:t>nearly 4,000 urban and rural participants also found that biomass fuel users were six times more likely to have COPD compared to clean fuel users (OR: 5.9; 95% CI, 1.0-34.5; </w:t>
      </w:r>
      <w:r w:rsidR="00C50808" w:rsidRPr="00BF2C57">
        <w:rPr>
          <w:rStyle w:val="Emphasis"/>
          <w:rFonts w:ascii="Times New Roman" w:hAnsi="Times New Roman" w:cs="Times New Roman"/>
          <w:color w:val="000000"/>
          <w:sz w:val="24"/>
          <w:szCs w:val="24"/>
          <w:shd w:val="clear" w:color="auto" w:fill="FFFFFF"/>
        </w:rPr>
        <w:t>p</w:t>
      </w:r>
      <w:r w:rsidR="00C50808" w:rsidRPr="00BF2C57">
        <w:rPr>
          <w:rFonts w:ascii="Times New Roman" w:hAnsi="Times New Roman" w:cs="Times New Roman"/>
          <w:color w:val="000000"/>
          <w:sz w:val="24"/>
          <w:szCs w:val="24"/>
          <w:shd w:val="clear" w:color="auto" w:fill="FFFFFF"/>
        </w:rPr>
        <w:t> = 0.047).</w:t>
      </w:r>
    </w:p>
    <w:p w14:paraId="30020A49" w14:textId="3FA1D06A" w:rsidR="002D1BB8" w:rsidRPr="00BF2C57" w:rsidRDefault="00FD4934" w:rsidP="009337DE">
      <w:pPr>
        <w:spacing w:line="360" w:lineRule="auto"/>
        <w:jc w:val="both"/>
        <w:rPr>
          <w:rFonts w:ascii="Times New Roman" w:hAnsi="Times New Roman" w:cs="Times New Roman"/>
          <w:b/>
          <w:bCs/>
          <w:i/>
          <w:iCs/>
          <w:sz w:val="24"/>
          <w:szCs w:val="24"/>
        </w:rPr>
      </w:pPr>
      <w:r w:rsidRPr="00BF2C57">
        <w:rPr>
          <w:rFonts w:ascii="Times New Roman" w:hAnsi="Times New Roman" w:cs="Times New Roman"/>
          <w:b/>
          <w:bCs/>
          <w:i/>
          <w:iCs/>
          <w:sz w:val="24"/>
          <w:szCs w:val="24"/>
        </w:rPr>
        <w:t>Cause of airflow obstruction in silica dust exposed workers</w:t>
      </w:r>
    </w:p>
    <w:p w14:paraId="52146F22" w14:textId="497E0D2F" w:rsidR="00885277" w:rsidRPr="00BF2C57" w:rsidRDefault="00456D23"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In summary, deaths from COPD likely constitute a large proportion of deaths from NMRD in silica dust exposed workers. Silica dust exposure increases mortality from COPD and the effect is modified by tobacco smoking.</w:t>
      </w:r>
      <w:r w:rsidR="00FD4934" w:rsidRPr="00BF2C57">
        <w:rPr>
          <w:rFonts w:ascii="Times New Roman" w:hAnsi="Times New Roman" w:cs="Times New Roman"/>
          <w:sz w:val="24"/>
          <w:szCs w:val="24"/>
        </w:rPr>
        <w:t xml:space="preserve"> Evidence to help assess cause(s) of COPD in an established case is generally lacking (for example the relative contributions of smoking, coal dust exposure and family history of COPD in a retired coal miner). Whilst results from studies discussed later in this article are broadly useful in advising patients about the general harm caused by dusty occupations, the results do not normally translate sufficiently well to help inform individual cases. This is probably because most previous studies have been designed to assess the respiratory harm caused by individual workplaces with known exposures, or to measure excesses of COPD in certain population groups.</w:t>
      </w:r>
      <w:r w:rsidR="00885277" w:rsidRPr="00BF2C57">
        <w:rPr>
          <w:rFonts w:ascii="Times New Roman" w:hAnsi="Times New Roman" w:cs="Times New Roman"/>
          <w:sz w:val="24"/>
          <w:szCs w:val="24"/>
        </w:rPr>
        <w:t xml:space="preserve"> </w:t>
      </w:r>
      <w:r w:rsidR="00047055" w:rsidRPr="00BF2C57">
        <w:rPr>
          <w:rFonts w:ascii="Times New Roman" w:hAnsi="Times New Roman" w:cs="Times New Roman"/>
          <w:sz w:val="24"/>
          <w:szCs w:val="24"/>
        </w:rPr>
        <w:t xml:space="preserve">Numerous mortality studies of cohorts of silica dust exposed workers report increased mortality from non-malignant respiratory disease </w:t>
      </w:r>
      <w:r w:rsidR="00885277" w:rsidRPr="00BF2C57">
        <w:rPr>
          <w:rFonts w:ascii="Times New Roman" w:hAnsi="Times New Roman" w:cs="Times New Roman"/>
          <w:sz w:val="24"/>
          <w:szCs w:val="24"/>
        </w:rPr>
        <w:fldChar w:fldCharType="begin" w:fldLock="1"/>
      </w:r>
      <w:r w:rsidR="00885277" w:rsidRPr="00BF2C57">
        <w:rPr>
          <w:rFonts w:ascii="Times New Roman" w:hAnsi="Times New Roman" w:cs="Times New Roman"/>
          <w:sz w:val="24"/>
          <w:szCs w:val="24"/>
        </w:rPr>
        <w:instrText>ADDIN CSL_CITATION {"citationItems":[{"id":"ITEM-1","itemData":{"DOI":"10.1002/ajim.4700270207","ISSN":"10970274","abstract":"We have updated a study of 3,328 gold miners who worked underground for at least 1 year between 1940‐1965 in South Dakota, extending the follow‐up from 1977 to 1990. The exposures of concern were silica and nonasbestiform amphibole minerals. The lung cancer standardized mortality ratio (SMR) was 1.13 (95% confidence interval [CI] 0.94‐1.36, 115 observed) when the U.S. population was used as the referent group, increasing to 1.25 (95% CI 1.03‐1.51) when the county was used as the referent, and to 1.27 (1.02‐1.55) for person‐time with more than 30 years potential latency. However, lung cancer mortality did not show a positive exposure‐response trend with estimated cumulative dust exposure. Data on smoking habits suggested that the miners smoked slightly more than the U.S. population in a 1960 cross‐sectional survey. In contrast to lung cancer, other diseases known to be associated with silica exposure (tuberculosis and silicosis) were significantly increased (SMR = 3.44 and 2.61) and exhibited clear exposure‐response trends. Nonmalignant renal disease, also associated with silica exposure, was elevated for those hired in early years and showed a significant positive exposure‐response trend. Multiple‐cause analysis revealed significant excesses of arthritis, musculoskeletal diseases (including systemic lupus and sclerosis), and skin conditions (including scleroderma and lupus), diseases of autoimmune origin which have been associated with silica exposure in other studies. Multiple cause analysis also showed a significant excess of diseases of the blood and blood‐forming organs. Copyright © 1995 Wiley Periodicals, Inc., A Wiley Company","author":[{"dropping-particle":"","family":"Steenland","given":"Kyle","non-dropping-particle":"","parse-names":false,"suffix":""},{"dropping-particle":"","family":"Brown","given":"David","non-dropping-particle":"","parse-names":false,"suffix":""}],"container-title":"American Journal of Industrial Medicine","id":"ITEM-1","issue":"2","issued":{"date-parts":[["1995"]]},"page":"217-229","title":"Mortality study of gold miners exposed to silica and nonasbestiform amphibole minerals: An update with 14 more years of follow‐up","type":"article-journal","volume":"27"},"uris":["http://www.mendeley.com/documents/?uuid=30a5c76d-d886-3851-b692-cce881501a59"]}],"mendeley":{"formattedCitation":"(Steenland &amp; Brown, 1995)","plainTextFormattedCitation":"(Steenland &amp; Brown, 1995)","previouslyFormattedCitation":"(Steenland &amp; Brown, 1995)"},"properties":{"noteIndex":0},"schema":"https://github.com/citation-style-language/schema/raw/master/csl-citation.json"}</w:instrText>
      </w:r>
      <w:r w:rsidR="00885277" w:rsidRPr="00BF2C57">
        <w:rPr>
          <w:rFonts w:ascii="Times New Roman" w:hAnsi="Times New Roman" w:cs="Times New Roman"/>
          <w:sz w:val="24"/>
          <w:szCs w:val="24"/>
        </w:rPr>
        <w:fldChar w:fldCharType="separate"/>
      </w:r>
      <w:r w:rsidR="00885277" w:rsidRPr="00BF2C57">
        <w:rPr>
          <w:rFonts w:ascii="Times New Roman" w:hAnsi="Times New Roman" w:cs="Times New Roman"/>
          <w:noProof/>
          <w:sz w:val="24"/>
          <w:szCs w:val="24"/>
        </w:rPr>
        <w:t>(Steenland &amp; Brown, 1995)</w:t>
      </w:r>
      <w:r w:rsidR="00885277" w:rsidRPr="00BF2C57">
        <w:rPr>
          <w:rFonts w:ascii="Times New Roman" w:hAnsi="Times New Roman" w:cs="Times New Roman"/>
          <w:sz w:val="24"/>
          <w:szCs w:val="24"/>
        </w:rPr>
        <w:fldChar w:fldCharType="end"/>
      </w:r>
      <w:r w:rsidR="00885277" w:rsidRPr="00BF2C57">
        <w:rPr>
          <w:rFonts w:ascii="Times New Roman" w:hAnsi="Times New Roman" w:cs="Times New Roman"/>
          <w:sz w:val="24"/>
          <w:szCs w:val="24"/>
        </w:rPr>
        <w:t>.</w:t>
      </w:r>
    </w:p>
    <w:p w14:paraId="2AC2C7EB" w14:textId="1C70BB54" w:rsidR="00885277" w:rsidRPr="00BF2C57" w:rsidRDefault="00834097"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Epidemiological and clinicopathological studies investigated whether silicosis or other silica dust associated pathological changes cause airflow obstruction in silica dust exposed workers. Two case-control studies compared lung function in South African gold miners with and without radiological signs of silicosis, who were matched for cumulative dust exposure, tobacco consumption, and age. No significant differences were found between </w:t>
      </w:r>
      <w:r w:rsidR="00885277" w:rsidRPr="00BF2C57">
        <w:rPr>
          <w:rFonts w:ascii="Times New Roman" w:hAnsi="Times New Roman" w:cs="Times New Roman"/>
          <w:sz w:val="24"/>
          <w:szCs w:val="24"/>
        </w:rPr>
        <w:t>silicosis</w:t>
      </w:r>
      <w:r w:rsidRPr="00BF2C57">
        <w:rPr>
          <w:rFonts w:ascii="Times New Roman" w:hAnsi="Times New Roman" w:cs="Times New Roman"/>
          <w:sz w:val="24"/>
          <w:szCs w:val="24"/>
        </w:rPr>
        <w:t xml:space="preserve"> and non-</w:t>
      </w:r>
      <w:r w:rsidR="00885277" w:rsidRPr="00BF2C57">
        <w:rPr>
          <w:rFonts w:ascii="Times New Roman" w:hAnsi="Times New Roman" w:cs="Times New Roman"/>
          <w:sz w:val="24"/>
          <w:szCs w:val="24"/>
        </w:rPr>
        <w:t>silicosis</w:t>
      </w:r>
      <w:r w:rsidRPr="00BF2C57">
        <w:rPr>
          <w:rFonts w:ascii="Times New Roman" w:hAnsi="Times New Roman" w:cs="Times New Roman"/>
          <w:sz w:val="24"/>
          <w:szCs w:val="24"/>
        </w:rPr>
        <w:t xml:space="preserve"> miners in spirometry </w:t>
      </w:r>
      <w:r w:rsidR="00885277" w:rsidRPr="00BF2C57">
        <w:rPr>
          <w:rFonts w:ascii="Times New Roman" w:hAnsi="Times New Roman" w:cs="Times New Roman"/>
          <w:sz w:val="24"/>
          <w:szCs w:val="24"/>
        </w:rPr>
        <w:fldChar w:fldCharType="begin" w:fldLock="1"/>
      </w:r>
      <w:r w:rsidR="0075033C" w:rsidRPr="00BF2C57">
        <w:rPr>
          <w:rFonts w:ascii="Times New Roman" w:hAnsi="Times New Roman" w:cs="Times New Roman"/>
          <w:sz w:val="24"/>
          <w:szCs w:val="24"/>
        </w:rPr>
        <w:instrText>ADDIN CSL_CITATION {"citationItems":[{"id":"ITEM-1","itemData":{"DOI":"10.1164/arrd.1978.117.3.429","ISSN":"00030805","abstract":"In a cross-sectional sample of 1,973 white gold miners 45 to 54 years of age, symptoms of chronic bronchitis were equally common in men with radiologically diagnosed silicosis and those without silicosis; however, more silicotic miners complained of missing work during the previous 3 years because of chest illness. Whereas mean forced vital capacity did not differ between the two groups, both the 1-sec forced expiratory volume and the mean forced expiratory flow during the middle half of the forced vital capacity were significantly lower in those with silicosis. This difference was almost entirely accounted for by their higher exposure to dust in the mines. Men with silicosis, therefore, have the same or only slightly more airway obstruction than men without silicosis who have had similar total exposure to dust.","author":[{"dropping-particle":"","family":"Irwig","given":"L. M.","non-dropping-particle":"","parse-names":false,"suffix":""},{"dropping-particle":"","family":"Rocks","given":"P.","non-dropping-particle":"","parse-names":false,"suffix":""}],"container-title":"American Review of Respiratory Disease","id":"ITEM-1","issue":"3","issued":{"date-parts":[["1978"]]},"page":"429-435","title":"Lung function and respiratory symptoms in silicotic and nonsilicotic gold miners","type":"article-journal","volume":"117"},"uris":["http://www.mendeley.com/documents/?uuid=6a50e81c-f4ca-3086-bb8d-dbad62bf7985"]}],"mendeley":{"formattedCitation":"(Irwig &amp; Rocks, 1978)","plainTextFormattedCitation":"(Irwig &amp; Rocks, 1978)","previouslyFormattedCitation":"(Irwig &amp; Rocks, 1978)"},"properties":{"noteIndex":0},"schema":"https://github.com/citation-style-language/schema/raw/master/csl-citation.json"}</w:instrText>
      </w:r>
      <w:r w:rsidR="00885277" w:rsidRPr="00BF2C57">
        <w:rPr>
          <w:rFonts w:ascii="Times New Roman" w:hAnsi="Times New Roman" w:cs="Times New Roman"/>
          <w:sz w:val="24"/>
          <w:szCs w:val="24"/>
        </w:rPr>
        <w:fldChar w:fldCharType="separate"/>
      </w:r>
      <w:r w:rsidR="00885277" w:rsidRPr="00BF2C57">
        <w:rPr>
          <w:rFonts w:ascii="Times New Roman" w:hAnsi="Times New Roman" w:cs="Times New Roman"/>
          <w:noProof/>
          <w:sz w:val="24"/>
          <w:szCs w:val="24"/>
        </w:rPr>
        <w:t>(Irwig &amp; Rocks, 1978)</w:t>
      </w:r>
      <w:r w:rsidR="00885277" w:rsidRPr="00BF2C57">
        <w:rPr>
          <w:rFonts w:ascii="Times New Roman" w:hAnsi="Times New Roman" w:cs="Times New Roman"/>
          <w:sz w:val="24"/>
          <w:szCs w:val="24"/>
        </w:rPr>
        <w:fldChar w:fldCharType="end"/>
      </w:r>
      <w:r w:rsidR="00885277" w:rsidRPr="00BF2C57">
        <w:rPr>
          <w:rFonts w:ascii="Times New Roman" w:hAnsi="Times New Roman" w:cs="Times New Roman"/>
          <w:sz w:val="24"/>
          <w:szCs w:val="24"/>
        </w:rPr>
        <w:t>.</w:t>
      </w:r>
    </w:p>
    <w:p w14:paraId="59FE60C2" w14:textId="5F5EC91C" w:rsidR="00885277" w:rsidRPr="00BF2C57" w:rsidRDefault="00E76E9C"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Epidemiological studies show that silica dust exposure can lead to airflow obstruction in the absence of radiological signs of silicosis </w:t>
      </w:r>
      <w:r w:rsidRPr="00BF2C57">
        <w:rPr>
          <w:rFonts w:ascii="Times New Roman" w:hAnsi="Times New Roman" w:cs="Times New Roman"/>
          <w:sz w:val="24"/>
          <w:szCs w:val="24"/>
        </w:rPr>
        <w:fldChar w:fldCharType="begin" w:fldLock="1"/>
      </w:r>
      <w:r w:rsidRPr="00BF2C57">
        <w:rPr>
          <w:rFonts w:ascii="Times New Roman" w:hAnsi="Times New Roman" w:cs="Times New Roman"/>
          <w:sz w:val="24"/>
          <w:szCs w:val="24"/>
        </w:rPr>
        <w:instrText>ADDIN CSL_CITATION {"citationItems":[{"id":"ITEM-1","itemData":{"DOI":"10.1002/ajim.1080","ISSN":"02713586","PMID":"11494340","abstract":"Background Dusts containing crystalline silica are generated in mining, construction, glass, granite and concrete production industries. The association between exposure to low levels of concrete dust containing crystalline silica and reduction in lung function, was evaluated in a cross-sectional study. Methods The study was carried out among 144 concrete workers, from two factories, with exposure assessment of respirable dust and silica by personal samplers. Results of respiratory questionnaires and standardized measurements of lung function were compared with the results in a control population. Multiple linear regression analysis was used in selecting factors that predict (age and standing height standardized residual) lung function. Results The average concentration of respirable dust in both factories was 0.8 mg/m3 and 0.06 mg/m3 for respirable silica. The average silica content of the dust was 9%. The average cumulative dust exposure was 7.0 mg/m3 year and cumulative silica exposure was 0.6 mg/m3 year. Significant associations between exposure to concrete dust and a small lung function (FEV1/FVC ratio, MMEF) loss were found, independent of smoking habits and of a history of allergy. Conclusions Our results indicate that, concrete workers with chronic obstructive pulmonary symptoms and/or work-related lower respiratory symptoms are at risk of having a reduction in lung function (FEV1/FVC ratio) outside the 5th percentile of the external reference population, and therefore, of mild chronic obstructive pulmonary disease, at respirable concrete dust levels below 1 mg/m3 with a respirable crystalline silica content of 10% (TWA, 8 hr). © 2001 Wiley-Liss, Inc.","author":[{"dropping-particle":"","family":"Meijer","given":"E.","non-dropping-particle":"","parse-names":false,"suffix":""},{"dropping-particle":"","family":"Kromhout","given":"H.","non-dropping-particle":"","parse-names":false,"suffix":""},{"dropping-particle":"","family":"Heederik","given":"D.","non-dropping-particle":"","parse-names":false,"suffix":""}],"container-title":"American Journal of Industrial Medicine","id":"ITEM-1","issue":"2","issued":{"date-parts":[["2001"]]},"page":"133-140","title":"Respiratory effects of exposure to low levels of concrete dust containing crystalline silica","type":"article-journal","volume":"40"},"uris":["http://www.mendeley.com/documents/?uuid=dae82d22-2ee4-3589-803b-0cfdb600eca3"]}],"mendeley":{"formattedCitation":"(Meijer, Kromhout, &amp; Heederik, 2001)","plainTextFormattedCitation":"(Meijer, Kromhout, &amp; Heederik, 2001)","previouslyFormattedCitation":"(Meijer, Kromhout, &amp; Heederik, 2001)"},"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Meijer, Kromhout, &amp; Heederik, 2001)</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 xml:space="preserve"> and that the association between cumulative silica dust exposure and airflow obstruction can be independent </w:t>
      </w:r>
      <w:r w:rsidRPr="00BF2C57">
        <w:rPr>
          <w:rFonts w:ascii="Times New Roman" w:hAnsi="Times New Roman" w:cs="Times New Roman"/>
          <w:sz w:val="24"/>
          <w:szCs w:val="24"/>
        </w:rPr>
        <w:lastRenderedPageBreak/>
        <w:t xml:space="preserve">of silicosis </w:t>
      </w:r>
      <w:r w:rsidRPr="00BF2C57">
        <w:rPr>
          <w:rFonts w:ascii="Times New Roman" w:hAnsi="Times New Roman" w:cs="Times New Roman"/>
          <w:sz w:val="24"/>
          <w:szCs w:val="24"/>
        </w:rPr>
        <w:fldChar w:fldCharType="begin" w:fldLock="1"/>
      </w:r>
      <w:r w:rsidRPr="00BF2C57">
        <w:rPr>
          <w:rFonts w:ascii="Times New Roman" w:hAnsi="Times New Roman" w:cs="Times New Roman"/>
          <w:sz w:val="24"/>
          <w:szCs w:val="24"/>
        </w:rPr>
        <w:instrText>ADDIN CSL_CITATION {"citationItems":[{"id":"ITEM-1","itemData":{"DOI":"10.1164/arrd.1978.117.3.429","ISSN":"00030805","abstract":"In a cross-sectional sample of 1,973 white gold miners 45 to 54 years of age, symptoms of chronic bronchitis were equally common in men with radiologically diagnosed silicosis and those without silicosis; however, more silicotic miners complained of missing work during the previous 3 years because of chest illness. Whereas mean forced vital capacity did not differ between the two groups, both the 1-sec forced expiratory volume and the mean forced expiratory flow during the middle half of the forced vital capacity were significantly lower in those with silicosis. This difference was almost entirely accounted for by their higher exposure to dust in the mines. Men with silicosis, therefore, have the same or only slightly more airway obstruction than men without silicosis who have had similar total exposure to dust.","author":[{"dropping-particle":"","family":"Irwig","given":"L. M.","non-dropping-particle":"","parse-names":false,"suffix":""},{"dropping-particle":"","family":"Rocks","given":"P.","non-dropping-particle":"","parse-names":false,"suffix":""}],"container-title":"American Review of Respiratory Disease","id":"ITEM-1","issue":"3","issued":{"date-parts":[["1978"]]},"page":"429-435","title":"Lung function and respiratory symptoms in silicotic and nonsilicotic gold miners","type":"article-journal","volume":"117"},"uris":["http://www.mendeley.com/documents/?uuid=6a50e81c-f4ca-3086-bb8d-dbad62bf7985"]}],"mendeley":{"formattedCitation":"(Irwig &amp; Rocks, 1978)","plainTextFormattedCitation":"(Irwig &amp; Rocks, 1978)","previouslyFormattedCitation":"(Irwig &amp; Rocks, 1978)"},"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Irwig &amp; Rocks, 1978)</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 xml:space="preserve">. About 15–20% of COPD cases are due to occupational exposures to pollutants at the workplace </w:t>
      </w:r>
      <w:r w:rsidRPr="00BF2C57">
        <w:rPr>
          <w:rFonts w:ascii="Times New Roman" w:hAnsi="Times New Roman" w:cs="Times New Roman"/>
          <w:sz w:val="24"/>
          <w:szCs w:val="24"/>
        </w:rPr>
        <w:fldChar w:fldCharType="begin" w:fldLock="1"/>
      </w:r>
      <w:r w:rsidRPr="00BF2C57">
        <w:rPr>
          <w:rFonts w:ascii="Times New Roman" w:hAnsi="Times New Roman" w:cs="Times New Roman"/>
          <w:sz w:val="24"/>
          <w:szCs w:val="24"/>
        </w:rPr>
        <w:instrText>ADDIN CSL_CITATION {"citationItems":[{"id":"ITEM-1","itemData":{"DOI":"10.1183/09031936.00105513","ISSN":"09031936","author":[{"dropping-particle":"","family":"Gibson","given":"G. John","non-dropping-particle":"","parse-names":false,"suffix":""},{"dropping-particle":"","family":"Loddenkemper","given":"Robert","non-dropping-particle":"","parse-names":false,"suffix":""},{"dropping-particle":"","family":"Lundbäck","given":"Bo","non-dropping-particle":"","parse-names":false,"suffix":""},{"dropping-particle":"","family":"Sibille","given":"Yves","non-dropping-particle":"","parse-names":false,"suffix":""}],"container-title":"European Respiratory Journal","id":"ITEM-1","issue":"3","issued":{"date-parts":[["2013","9","1"]]},"page":"559-563","title":"Respiratory health and disease in Europe: The new European Lung White Book","type":"article","volume":"42"},"uris":["http://www.mendeley.com/documents/?uuid=fda6eb4b-c7be-3fce-a08f-72073c465b32"]}],"mendeley":{"formattedCitation":"(Gibson, Loddenkemper, Lundbäck, &amp; Sibille, 2013)","plainTextFormattedCitation":"(Gibson, Loddenkemper, Lundbäck, &amp; Sibille, 2013)","previouslyFormattedCitation":"(Gibson, Loddenkemper, Lundbäck, &amp; Sibille, 2013)"},"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Gibson, Loddenkemper, Lundbäck, &amp; Sibille, 2013)</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w:t>
      </w:r>
    </w:p>
    <w:p w14:paraId="448D5CDE" w14:textId="25CFC3F8" w:rsidR="003015A0" w:rsidRPr="00BF2C57" w:rsidRDefault="003015A0" w:rsidP="009337DE">
      <w:pPr>
        <w:spacing w:line="360" w:lineRule="auto"/>
        <w:jc w:val="both"/>
        <w:rPr>
          <w:rFonts w:ascii="Times New Roman" w:hAnsi="Times New Roman" w:cs="Times New Roman"/>
          <w:b/>
          <w:bCs/>
          <w:i/>
          <w:iCs/>
          <w:sz w:val="24"/>
          <w:szCs w:val="24"/>
        </w:rPr>
      </w:pPr>
      <w:r w:rsidRPr="00BF2C57">
        <w:rPr>
          <w:rFonts w:ascii="Times New Roman" w:hAnsi="Times New Roman" w:cs="Times New Roman"/>
          <w:b/>
          <w:bCs/>
          <w:i/>
          <w:iCs/>
          <w:sz w:val="24"/>
          <w:szCs w:val="24"/>
        </w:rPr>
        <w:t xml:space="preserve">Occupational exposure to </w:t>
      </w:r>
      <w:r w:rsidR="00C946CD" w:rsidRPr="00BF2C57">
        <w:rPr>
          <w:rFonts w:ascii="Times New Roman" w:hAnsi="Times New Roman" w:cs="Times New Roman"/>
          <w:b/>
          <w:bCs/>
          <w:i/>
          <w:iCs/>
          <w:sz w:val="24"/>
          <w:szCs w:val="24"/>
        </w:rPr>
        <w:t xml:space="preserve">silica </w:t>
      </w:r>
      <w:r w:rsidRPr="00BF2C57">
        <w:rPr>
          <w:rFonts w:ascii="Times New Roman" w:hAnsi="Times New Roman" w:cs="Times New Roman"/>
          <w:b/>
          <w:bCs/>
          <w:i/>
          <w:iCs/>
          <w:sz w:val="24"/>
          <w:szCs w:val="24"/>
        </w:rPr>
        <w:t>dusts and chemicals</w:t>
      </w:r>
    </w:p>
    <w:p w14:paraId="455EEEE7" w14:textId="6104E5F9" w:rsidR="0002087E" w:rsidRPr="00BF2C57" w:rsidRDefault="000B0E59"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Occupational exposures such as to vapors, gases, dusts and fumes present an important risk factor for the development of the disease, by itself and through interaction with other risk factors </w:t>
      </w:r>
      <w:r w:rsidRPr="00BF2C57">
        <w:rPr>
          <w:rFonts w:ascii="Times New Roman" w:hAnsi="Times New Roman" w:cs="Times New Roman"/>
          <w:sz w:val="24"/>
          <w:szCs w:val="24"/>
        </w:rPr>
        <w:fldChar w:fldCharType="begin" w:fldLock="1"/>
      </w:r>
      <w:r w:rsidR="000974D5" w:rsidRPr="00BF2C57">
        <w:rPr>
          <w:rFonts w:ascii="Times New Roman" w:hAnsi="Times New Roman" w:cs="Times New Roman"/>
          <w:sz w:val="24"/>
          <w:szCs w:val="24"/>
        </w:rPr>
        <w:instrText>ADDIN CSL_CITATION {"citationItems":[{"id":"ITEM-1","itemData":{"DOI":"10.1093/aje/kwf105","ISSN":"00029262","abstract":"Data from the US population-based Third National Health and Nutrition Examination Survey, conducted from 1988 to 1994, were used to estimate the population prevalence, prevalence odds ratios, and attributable fractions for the association of chronic obstructive pulmonary disease (COPD) with employment by industry and occupation. The aim was to identify industries and occupations at increased risk of COPD. COPD was defined as forced expiratory volume in 1 second (FEV1)/forced vital capacity &lt;70% and FEV1 &lt;80% predicted. The authors used SUDAAN software (Research Triangle Institute, Research Triangle Park, North Carolina) to estimate the weighted population prevalence and odds ratios using 9,823 subjects aged 30-75 years who underwent lung function tests. Odds ratios for COPD, adjusted for age, smoking status, pack-years of smoking, body mass index, education, and socioeconomic status, were increased for the following industries: rubber, plastics, and leather manufacturing; utilities; office building services; textile mill products manufacturing; the armed forces; food products manufacturing; repair services and gas stations; agriculture; sales; construction; transportation and trucking; personal services; and health care. Occupations associated with increased odds ratios for COPD were freight, stock, and material handlers; records processing and distribution clerks; sales; transportation-related occupations; machine operators; construction trades; and waitresses. The fraction of COPD attributable to work was estimated as 19.2% overall and 31.1% among never smokers.","author":[{"dropping-particle":"","family":"Hnizdo","given":"Eva","non-dropping-particle":"","parse-names":false,"suffix":""},{"dropping-particle":"","family":"Sullivan","given":"Patricia A.","non-dropping-particle":"","parse-names":false,"suffix":""},{"dropping-particle":"","family":"Bang","given":"Ki Moon","non-dropping-particle":"","parse-names":false,"suffix":""},{"dropping-particle":"","family":"Wagner","given":"Gregory","non-dropping-particle":"","parse-names":false,"suffix":""}],"container-title":"American Journal of Epidemiology","id":"ITEM-1","issue":"8","issued":{"date-parts":[["2002","10","15"]]},"page":"738-746","title":"Association between chronic obstructive pulmonary disease and employment by industry and occupation in the US population: A study of data from the Third National Health and Nutrition Examination Survey","type":"article-journal","volume":"156"},"uris":["http://www.mendeley.com/documents/?uuid=6b6165fb-b548-31b0-95e0-7b8aaec91b48"]}],"mendeley":{"formattedCitation":"(Eva Hnizdo et al., 2002)","plainTextFormattedCitation":"(Eva Hnizdo et al., 2002)","previouslyFormattedCitation":"(Eva Hnizdo et al., 2002)"},"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Eva Hnizdo et al., 2002)</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w:t>
      </w:r>
      <w:r w:rsidR="000974D5" w:rsidRPr="00BF2C57">
        <w:rPr>
          <w:rFonts w:ascii="Times New Roman" w:hAnsi="Times New Roman" w:cs="Times New Roman"/>
          <w:sz w:val="24"/>
          <w:szCs w:val="24"/>
        </w:rPr>
        <w:t xml:space="preserve"> </w:t>
      </w:r>
      <w:r w:rsidR="0002087E" w:rsidRPr="00BF2C57">
        <w:rPr>
          <w:rFonts w:ascii="Times New Roman" w:hAnsi="Times New Roman" w:cs="Times New Roman"/>
          <w:sz w:val="24"/>
          <w:szCs w:val="24"/>
        </w:rPr>
        <w:t xml:space="preserve">The epidemiological evidence supporting the role of occupational exposures (organic and inorganic dusts, metal fumes, chemical </w:t>
      </w:r>
      <w:r w:rsidR="00097185" w:rsidRPr="00BF2C57">
        <w:rPr>
          <w:rFonts w:ascii="Times New Roman" w:hAnsi="Times New Roman" w:cs="Times New Roman"/>
          <w:sz w:val="24"/>
          <w:szCs w:val="24"/>
        </w:rPr>
        <w:t>vapors</w:t>
      </w:r>
      <w:r w:rsidR="0002087E" w:rsidRPr="00BF2C57">
        <w:rPr>
          <w:rFonts w:ascii="Times New Roman" w:hAnsi="Times New Roman" w:cs="Times New Roman"/>
          <w:sz w:val="24"/>
          <w:szCs w:val="24"/>
        </w:rPr>
        <w:t xml:space="preserve">) as risk factors has been published in population-based studies, and also studies regarding working environments with specific exposures </w:t>
      </w:r>
      <w:r w:rsidR="0002087E" w:rsidRPr="00BF2C57">
        <w:rPr>
          <w:rFonts w:ascii="Times New Roman" w:hAnsi="Times New Roman" w:cs="Times New Roman"/>
          <w:sz w:val="24"/>
          <w:szCs w:val="24"/>
        </w:rPr>
        <w:fldChar w:fldCharType="begin" w:fldLock="1"/>
      </w:r>
      <w:r w:rsidR="00434AA6" w:rsidRPr="00BF2C57">
        <w:rPr>
          <w:rFonts w:ascii="Times New Roman" w:hAnsi="Times New Roman" w:cs="Times New Roman"/>
          <w:sz w:val="24"/>
          <w:szCs w:val="24"/>
        </w:rPr>
        <w:instrText>ADDIN CSL_CITATION {"citationItems":[{"id":"ITEM-1","itemData":{"DOI":"10.1136/thx.2008.099390","ISSN":"14683296","abstract":"Background: The contribution of occupational exposures to chronic obstructive pulmonary disease (COPD) and, in particular, their potential interaction with cigarette smoking remains underappreciated. Methods: Data from the FLOW study of 1202 subjects with COPD (of which 742 had disease classified as stage II or above by Global Obstructive Lung Disease (GOLD) criteria) and 302 referent subjects matched by age, sex and race recruited from a large managed care organisation were analysed. Occupational exposures were assessed using two methods: self-reported exposure to vapours, gas, dust or fumes on the longest held job (VGDF) and a job exposure matrix (JEM) for probability of exposure based on occupation. Multivariate analysis was used to control for age, sex, race and smoking history. The odds ratio (OR) and adjusted population attributable fraction (PAF) associated with occupational exposure were calculated. Results: VGDF exposure was associated with an increased risk of COPD (OR 2.11; 95% CI 1.59 to 2.82) and a PAF of 31% (95% CI 22% to 39%). The risk associated with high probability of workplace exposure by JEM was similar (OR 2.27; 95% Cl 1.46 to 3.52), although the PAF was lower (13%; 95% CI 8% to 18%). These estimates were not substantively different when the analysis was limited to COPD GOLD stage II or above. Joint exposure to both smoking and occupational factors markedly increased the risk of COPD (OR 14.1; 95% CI 9.33 to 21.2). Conclusions: Workplace exposures are strongly associated with an increased risk of COPD. On a population level, prevention of both smoking and occupational exposure, and especially both together, is needed to prevent the global burden of disease.","author":[{"dropping-particle":"","family":"Blanc","given":"P. D.","non-dropping-particle":"","parse-names":false,"suffix":""},{"dropping-particle":"","family":"Iribarren","given":"C.","non-dropping-particle":"","parse-names":false,"suffix":""},{"dropping-particle":"","family":"Trupin","given":"L.","non-dropping-particle":"","parse-names":false,"suffix":""},{"dropping-particle":"","family":"Earnest","given":"G.","non-dropping-particle":"","parse-names":false,"suffix":""},{"dropping-particle":"","family":"Katz","given":"P. P.","non-dropping-particle":"","parse-names":false,"suffix":""},{"dropping-particle":"","family":"Balmes","given":"J.","non-dropping-particle":"","parse-names":false,"suffix":""},{"dropping-particle":"","family":"Sidney","given":"S.","non-dropping-particle":"","parse-names":false,"suffix":""},{"dropping-particle":"","family":"Eisner","given":"M. D.","non-dropping-particle":"","parse-names":false,"suffix":""}],"container-title":"Thorax","id":"ITEM-1","issue":"1","issued":{"date-parts":[["2009"]]},"page":"6-12","publisher":"BMJ Publishing Group","title":"Occupational exposures and the risk of COPD: Dusty trades revisited","type":"article-journal","volume":"64"},"uris":["http://www.mendeley.com/documents/?uuid=693d00b6-972f-3714-a6b5-c87672b696f2"]}],"mendeley":{"formattedCitation":"(P. D. Blanc et al., 2009)","plainTextFormattedCitation":"(P. D. Blanc et al., 2009)","previouslyFormattedCitation":"(P. D. Blanc et al., 2009)"},"properties":{"noteIndex":0},"schema":"https://github.com/citation-style-language/schema/raw/master/csl-citation.json"}</w:instrText>
      </w:r>
      <w:r w:rsidR="0002087E" w:rsidRPr="00BF2C57">
        <w:rPr>
          <w:rFonts w:ascii="Times New Roman" w:hAnsi="Times New Roman" w:cs="Times New Roman"/>
          <w:sz w:val="24"/>
          <w:szCs w:val="24"/>
        </w:rPr>
        <w:fldChar w:fldCharType="separate"/>
      </w:r>
      <w:r w:rsidR="004A4D20" w:rsidRPr="00BF2C57">
        <w:rPr>
          <w:rFonts w:ascii="Times New Roman" w:hAnsi="Times New Roman" w:cs="Times New Roman"/>
          <w:noProof/>
          <w:sz w:val="24"/>
          <w:szCs w:val="24"/>
        </w:rPr>
        <w:t>(P. D. Blanc et al., 2009)</w:t>
      </w:r>
      <w:r w:rsidR="0002087E" w:rsidRPr="00BF2C57">
        <w:rPr>
          <w:rFonts w:ascii="Times New Roman" w:hAnsi="Times New Roman" w:cs="Times New Roman"/>
          <w:sz w:val="24"/>
          <w:szCs w:val="24"/>
        </w:rPr>
        <w:fldChar w:fldCharType="end"/>
      </w:r>
      <w:r w:rsidR="0002087E" w:rsidRPr="00BF2C57">
        <w:rPr>
          <w:rFonts w:ascii="Times New Roman" w:hAnsi="Times New Roman" w:cs="Times New Roman"/>
          <w:sz w:val="24"/>
          <w:szCs w:val="24"/>
        </w:rPr>
        <w:t>.</w:t>
      </w:r>
    </w:p>
    <w:p w14:paraId="29135B43" w14:textId="43D0C77A" w:rsidR="00076BB3" w:rsidRPr="00BF2C57" w:rsidRDefault="00E77F2A"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Occupational exposure to crystalline silica (silica) dust occurs in many industrial operations worldwide</w:t>
      </w:r>
      <w:r w:rsidR="0075033C" w:rsidRPr="00BF2C57">
        <w:rPr>
          <w:rFonts w:ascii="Times New Roman" w:hAnsi="Times New Roman" w:cs="Times New Roman"/>
          <w:sz w:val="24"/>
          <w:szCs w:val="24"/>
        </w:rPr>
        <w:t xml:space="preserve"> </w:t>
      </w:r>
      <w:r w:rsidR="0075033C" w:rsidRPr="00BF2C57">
        <w:rPr>
          <w:rFonts w:ascii="Times New Roman" w:hAnsi="Times New Roman" w:cs="Times New Roman"/>
          <w:sz w:val="24"/>
          <w:szCs w:val="24"/>
        </w:rPr>
        <w:fldChar w:fldCharType="begin" w:fldLock="1"/>
      </w:r>
      <w:r w:rsidR="0075033C" w:rsidRPr="00BF2C57">
        <w:rPr>
          <w:rFonts w:ascii="Times New Roman" w:hAnsi="Times New Roman" w:cs="Times New Roman"/>
          <w:sz w:val="24"/>
          <w:szCs w:val="24"/>
        </w:rPr>
        <w:instrText>ADDIN CSL_CITATION {"citationItems":[{"id":"ITEM-1","itemData":{"DOI":"10.1164/ajrccm.155.2.9032226","ISSN":"1073-449X","abstract":"Crystalline silica has been classified as a human carcinogen by the International Agency for Research on Cancer (Lyon, France); however, few previous studies have provided quantitative data on silica exposure, silicosis, and/or smoking. We investigated a cohort in China (in 1960–2003) of 34,018 workers without exposure to carcinogenic confounders. Cumulative silica exposure was estimated by linking a job-exposure matrix to work history. Cox proportional hazards model was used to conduct exposure-response analysis and risk assessment. During a mean 34.5-year follow-up, 546 lung cancer deaths were identified. Categorical analyses by quartiles of cumulative silica exposure (using a 25-year lag) yielded hazard ratios of 1.26, 1.54, 1.68, and 1.70, respectively, compared with the unexposed group. Monotonic exposure-response trends were observed among nonsilicotics (P for trend &lt; 0.001). Analyses using splines showed similar trends. The joint effect of silica and smoking was more than additive and close to multiplicative. For workers exposed from ages 20 to 65 years at 0.1 mg/m3 of silica exposure, the estimated excess lifetime risk (through age 75 years) was 0.51%. These findings confirm silica as a human carcinogen and suggest that current exposure limits in many countries might be insufficient to protect workers from lung cancer. They also indicate that smoking cessation could help reduce lung cancer risk for silica-exposed individuals.","container-title":"American Journal of Respiratory and Critical Care Medicine","id":"ITEM-1","issue":"2","issued":{"date-parts":[["1997","2"]]},"page":"761-768","publisher":"American Thoracic Society","title":"Adverse effects of crystalline silica exposure. American Thoracic Society Committee of the Scientific Assembly on Environmental and Occupational Health.","type":"article-journal","volume":"155"},"uris":["http://www.mendeley.com/documents/?uuid=9ce25d2e-a6a7-39d3-abaf-1259bbb1933f"]}],"mendeley":{"formattedCitation":"(“Adverse effects of crystalline silica exposure. American Thoracic Society Committee of the Scientific Assembly on Environmental and Occupational Health.,” 1997)","plainTextFormattedCitation":"(“Adverse effects of crystalline silica exposure. American Thoracic Society Committee of the Scientific Assembly on Environmental and Occupational Health.,” 1997)","previouslyFormattedCitation":"(“Adverse effects of crystalline silica exposure. American Thoracic Society Committee of the Scientific Assembly on Environmental and Occupational Health.,” 1997)"},"properties":{"noteIndex":0},"schema":"https://github.com/citation-style-language/schema/raw/master/csl-citation.json"}</w:instrText>
      </w:r>
      <w:r w:rsidR="0075033C" w:rsidRPr="00BF2C57">
        <w:rPr>
          <w:rFonts w:ascii="Times New Roman" w:hAnsi="Times New Roman" w:cs="Times New Roman"/>
          <w:sz w:val="24"/>
          <w:szCs w:val="24"/>
        </w:rPr>
        <w:fldChar w:fldCharType="separate"/>
      </w:r>
      <w:r w:rsidR="0075033C" w:rsidRPr="00BF2C57">
        <w:rPr>
          <w:rFonts w:ascii="Times New Roman" w:hAnsi="Times New Roman" w:cs="Times New Roman"/>
          <w:noProof/>
          <w:sz w:val="24"/>
          <w:szCs w:val="24"/>
        </w:rPr>
        <w:t>(“Adverse effects of crystalline silica exposure. American Thoracic Society Committee of the Scientific Assembly on Environmental and Occupational Health.,” 1997)</w:t>
      </w:r>
      <w:r w:rsidR="0075033C" w:rsidRPr="00BF2C57">
        <w:rPr>
          <w:rFonts w:ascii="Times New Roman" w:hAnsi="Times New Roman" w:cs="Times New Roman"/>
          <w:sz w:val="24"/>
          <w:szCs w:val="24"/>
        </w:rPr>
        <w:fldChar w:fldCharType="end"/>
      </w:r>
      <w:r w:rsidR="0075033C" w:rsidRPr="00BF2C57">
        <w:rPr>
          <w:rFonts w:ascii="Times New Roman" w:hAnsi="Times New Roman" w:cs="Times New Roman"/>
          <w:sz w:val="24"/>
          <w:szCs w:val="24"/>
        </w:rPr>
        <w:t xml:space="preserve">. </w:t>
      </w:r>
      <w:r w:rsidRPr="00BF2C57">
        <w:rPr>
          <w:rFonts w:ascii="Times New Roman" w:hAnsi="Times New Roman" w:cs="Times New Roman"/>
          <w:sz w:val="24"/>
          <w:szCs w:val="24"/>
        </w:rPr>
        <w:t xml:space="preserve">The reduction of silica dust exposure levels in most developed countries during the last century resulted in dramatic decreases in morbidity and mortality from silicosis and silica dust associated tuberculosis (TB). Despite this, chronic obstructive pulmonary disease (COPD) remains a health issue in workers exposed to silica dust </w:t>
      </w:r>
      <w:r w:rsidR="0075033C" w:rsidRPr="00BF2C57">
        <w:rPr>
          <w:rFonts w:ascii="Times New Roman" w:hAnsi="Times New Roman" w:cs="Times New Roman"/>
          <w:sz w:val="24"/>
          <w:szCs w:val="24"/>
        </w:rPr>
        <w:fldChar w:fldCharType="begin" w:fldLock="1"/>
      </w:r>
      <w:r w:rsidR="000B0E59" w:rsidRPr="00BF2C57">
        <w:rPr>
          <w:rFonts w:ascii="Times New Roman" w:hAnsi="Times New Roman" w:cs="Times New Roman"/>
          <w:sz w:val="24"/>
          <w:szCs w:val="24"/>
        </w:rPr>
        <w:instrText>ADDIN CSL_CITATION {"citationItems":[{"id":"ITEM-1","itemData":{"DOI":"10.1136/oem.60.4.237","ISSN":"13510711","abstract":"Occupational exposure is an important risk factor for chronic obstructive pulmonary disease (COPD), and silica dust is one of the most important occupational respiratory toxins. Epidemiological and pathological studies suggest that silica dust exposure can lead to COPD, even in the absence of radiological signs of silicosis, and that the association between cumulative silica dust exposure and airflow obstruction is independent of silicosis. Recent clinicopathological and experimental studies have contributed further towards explaining the potential mechanism through which silica can cause pathological changes that may lead to the development of COPD. In this paper we review the epidemiological and pathological evidence relevant to the development of COPD in silica dust exposed workers within the context of recent findings. The evidence surveyed suggests that chronic levels of silica dust that do not cause disabling silicosis may cause the development of chronic bronchitis, emphysema, and/or small airways disease that can lead to airflow obstruction, even in the absence of radiological silicosis.","author":[{"dropping-particle":"","family":"Hnizdo","given":"E.","non-dropping-particle":"","parse-names":false,"suffix":""},{"dropping-particle":"","family":"Vallyathan","given":"V.","non-dropping-particle":"","parse-names":false,"suffix":""}],"container-title":"Occupational and Environmental Medicine","id":"ITEM-1","issue":"4","issued":{"date-parts":[["2003"]]},"page":"237-243","publisher":"BMJ","title":"Chronic obstructive pulmonary disease due to occupational exposure to silica dust: A review of epidemiological and pathological evidence","type":"article","volume":"60"},"uris":["http://www.mendeley.com/documents/?uuid=a38d653b-6363-384b-b368-a38fd257c32d"]}],"mendeley":{"formattedCitation":"(E. Hnizdo &amp; Vallyathan, 2003)","plainTextFormattedCitation":"(E. Hnizdo &amp; Vallyathan, 2003)","previouslyFormattedCitation":"(E. Hnizdo &amp; Vallyathan, 2003)"},"properties":{"noteIndex":0},"schema":"https://github.com/citation-style-language/schema/raw/master/csl-citation.json"}</w:instrText>
      </w:r>
      <w:r w:rsidR="0075033C" w:rsidRPr="00BF2C57">
        <w:rPr>
          <w:rFonts w:ascii="Times New Roman" w:hAnsi="Times New Roman" w:cs="Times New Roman"/>
          <w:sz w:val="24"/>
          <w:szCs w:val="24"/>
        </w:rPr>
        <w:fldChar w:fldCharType="separate"/>
      </w:r>
      <w:r w:rsidR="00E76E9C" w:rsidRPr="00BF2C57">
        <w:rPr>
          <w:rFonts w:ascii="Times New Roman" w:hAnsi="Times New Roman" w:cs="Times New Roman"/>
          <w:noProof/>
          <w:sz w:val="24"/>
          <w:szCs w:val="24"/>
        </w:rPr>
        <w:t>(E. Hnizdo &amp; Vallyathan, 2003)</w:t>
      </w:r>
      <w:r w:rsidR="0075033C" w:rsidRPr="00BF2C57">
        <w:rPr>
          <w:rFonts w:ascii="Times New Roman" w:hAnsi="Times New Roman" w:cs="Times New Roman"/>
          <w:sz w:val="24"/>
          <w:szCs w:val="24"/>
        </w:rPr>
        <w:fldChar w:fldCharType="end"/>
      </w:r>
      <w:r w:rsidR="0075033C" w:rsidRPr="00BF2C57">
        <w:rPr>
          <w:rFonts w:ascii="Times New Roman" w:hAnsi="Times New Roman" w:cs="Times New Roman"/>
          <w:sz w:val="24"/>
          <w:szCs w:val="24"/>
        </w:rPr>
        <w:t>.</w:t>
      </w:r>
    </w:p>
    <w:p w14:paraId="4536D90F" w14:textId="7E1B9A2F" w:rsidR="00076BB3" w:rsidRPr="00BF2C57" w:rsidRDefault="00076BB3"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It is therefore likely that certain properties of silica dust are capable of causing COPD that may precede, or be independent of, silicosis development. Recent clinicopathological and experimental studies help to explain the potential for silica dust to cause pathological changes that may lead to the development of COPD </w:t>
      </w:r>
      <w:r w:rsidR="00E76E9C" w:rsidRPr="00BF2C57">
        <w:rPr>
          <w:rFonts w:ascii="Times New Roman" w:hAnsi="Times New Roman" w:cs="Times New Roman"/>
          <w:sz w:val="24"/>
          <w:szCs w:val="24"/>
        </w:rPr>
        <w:fldChar w:fldCharType="begin" w:fldLock="1"/>
      </w:r>
      <w:r w:rsidR="000B0E59" w:rsidRPr="00BF2C57">
        <w:rPr>
          <w:rFonts w:ascii="Times New Roman" w:hAnsi="Times New Roman" w:cs="Times New Roman"/>
          <w:sz w:val="24"/>
          <w:szCs w:val="24"/>
        </w:rPr>
        <w:instrText>ADDIN CSL_CITATION {"citationItems":[{"id":"ITEM-1","itemData":{"DOI":"10.1136/oem.60.4.237","ISSN":"13510711","abstract":"Occupational exposure is an important risk factor for chronic obstructive pulmonary disease (COPD), and silica dust is one of the most important occupational respiratory toxins. Epidemiological and pathological studies suggest that silica dust exposure can lead to COPD, even in the absence of radiological signs of silicosis, and that the association between cumulative silica dust exposure and airflow obstruction is independent of silicosis. Recent clinicopathological and experimental studies have contributed further towards explaining the potential mechanism through which silica can cause pathological changes that may lead to the development of COPD. In this paper we review the epidemiological and pathological evidence relevant to the development of COPD in silica dust exposed workers within the context of recent findings. The evidence surveyed suggests that chronic levels of silica dust that do not cause disabling silicosis may cause the development of chronic bronchitis, emphysema, and/or small airways disease that can lead to airflow obstruction, even in the absence of radiological silicosis.","author":[{"dropping-particle":"","family":"Hnizdo","given":"E.","non-dropping-particle":"","parse-names":false,"suffix":""},{"dropping-particle":"","family":"Vallyathan","given":"V.","non-dropping-particle":"","parse-names":false,"suffix":""}],"container-title":"Occupational and Environmental Medicine","id":"ITEM-1","issue":"4","issued":{"date-parts":[["2003"]]},"page":"237-243","publisher":"BMJ","title":"Chronic obstructive pulmonary disease due to occupational exposure to silica dust: A review of epidemiological and pathological evidence","type":"article","volume":"60"},"uris":["http://www.mendeley.com/documents/?uuid=a38d653b-6363-384b-b368-a38fd257c32d"]}],"mendeley":{"formattedCitation":"(E. Hnizdo &amp; Vallyathan, 2003)","plainTextFormattedCitation":"(E. Hnizdo &amp; Vallyathan, 2003)","previouslyFormattedCitation":"(E. Hnizdo &amp; Vallyathan, 2003)"},"properties":{"noteIndex":0},"schema":"https://github.com/citation-style-language/schema/raw/master/csl-citation.json"}</w:instrText>
      </w:r>
      <w:r w:rsidR="00E76E9C" w:rsidRPr="00BF2C57">
        <w:rPr>
          <w:rFonts w:ascii="Times New Roman" w:hAnsi="Times New Roman" w:cs="Times New Roman"/>
          <w:sz w:val="24"/>
          <w:szCs w:val="24"/>
        </w:rPr>
        <w:fldChar w:fldCharType="separate"/>
      </w:r>
      <w:r w:rsidR="00E76E9C" w:rsidRPr="00BF2C57">
        <w:rPr>
          <w:rFonts w:ascii="Times New Roman" w:hAnsi="Times New Roman" w:cs="Times New Roman"/>
          <w:noProof/>
          <w:sz w:val="24"/>
          <w:szCs w:val="24"/>
        </w:rPr>
        <w:t>(E. Hnizdo &amp; Vallyathan, 2003)</w:t>
      </w:r>
      <w:r w:rsidR="00E76E9C" w:rsidRPr="00BF2C57">
        <w:rPr>
          <w:rFonts w:ascii="Times New Roman" w:hAnsi="Times New Roman" w:cs="Times New Roman"/>
          <w:sz w:val="24"/>
          <w:szCs w:val="24"/>
        </w:rPr>
        <w:fldChar w:fldCharType="end"/>
      </w:r>
      <w:r w:rsidR="000B0E59" w:rsidRPr="00BF2C57">
        <w:rPr>
          <w:rFonts w:ascii="Times New Roman" w:hAnsi="Times New Roman" w:cs="Times New Roman"/>
          <w:sz w:val="24"/>
          <w:szCs w:val="24"/>
        </w:rPr>
        <w:t>.</w:t>
      </w:r>
    </w:p>
    <w:p w14:paraId="1D04D5E7" w14:textId="18A92868" w:rsidR="004A4D20" w:rsidRPr="00BF2C57" w:rsidRDefault="004A4D20"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It is more difficult to estimate the specific contribution of occupational exposures because of the strong causal association with tobacco smoking and the late onset, often after retirement age.</w:t>
      </w:r>
      <w:r w:rsidR="00097185" w:rsidRPr="00BF2C57">
        <w:rPr>
          <w:rFonts w:ascii="Times New Roman" w:hAnsi="Times New Roman" w:cs="Times New Roman"/>
          <w:sz w:val="24"/>
          <w:szCs w:val="24"/>
        </w:rPr>
        <w:t xml:space="preserve"> </w:t>
      </w:r>
      <w:r w:rsidRPr="00BF2C57">
        <w:rPr>
          <w:rFonts w:ascii="Times New Roman" w:hAnsi="Times New Roman" w:cs="Times New Roman"/>
          <w:sz w:val="24"/>
          <w:szCs w:val="24"/>
        </w:rPr>
        <w:t xml:space="preserve">Nevertheless, about 15% of all COPD cases in Western societies have been attributed to exposure to </w:t>
      </w:r>
      <w:proofErr w:type="spellStart"/>
      <w:r w:rsidRPr="00BF2C57">
        <w:rPr>
          <w:rFonts w:ascii="Times New Roman" w:hAnsi="Times New Roman" w:cs="Times New Roman"/>
          <w:sz w:val="24"/>
          <w:szCs w:val="24"/>
        </w:rPr>
        <w:t>vapours</w:t>
      </w:r>
      <w:proofErr w:type="spellEnd"/>
      <w:r w:rsidRPr="00BF2C57">
        <w:rPr>
          <w:rFonts w:ascii="Times New Roman" w:hAnsi="Times New Roman" w:cs="Times New Roman"/>
          <w:sz w:val="24"/>
          <w:szCs w:val="24"/>
        </w:rPr>
        <w:t xml:space="preserve">, gas, dust or fumes, mainly based on past occupational studies in the highly exposed mining, textile and farming sectors </w:t>
      </w:r>
      <w:r w:rsidRPr="00BF2C57">
        <w:rPr>
          <w:rFonts w:ascii="Times New Roman" w:hAnsi="Times New Roman" w:cs="Times New Roman"/>
          <w:sz w:val="24"/>
          <w:szCs w:val="24"/>
        </w:rPr>
        <w:fldChar w:fldCharType="begin" w:fldLock="1"/>
      </w:r>
      <w:r w:rsidR="00434AA6" w:rsidRPr="00BF2C57">
        <w:rPr>
          <w:rFonts w:ascii="Times New Roman" w:hAnsi="Times New Roman" w:cs="Times New Roman"/>
          <w:sz w:val="24"/>
          <w:szCs w:val="24"/>
        </w:rPr>
        <w:instrText>ADDIN CSL_CITATION {"citationItems":[{"id":"ITEM-1","itemData":{"DOI":"10.3109/02770903.2011.611957","ISSN":"02770903","abstract":"Background and aims. This review summarizes the scientific literature relevant to occupational risk factors for chronic obstructive pulmonary disease (COPD). Material and methods. This review emphasizes recent work in the field, while placing this in the context of two previous systematic reviews of the subject. Results. Both the earlier summaries of the literature estimated that the population attributable risk percent (PAR%) of COPD linked to occupational exposures is approximately 15%. More recent studies also strongly support the association between workplace exposures and COPD. Among never smokers, the PAR% for work-related factors may approach 40%. Emerging data also indicate that occupational exposures, at a minimum, are additive to smoking-associated risk of COPD. Conclusions. The PAR% for work-related COPD is at least 15%. Scientific significance. The consistency, strength, and plausibility of these data support a causal relationship between occupational exposures and COPD. © 2012 Informa Healthcare USA, Inc.","author":[{"dropping-particle":"","family":"Blanc","given":"Paul D.","non-dropping-particle":"","parse-names":false,"suffix":""}],"container-title":"Journal of Asthma","id":"ITEM-1","issue":"1","issued":{"date-parts":[["2012","2"]]},"page":"2-4","title":"Occupation and COPD: A brief review","type":"paper-conference","volume":"49"},"uris":["http://www.mendeley.com/documents/?uuid=894a7f8d-334c-38bc-ac3f-74ba0eeef71e"]}],"mendeley":{"formattedCitation":"(Paul D. Blanc, 2012)","plainTextFormattedCitation":"(Paul D. Blanc, 2012)","previouslyFormattedCitation":"(Paul D. Blanc, 2012)"},"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Paul D. Blanc, 2012)</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 xml:space="preserve">. Since the seminal paper on chronic airflow limitation and occupational exposures by Margaret </w:t>
      </w:r>
      <w:proofErr w:type="spellStart"/>
      <w:r w:rsidRPr="00BF2C57">
        <w:rPr>
          <w:rFonts w:ascii="Times New Roman" w:hAnsi="Times New Roman" w:cs="Times New Roman"/>
          <w:sz w:val="24"/>
          <w:szCs w:val="24"/>
        </w:rPr>
        <w:t>Becklake</w:t>
      </w:r>
      <w:proofErr w:type="spellEnd"/>
      <w:r w:rsidRPr="00BF2C57">
        <w:rPr>
          <w:rFonts w:ascii="Times New Roman" w:hAnsi="Times New Roman" w:cs="Times New Roman"/>
          <w:sz w:val="24"/>
          <w:szCs w:val="24"/>
        </w:rPr>
        <w:t xml:space="preserve"> in 1989, the evidence for work-related COPD has grown substantially </w:t>
      </w:r>
      <w:r w:rsidRPr="00BF2C57">
        <w:rPr>
          <w:rFonts w:ascii="Times New Roman" w:hAnsi="Times New Roman" w:cs="Times New Roman"/>
          <w:sz w:val="24"/>
          <w:szCs w:val="24"/>
        </w:rPr>
        <w:fldChar w:fldCharType="begin" w:fldLock="1"/>
      </w:r>
      <w:r w:rsidRPr="00BF2C57">
        <w:rPr>
          <w:rFonts w:ascii="Times New Roman" w:hAnsi="Times New Roman" w:cs="Times New Roman"/>
          <w:sz w:val="24"/>
          <w:szCs w:val="24"/>
        </w:rPr>
        <w:instrText>ADDIN CSL_CITATION {"citationItems":[{"id":"ITEM-1","itemData":{"DOI":"10.1164/ajrccm/140.3_pt_2.s85","ISSN":"00030805","abstract":"The increase in morbidity and mortality attributable to chronic obstructive pulmonary disease (COPD) has focused attention on environmental and host factors causally associated with the clinical entities included under the rubric of this term with a view to early preventive intervention. Despite the biologic plausibility of inhaled agents being causally implicated, only the role of tobacco smoke has been accepted beyond doubt. However, evidence implicating occupational exposures has accumulated, in particular over the last 2 yr, from: (1) community-basd studies (in which larger study populations provide greater power than the usually smaller workforce based studies); (2) longitudinal studies of lung function (which enhance the signal of interest, namely the effects of the occupational exposures, and diminish the noise due to between-individual differences); (3) pathology studies (in which the outcome of interest is the quantitative measurement of emphysema), and (4) cohort mortality studies of all or specific causes of death. This evidence, reviewed here according to accepted criteria for establishing causality, leaves little doubt that occupational exposure to dust and/or dust and fumes may be causally implicated in the genesis of COPD. As with tobacco exposure, both bronchitis (mucus hypersecretion) and airflow limitation are recognized as causally related to exposure, but not necessarily to each other. As with tobacco exposure, though effects are in general dose related to exposure, there is evidence for individual susceptibility. As with tobacco exposure, a possible host factor is the reactivity of airways to inhaled materials. Future research should focus on the interrelationships of acute and chronic airway responses of all types to inhaled agents including those encountered at work, and this information should be incorporated into current concepts of the origins and natural history of COPD.","author":[{"dropping-particle":"","family":"Becklake","given":"M. R.","non-dropping-particle":"","parse-names":false,"suffix":""}],"container-title":"American Review of Respiratory Disease","id":"ITEM-1","issue":"3 II SUPPL.","issued":{"date-parts":[["1989"]]},"title":"Occupational exposures: Evidence for a causal association with chronic obstructive pulmonary disease","type":"article","volume":"140"},"uris":["http://www.mendeley.com/documents/?uuid=aa93f5e7-5c47-3ee8-add9-616f70b2a7b2"]}],"mendeley":{"formattedCitation":"(Becklake, 1989)","plainTextFormattedCitation":"(Becklake, 1989)","previouslyFormattedCitation":"(Becklake, 1989)"},"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Becklake, 1989)</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w:t>
      </w:r>
    </w:p>
    <w:p w14:paraId="7D50BD56" w14:textId="3312EB9E" w:rsidR="004A4D20" w:rsidRPr="00BF2C57" w:rsidRDefault="004A4D20"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Recent large population-based epidemiological studies that have been able to control for smoking and other potential confounding factors, such as asthma, have found occupations at increased </w:t>
      </w:r>
      <w:r w:rsidRPr="00BF2C57">
        <w:rPr>
          <w:rFonts w:ascii="Times New Roman" w:hAnsi="Times New Roman" w:cs="Times New Roman"/>
          <w:sz w:val="24"/>
          <w:szCs w:val="24"/>
        </w:rPr>
        <w:lastRenderedPageBreak/>
        <w:t xml:space="preserve">COPD risk even at lower community exposure levels </w:t>
      </w:r>
      <w:r w:rsidRPr="00BF2C57">
        <w:rPr>
          <w:rFonts w:ascii="Times New Roman" w:hAnsi="Times New Roman" w:cs="Times New Roman"/>
          <w:sz w:val="24"/>
          <w:szCs w:val="24"/>
        </w:rPr>
        <w:fldChar w:fldCharType="begin" w:fldLock="1"/>
      </w:r>
      <w:r w:rsidRPr="00BF2C57">
        <w:rPr>
          <w:rFonts w:ascii="Times New Roman" w:hAnsi="Times New Roman" w:cs="Times New Roman"/>
          <w:sz w:val="24"/>
          <w:szCs w:val="24"/>
        </w:rPr>
        <w:instrText>ADDIN CSL_CITATION {"citationItems":[{"id":"ITEM-1","itemData":{"DOI":"10.1136/oemed-2015-103406","ISSN":"14707926","abstract":"Objectives: Chronic obstructive pulmonary disease (COPD) is a leading cause of morbidity and mortality worldwide. Exposure to occupational hazards is an important preventable risk factor but the contribution of specific occupations to COPD risk in a general population is uncertain. Our aim was to investigate the association of COPD with occupation in the UK population. Methods: In 2006-2010, the UK Biobank cohort recruited 502 649 adults aged 40-69 years. COPD cases were identified by prebronchodilator forced expiratory volume in 1 s/forced vital capacity&lt;lower limit of normal according to American Thoracic Society (ATS)/ European Respiratory Society (ERS) guidelines. Current occupations were coded using the Standard Occupational Classification (SOC) 2000. Prevalence ratios (PRs) and 95% CIs of COPD for each SOC-coded job were estimated using a robust Poisson model adjusted for sex, age, recruitment centre and lifetime tobacco smoking. Analyses restricted to never-smokers and non-asthmatics were also performed. Results: Of the 353 occupations reported by 228 614 current working participants, several showed significantly increased COPD risk. Those at highest COPD risk were seafarers (PR=2.64; 95% CI 1.59 to 4.38), coal mine operatives (PR=2.30; 95% CI 1.00 to 5.31), cleaners (industrial: PR=1.96; 95% CI 1.16 to 3.31 and domestic: PR=1.43; 95% CI 1.28 to 1.59), roofers/tilers (PR=1.86; 95% CI 1.29 to 2.67), packers/bottlers/canners/fillers (PR=1.60; 95% CI 1.15 to 2.22), horticultural trades (PR=1.55; 95% CI 0.97 to 2.50), food/drink/tobacco process operatives (PR=1.46; 95% CI 1.11 to 1.93), floorers/wall tilers (PR=1.41; 95% CI 1.00 to 2.00), chemical/related process operatives (PR=1.39; 95% CI 0.98 to 1.97), postal workers/couriers (PR=1.35; 95% CI 1.15 to 1.59), labourers in building/woodworking trades (PR=1.32; 95% CI 1.04 to 1.68), school mid-day assistants (PR=1.32; 95% CI 1.01 to 1.74) and kitchen/catering assistants (PR=1.30; 95% CI 1.10 to 1.53). Associations were similar in analyses restricted to never-smokers and non-asthmatics. Conclusions: Selected occupations are associated with increased COPD risk in a large cross-sectional population-based UK study. Further analyses should confirm the extent to which these associations reflect exposures still of concern and where strengthened preventive action may be needed.","author":[{"dropping-particle":"","family":"Matteis","given":"Sara","non-dropping-particle":"De","parse-names":false,"suffix":""},{"dropping-particle":"","family":"Jarvis","given":"Deborah","non-dropping-particle":"","parse-names":false,"suffix":""},{"dropping-particle":"","family":"Hutchings","given":"Sally","non-dropping-particle":"","parse-names":false,"suffix":""},{"dropping-particle":"","family":"Darnton","given":"Andy","non-dropping-particle":"","parse-names":false,"suffix":""},{"dropping-particle":"","family":"Fishwick","given":"David","non-dropping-particle":"","parse-names":false,"suffix":""},{"dropping-particle":"","family":"Sadhra","given":"Steven","non-dropping-particle":"","parse-names":false,"suffix":""},{"dropping-particle":"","family":"Rushton","given":"Lesley","non-dropping-particle":"","parse-names":false,"suffix":""},{"dropping-particle":"","family":"Cullinan","given":"Paul","non-dropping-particle":"","parse-names":false,"suffix":""}],"container-title":"Occupational and Environmental Medicine","id":"ITEM-1","issue":"6","issued":{"date-parts":[["2016","6","1"]]},"page":"378-384","publisher":"BMJ Publishing Group","title":"Occupations associated with COPD risk in the large population-based UK Biobank cohort study","type":"article-journal","volume":"73"},"uris":["http://www.mendeley.com/documents/?uuid=0bab7519-be4d-31d9-9445-46dddf639222"]}],"mendeley":{"formattedCitation":"(De Matteis et al., 2016)","plainTextFormattedCitation":"(De Matteis et al., 2016)","previouslyFormattedCitation":"(De Matteis et al., 2016)"},"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De Matteis et al., 2016)</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 In addition, t</w:t>
      </w:r>
      <w:r w:rsidR="0002087E" w:rsidRPr="00BF2C57">
        <w:rPr>
          <w:rFonts w:ascii="Times New Roman" w:hAnsi="Times New Roman" w:cs="Times New Roman"/>
          <w:sz w:val="24"/>
          <w:szCs w:val="24"/>
        </w:rPr>
        <w:t xml:space="preserve">he American Thoracic Society’s consensus statement suggests that between 10%  and 20% of COPD is attributable to workplace exposures </w:t>
      </w:r>
      <w:r w:rsidR="0002087E" w:rsidRPr="00BF2C57">
        <w:rPr>
          <w:rFonts w:ascii="Times New Roman" w:hAnsi="Times New Roman" w:cs="Times New Roman"/>
          <w:sz w:val="24"/>
          <w:szCs w:val="24"/>
        </w:rPr>
        <w:fldChar w:fldCharType="begin" w:fldLock="1"/>
      </w:r>
      <w:r w:rsidR="0002087E" w:rsidRPr="00BF2C57">
        <w:rPr>
          <w:rFonts w:ascii="Times New Roman" w:hAnsi="Times New Roman" w:cs="Times New Roman"/>
          <w:sz w:val="24"/>
          <w:szCs w:val="24"/>
        </w:rPr>
        <w:instrText>ADDIN CSL_CITATION {"citationItems":[{"id":"ITEM-1","itemData":{"DOI":"10.1164/rccm.167.5.787","ISSN":"1073449X","container-title":"American Journal of Respiratory and Critical Care Medicine","id":"ITEM-1","issue":"5","issued":{"date-parts":[["2003","3","1"]]},"page":"787-797","publisher":"American Lung Association","title":"American thoracic society statement: Occupational contribution to the burden of airway disease","type":"article","volume":"167"},"uris":["http://www.mendeley.com/documents/?uuid=ad409f80-3ae1-3b26-94b8-72edc3b26ec9"]}],"mendeley":{"formattedCitation":"(“American thoracic society statement: Occupational contribution to the burden of airway disease,” 2003)","plainTextFormattedCitation":"(“American thoracic society statement: Occupational contribution to the burden of airway disease,” 2003)","previouslyFormattedCitation":"(“American thoracic society statement: Occupational contribution to the burden of airway disease,” 2003)"},"properties":{"noteIndex":0},"schema":"https://github.com/citation-style-language/schema/raw/master/csl-citation.json"}</w:instrText>
      </w:r>
      <w:r w:rsidR="0002087E" w:rsidRPr="00BF2C57">
        <w:rPr>
          <w:rFonts w:ascii="Times New Roman" w:hAnsi="Times New Roman" w:cs="Times New Roman"/>
          <w:sz w:val="24"/>
          <w:szCs w:val="24"/>
        </w:rPr>
        <w:fldChar w:fldCharType="separate"/>
      </w:r>
      <w:r w:rsidR="0002087E" w:rsidRPr="00BF2C57">
        <w:rPr>
          <w:rFonts w:ascii="Times New Roman" w:hAnsi="Times New Roman" w:cs="Times New Roman"/>
          <w:noProof/>
          <w:sz w:val="24"/>
          <w:szCs w:val="24"/>
        </w:rPr>
        <w:t>(“American thoracic society statement: Occupational contribution to the burden of airway disease,” 2003)</w:t>
      </w:r>
      <w:r w:rsidR="0002087E" w:rsidRPr="00BF2C57">
        <w:rPr>
          <w:rFonts w:ascii="Times New Roman" w:hAnsi="Times New Roman" w:cs="Times New Roman"/>
          <w:sz w:val="24"/>
          <w:szCs w:val="24"/>
        </w:rPr>
        <w:fldChar w:fldCharType="end"/>
      </w:r>
      <w:r w:rsidR="0002087E" w:rsidRPr="00BF2C57">
        <w:rPr>
          <w:rFonts w:ascii="Times New Roman" w:hAnsi="Times New Roman" w:cs="Times New Roman"/>
          <w:sz w:val="24"/>
          <w:szCs w:val="24"/>
        </w:rPr>
        <w:t>.</w:t>
      </w:r>
    </w:p>
    <w:p w14:paraId="3FD1A5C6" w14:textId="38D6E2B9" w:rsidR="004A4D20" w:rsidRPr="00BF2C57" w:rsidRDefault="005674C3" w:rsidP="009337DE">
      <w:pPr>
        <w:spacing w:line="360" w:lineRule="auto"/>
        <w:jc w:val="both"/>
        <w:rPr>
          <w:rFonts w:ascii="Times New Roman" w:hAnsi="Times New Roman" w:cs="Times New Roman"/>
          <w:b/>
          <w:bCs/>
          <w:i/>
          <w:iCs/>
          <w:sz w:val="24"/>
          <w:szCs w:val="24"/>
        </w:rPr>
      </w:pPr>
      <w:r w:rsidRPr="00BF2C57">
        <w:rPr>
          <w:rFonts w:ascii="Times New Roman" w:hAnsi="Times New Roman" w:cs="Times New Roman"/>
          <w:b/>
          <w:bCs/>
          <w:i/>
          <w:iCs/>
          <w:sz w:val="24"/>
          <w:szCs w:val="24"/>
        </w:rPr>
        <w:t>Combined effect of occupational exposur</w:t>
      </w:r>
      <w:r w:rsidR="00224C98" w:rsidRPr="00BF2C57">
        <w:rPr>
          <w:rFonts w:ascii="Times New Roman" w:hAnsi="Times New Roman" w:cs="Times New Roman"/>
          <w:b/>
          <w:bCs/>
          <w:i/>
          <w:iCs/>
          <w:sz w:val="24"/>
          <w:szCs w:val="24"/>
        </w:rPr>
        <w:t>e,</w:t>
      </w:r>
      <w:r w:rsidRPr="00BF2C57">
        <w:rPr>
          <w:rFonts w:ascii="Times New Roman" w:hAnsi="Times New Roman" w:cs="Times New Roman"/>
          <w:b/>
          <w:bCs/>
          <w:i/>
          <w:iCs/>
          <w:sz w:val="24"/>
          <w:szCs w:val="24"/>
        </w:rPr>
        <w:t xml:space="preserve"> smoking</w:t>
      </w:r>
      <w:r w:rsidR="00224C98" w:rsidRPr="00BF2C57">
        <w:rPr>
          <w:rFonts w:ascii="Times New Roman" w:hAnsi="Times New Roman" w:cs="Times New Roman"/>
          <w:b/>
          <w:bCs/>
          <w:i/>
          <w:iCs/>
          <w:sz w:val="24"/>
          <w:szCs w:val="24"/>
        </w:rPr>
        <w:t xml:space="preserve"> and asthma</w:t>
      </w:r>
      <w:r w:rsidRPr="00BF2C57">
        <w:rPr>
          <w:rFonts w:ascii="Times New Roman" w:hAnsi="Times New Roman" w:cs="Times New Roman"/>
          <w:b/>
          <w:bCs/>
          <w:i/>
          <w:iCs/>
          <w:sz w:val="24"/>
          <w:szCs w:val="24"/>
        </w:rPr>
        <w:t xml:space="preserve"> on airflow obstruction</w:t>
      </w:r>
    </w:p>
    <w:p w14:paraId="0A89440B" w14:textId="3871131D" w:rsidR="000C231D" w:rsidRPr="00BF2C57" w:rsidRDefault="000C231D"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Work may have an interactive effect with tobacco smoke, resulting in greater severity of disease with greater disability or by accelerating the rate of loss of lung function among those with the disease </w:t>
      </w:r>
      <w:r w:rsidRPr="00BF2C57">
        <w:rPr>
          <w:rFonts w:ascii="Times New Roman" w:hAnsi="Times New Roman" w:cs="Times New Roman"/>
          <w:sz w:val="24"/>
          <w:szCs w:val="24"/>
        </w:rPr>
        <w:fldChar w:fldCharType="begin" w:fldLock="1"/>
      </w:r>
      <w:r w:rsidR="001A20F0" w:rsidRPr="00BF2C57">
        <w:rPr>
          <w:rFonts w:ascii="Times New Roman" w:hAnsi="Times New Roman" w:cs="Times New Roman"/>
          <w:sz w:val="24"/>
          <w:szCs w:val="24"/>
        </w:rPr>
        <w:instrText>ADDIN CSL_CITATION {"citationItems":[{"id":"ITEM-1","itemData":{"DOI":"10.1164/rccm.200605-730OC","ISSN":"1073449X","abstract":"Rationale: Several occupational exposures adversely affect lung function. Objectives: This study reports the influence of continued occupational dust and fume exposures on the rate of decline of lung function in participants with early chronic obstructive pulmonary disease (COPD) studied in a population-based study. Methods: Subjects consisted of 5,724 participants in the Lung Health Study, a multicenter study of smoking cessation and anticholinergic bronchodilator administration in smokers with early COPD (3,592 men; 2,132 women). Average post-bronchodilator FEV1 at entry was 78.4% predicted for men and 78.2% predicted for women; all participants had an FEV 1/FVC ratio less than 0.70. Measurements and Main Results: Participants underwent a baseline evaluation and five annual follow-up assessments, including questionnaires and spirometry. The effect of ongoing dust or fume exposure on FEV1 in each follow-up year was statistically evaluated with a mixed-effects regression model, which was adjusted for FEV 1 at entry, age, airway responsiveness to methacholine, baseline smoking intensity, and time-varying (yearly) smoking status during each follow-up year. In men with early COPD, each year of continued fume exposure was associated with a 0.25% predicted reduction in post-bronchodilator FEV 1% predicted. Continued smoking and airway hyperresponsiveness were also associated with reduction in FEV1 during each year of follow-up in both men and women. Statistically significant effects of dust exposure on the rate of decline were not found, nor were effects of fume exposure noted in women. Conclusions: These results suggest a need for secondary prevention by controlling occupational fume exposures.","author":[{"dropping-particle":"","family":"Harber","given":"Philip","non-dropping-particle":"","parse-names":false,"suffix":""},{"dropping-particle":"","family":"Tashkin","given":"Donald P.","non-dropping-particle":"","parse-names":false,"suffix":""},{"dropping-particle":"","family":"Simmons","given":"Michael","non-dropping-particle":"","parse-names":false,"suffix":""},{"dropping-particle":"","family":"Crawford","given":"Lori","non-dropping-particle":"","parse-names":false,"suffix":""},{"dropping-particle":"","family":"Hnizdo","given":"Eva","non-dropping-particle":"","parse-names":false,"suffix":""},{"dropping-particle":"","family":"Connett","given":"John","non-dropping-particle":"","parse-names":false,"suffix":""}],"container-title":"American Journal of Respiratory and Critical Care Medicine","id":"ITEM-1","issue":"10","issued":{"date-parts":[["2007","11","15"]]},"page":"994-1000","title":"Effect of occupational exposures on decline of lung function in early chronic obstructive pulmonary disease","type":"article-journal","volume":"176"},"uris":["http://www.mendeley.com/documents/?uuid=f159dd7f-1ad0-3187-9528-e2b8dc9eb89b"]}],"mendeley":{"formattedCitation":"(Harber et al., 2007)","plainTextFormattedCitation":"(Harber et al., 2007)","previouslyFormattedCitation":"(Harber et al., 2007)"},"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Harber et al., 2007)</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 xml:space="preserve">. </w:t>
      </w:r>
      <w:r w:rsidR="00434AA6" w:rsidRPr="00BF2C57">
        <w:rPr>
          <w:rFonts w:ascii="Times New Roman" w:hAnsi="Times New Roman" w:cs="Times New Roman"/>
          <w:sz w:val="24"/>
          <w:szCs w:val="24"/>
        </w:rPr>
        <w:t xml:space="preserve">It is well known that tobacco smoke and occupational exposures exert a synergistic effect and increase each other′s influence </w:t>
      </w:r>
      <w:r w:rsidR="00434AA6" w:rsidRPr="00BF2C57">
        <w:rPr>
          <w:rFonts w:ascii="Times New Roman" w:hAnsi="Times New Roman" w:cs="Times New Roman"/>
          <w:sz w:val="24"/>
          <w:szCs w:val="24"/>
        </w:rPr>
        <w:fldChar w:fldCharType="begin" w:fldLock="1"/>
      </w:r>
      <w:r w:rsidR="00434AA6" w:rsidRPr="00BF2C57">
        <w:rPr>
          <w:rFonts w:ascii="Times New Roman" w:hAnsi="Times New Roman" w:cs="Times New Roman"/>
          <w:sz w:val="24"/>
          <w:szCs w:val="24"/>
        </w:rPr>
        <w:instrText>ADDIN CSL_CITATION {"citationItems":[{"id":"ITEM-1","itemData":{"DOI":"10.1019/20064044","ISSN":"07618425","abstract":"Introduction: According to several recent population-based studies 15-20 % of chronic obstructive pulmonary disease (COPD) is work related. Background: The occupational fields in which a causal relationship is established are the mining industry, construction and public works, iron and steel, textiles, grain (silo workers), dairy and pig farming. The main causative substances are silica, coal dust, cotton dust, grain dust and endotoxins. Viewpoint: Knowledge of the occupational causes of COPD is important for both prevention and compensation. Conclusions: The undertaking of a complete and rigorous occupational questionnaire is essential for all patients with COPD. © 2006 SPLF. Édité par Elsevier Masson SAS.","author":[{"dropping-particle":"","family":"Ameille","given":"J.","non-dropping-particle":"","parse-names":false,"suffix":""},{"dropping-particle":"","family":"Dalphin","given":"J. C.","non-dropping-particle":"","parse-names":false,"suffix":""},{"dropping-particle":"","family":"Descatha","given":"A.","non-dropping-particle":"","parse-names":false,"suffix":""},{"dropping-particle":"","family":"Pairon","given":"J. C.","non-dropping-particle":"","parse-names":false,"suffix":""}],"container-title":"Revue des Maladies Respiratoires","id":"ITEM-1","issue":"SUPPL. 4","issued":{"date-parts":[["2006"]]},"title":"La bronchopneumopathie chronique obstructive professionnelle: Une maladie méconnue","type":"article-journal","volume":"23"},"uris":["http://www.mendeley.com/documents/?uuid=e3152f4f-dac9-314c-b01f-62c54d169d45"]}],"mendeley":{"formattedCitation":"(Ameille, Dalphin, Descatha, &amp; Pairon, 2006)","plainTextFormattedCitation":"(Ameille, Dalphin, Descatha, &amp; Pairon, 2006)","previouslyFormattedCitation":"(Ameille, Dalphin, Descatha, &amp; Pairon, 2006)"},"properties":{"noteIndex":0},"schema":"https://github.com/citation-style-language/schema/raw/master/csl-citation.json"}</w:instrText>
      </w:r>
      <w:r w:rsidR="00434AA6" w:rsidRPr="00BF2C57">
        <w:rPr>
          <w:rFonts w:ascii="Times New Roman" w:hAnsi="Times New Roman" w:cs="Times New Roman"/>
          <w:sz w:val="24"/>
          <w:szCs w:val="24"/>
        </w:rPr>
        <w:fldChar w:fldCharType="separate"/>
      </w:r>
      <w:r w:rsidR="00434AA6" w:rsidRPr="00BF2C57">
        <w:rPr>
          <w:rFonts w:ascii="Times New Roman" w:hAnsi="Times New Roman" w:cs="Times New Roman"/>
          <w:noProof/>
          <w:sz w:val="24"/>
          <w:szCs w:val="24"/>
        </w:rPr>
        <w:t>(Ameille, Dalphin, Descatha, &amp; Pairon, 2006)</w:t>
      </w:r>
      <w:r w:rsidR="00434AA6" w:rsidRPr="00BF2C57">
        <w:rPr>
          <w:rFonts w:ascii="Times New Roman" w:hAnsi="Times New Roman" w:cs="Times New Roman"/>
          <w:sz w:val="24"/>
          <w:szCs w:val="24"/>
        </w:rPr>
        <w:fldChar w:fldCharType="end"/>
      </w:r>
      <w:r w:rsidR="00434AA6" w:rsidRPr="00BF2C57">
        <w:rPr>
          <w:rFonts w:ascii="Times New Roman" w:hAnsi="Times New Roman" w:cs="Times New Roman"/>
          <w:sz w:val="24"/>
          <w:szCs w:val="24"/>
        </w:rPr>
        <w:t xml:space="preserve">. </w:t>
      </w:r>
    </w:p>
    <w:p w14:paraId="7FDEBB3A" w14:textId="77777777" w:rsidR="00664B01" w:rsidRPr="00BF2C57" w:rsidRDefault="000C231D"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Several studies have shown that smoking can potentiate the effect of silica dust. Studies of Canadian and US hard rock miners found that the effect of silica dust on lung function pattern is different in smokers compared to non-smokers </w:t>
      </w:r>
      <w:r w:rsidR="001A20F0" w:rsidRPr="00BF2C57">
        <w:rPr>
          <w:rFonts w:ascii="Times New Roman" w:hAnsi="Times New Roman" w:cs="Times New Roman"/>
          <w:sz w:val="24"/>
          <w:szCs w:val="24"/>
        </w:rPr>
        <w:fldChar w:fldCharType="begin" w:fldLock="1"/>
      </w:r>
      <w:r w:rsidR="001A20F0" w:rsidRPr="00BF2C57">
        <w:rPr>
          <w:rFonts w:ascii="Times New Roman" w:hAnsi="Times New Roman" w:cs="Times New Roman"/>
          <w:sz w:val="24"/>
          <w:szCs w:val="24"/>
        </w:rPr>
        <w:instrText>ADDIN CSL_CITATION {"citationItems":[{"id":"ITEM-1","itemData":{"DOI":"10.1164/arrd.1982.126.4.629","ISSN":"00030805","abstract":"Respiratory symptoms, forced vital capacity, and the single breath N2 test were assessed in male employees (25 to 54 yr of age) who had been employed for more than 5 yr in the mining industry in Manitoba. The results were compared with those in a similar group of men selected from the general population. The prevalence of cough and/or phlegm in both nonsmoking and smoking mining employees was significantly greater than that in the sample of the general population (p &lt; 0.05). In both nonsmokers and ex-smokers amongst the mining employees, the parameters derived from the single breath N2 test tended to be lower and maximal expiratory flow rates tended to be higher than in comparable groups in the general population sample. In smokers FVC, FEV1, FEV1/FVC, maximal expiratory flow rates, RV/TLC, and the slope of phase II were significantly worse in smelter workers than in underground workers. Alterations in lung function in those who worked underground, but not in those who worked in the smelter, was related to the duration of employment in the industry. The data suggest that exposure to mining irritants may result in disorders of lung function, and that this effect is greater in cigarette smokers.","author":[{"dropping-particle":"","family":"Manfreda","given":"J.","non-dropping-particle":"","parse-names":false,"suffix":""},{"dropping-particle":"","family":"Sidwall","given":"G.","non-dropping-particle":"","parse-names":false,"suffix":""},{"dropping-particle":"","family":"Maini","given":"K.","non-dropping-particle":"","parse-names":false,"suffix":""},{"dropping-particle":"","family":"West","given":"P.","non-dropping-particle":"","parse-names":false,"suffix":""},{"dropping-particle":"","family":"Cherniack","given":"R. M.","non-dropping-particle":"","parse-names":false,"suffix":""}],"container-title":"American Review of Respiratory Disease","id":"ITEM-1","issue":"4","issued":{"date-parts":[["1982"]]},"page":"629-634","title":"Respiratory abnormalities in employees of the hard rock mining industry","type":"article-journal","volume":"126"},"uris":["http://www.mendeley.com/documents/?uuid=62f0672d-553a-3fdf-964b-7c2b6d6706e1"]}],"mendeley":{"formattedCitation":"(Manfreda, Sidwall, Maini, West, &amp; Cherniack, 1982)","plainTextFormattedCitation":"(Manfreda, Sidwall, Maini, West, &amp; Cherniack, 1982)","previouslyFormattedCitation":"(Manfreda, Sidwall, Maini, West, &amp; Cherniack, 1982)"},"properties":{"noteIndex":0},"schema":"https://github.com/citation-style-language/schema/raw/master/csl-citation.json"}</w:instrText>
      </w:r>
      <w:r w:rsidR="001A20F0" w:rsidRPr="00BF2C57">
        <w:rPr>
          <w:rFonts w:ascii="Times New Roman" w:hAnsi="Times New Roman" w:cs="Times New Roman"/>
          <w:sz w:val="24"/>
          <w:szCs w:val="24"/>
        </w:rPr>
        <w:fldChar w:fldCharType="separate"/>
      </w:r>
      <w:r w:rsidR="001A20F0" w:rsidRPr="00BF2C57">
        <w:rPr>
          <w:rFonts w:ascii="Times New Roman" w:hAnsi="Times New Roman" w:cs="Times New Roman"/>
          <w:noProof/>
          <w:sz w:val="24"/>
          <w:szCs w:val="24"/>
        </w:rPr>
        <w:t>(Manfreda, Sidwall, Maini, West, &amp; Cherniack, 1982)</w:t>
      </w:r>
      <w:r w:rsidR="001A20F0" w:rsidRPr="00BF2C57">
        <w:rPr>
          <w:rFonts w:ascii="Times New Roman" w:hAnsi="Times New Roman" w:cs="Times New Roman"/>
          <w:sz w:val="24"/>
          <w:szCs w:val="24"/>
        </w:rPr>
        <w:fldChar w:fldCharType="end"/>
      </w:r>
      <w:r w:rsidRPr="00BF2C57">
        <w:rPr>
          <w:rFonts w:ascii="Times New Roman" w:hAnsi="Times New Roman" w:cs="Times New Roman"/>
          <w:sz w:val="24"/>
          <w:szCs w:val="24"/>
        </w:rPr>
        <w:t xml:space="preserve">. </w:t>
      </w:r>
    </w:p>
    <w:p w14:paraId="2C2314B5" w14:textId="7AC36853" w:rsidR="00660751" w:rsidRPr="00BF2C57" w:rsidRDefault="00664B01"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fldChar w:fldCharType="begin" w:fldLock="1"/>
      </w:r>
      <w:r w:rsidRPr="00BF2C57">
        <w:rPr>
          <w:rFonts w:ascii="Times New Roman" w:hAnsi="Times New Roman" w:cs="Times New Roman"/>
          <w:sz w:val="24"/>
          <w:szCs w:val="24"/>
        </w:rPr>
        <w:instrText>ADDIN CSL_CITATION {"citationItems":[{"id":"ITEM-1","itemData":{"DOI":"10.2478/10004-1254-63-2012-2178","ISSN":"00041254","abstract":"The aim of this paper was to ascertain chronic obstructive pulmonary disease (COPD) prevalence among industrial workers in the Russian Federation and determine relative contribution of smoking and occupational factors to COPD. We recruited 1,375 workers aged 30 or over. Six hundred and twenty-four of them were occupationally exposed to vapours, gases, dust, and fumes (VGDF). Physical examination and baseline spirometry were performed for all the participants of the study. Those with airflow limitation of FEV1/FVC&lt;0.70 were considered having COPD and those with presence of cough and sputum production for at least three months in each of two consecutive years were considered having chronic bronchitis (CB), with no overlapping between these 2 groups. Data on occupational history and VGDF levels in the working area were collected from all participants. In total, 105 cases of COPD and 170 cases of CB were diagnosed in the cohort of examined workers. Occupational exposure to VGDF was twice as often present among COPD patients than among both patients with CB and the control group of healthy workers (p&lt;0.05). More than 40 % of COPD patients were occupationally exposed to VGDF above the value of 3.0 of the occupational exposure limit (OEL) and more than 20 % to 6.0 OEL and higher. Overall odds ratio for COPD development due to occupational VGDF exposure was 5.9 (95 % CI=3.6 to 9.8, p=0.0001). Both smoking and VGDF seem to be important for the development of COPD. Analysis of the combined effect of tobacco smoking and occupational noxious particles and gases on COPD development has shown the following order of risk factors based on the strength of their influence: VGDF levels, smoking index, age, and heating microclimate. There is a statistically significant level of relationship and \"dose-effect\" dependence between occupational exposures to VGDF and the development of COPD. The effect of VGDF composition on the probability of COPD development was not found in the study. Results of this study were used to substantiate the inclusion of COPD into the National List of Occupational Diseases of the Russian Federation.","author":[{"dropping-particle":"","family":"Mazitova","given":"Nailya N.","non-dropping-particle":"","parse-names":false,"suffix":""},{"dropping-particle":"","family":"Saveliev","given":"Anatoly A.","non-dropping-particle":"","parse-names":false,"suffix":""},{"dropping-particle":"","family":"Berheeva","given":"Zuhra M.","non-dropping-particle":"","parse-names":false,"suffix":""},{"dropping-particle":"","family":"Amirov","given":"Nail Kh","non-dropping-particle":"","parse-names":false,"suffix":""}],"container-title":"Arhiv za Higijenu Rada i Toksikologiju","id":"ITEM-1","issue":"3","issued":{"date-parts":[["2012"]]},"page":"345-356","title":"COPD and occupation: A retrospective cohort study of industrial workers","type":"article-journal","volume":"63"},"uris":["http://www.mendeley.com/documents/?uuid=8f1f12b8-b141-372d-8056-cc61b15bbad5"]}],"mendeley":{"formattedCitation":"(Mazitova, Saveliev, Berheeva, &amp; Amirov, 2012)","manualFormatting":"Mazitova et al., (2012)","plainTextFormattedCitation":"(Mazitova, Saveliev, Berheeva, &amp; Amirov, 2012)","previouslyFormattedCitation":"(Mazitova, Saveliev, Berheeva, &amp; Amirov, 2012)"},"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Mazitova et al., (2012)</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 xml:space="preserve"> </w:t>
      </w:r>
      <w:r w:rsidR="003A2106" w:rsidRPr="00BF2C57">
        <w:rPr>
          <w:rFonts w:ascii="Times New Roman" w:hAnsi="Times New Roman" w:cs="Times New Roman"/>
          <w:sz w:val="24"/>
          <w:szCs w:val="24"/>
        </w:rPr>
        <w:t>explained</w:t>
      </w:r>
      <w:r w:rsidR="00EB5AB6" w:rsidRPr="00BF2C57">
        <w:rPr>
          <w:rFonts w:ascii="Times New Roman" w:hAnsi="Times New Roman" w:cs="Times New Roman"/>
          <w:sz w:val="24"/>
          <w:szCs w:val="24"/>
        </w:rPr>
        <w:t xml:space="preserve"> odds ratios for different types of occupational noxious particles and gases among COPD patients were highest for silica dust (OR=6.2; 95 % CI=3.6 to 10.7; p&lt;0.0001).</w:t>
      </w:r>
      <w:r w:rsidR="0095529A" w:rsidRPr="00BF2C57">
        <w:rPr>
          <w:rFonts w:ascii="Times New Roman" w:hAnsi="Times New Roman" w:cs="Times New Roman"/>
          <w:sz w:val="24"/>
          <w:szCs w:val="24"/>
        </w:rPr>
        <w:t xml:space="preserve"> Occupational risk assessment calculated separately for nonsmoking and smoking workers showed that the odds ratios for occupational COPD were significantly higher for nonsmokers. For the smoking workers, smoking was a major risk factor for COPD development (Table 3). Thus, the odds ratio for occupational COPD for non-smokers was almost seven times higher than that of smokers and their attributable risk for occupational COPD was more than 95 % compared to 65 % for smokers.</w:t>
      </w:r>
    </w:p>
    <w:p w14:paraId="20C1D639" w14:textId="18AF55D5" w:rsidR="00885277" w:rsidRPr="00BF2C57" w:rsidRDefault="00885277"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Thus, after matching on cumulative silica dust exposure and smoking, radiological signs of silicosis were not associated with significant airflow obstruction. These results support the hypothesis that the effect of cumulative silica dust exposure on airflow obstruction seen in the cohort of South African gold miners is independent of silicosis </w:t>
      </w:r>
      <w:r w:rsidR="009630DE" w:rsidRPr="00BF2C57">
        <w:rPr>
          <w:rFonts w:ascii="Times New Roman" w:hAnsi="Times New Roman" w:cs="Times New Roman"/>
          <w:sz w:val="24"/>
          <w:szCs w:val="24"/>
        </w:rPr>
        <w:fldChar w:fldCharType="begin" w:fldLock="1"/>
      </w:r>
      <w:r w:rsidR="000C231D" w:rsidRPr="00BF2C57">
        <w:rPr>
          <w:rFonts w:ascii="Times New Roman" w:hAnsi="Times New Roman" w:cs="Times New Roman"/>
          <w:sz w:val="24"/>
          <w:szCs w:val="24"/>
        </w:rPr>
        <w:instrText>ADDIN CSL_CITATION {"citationItems":[{"id":"ITEM-1","itemData":{"ISSN":"0301-1577","PMID":"1236246","abstract":"A survey has been made of 2209 gold miners in the Republic of South Africa. The result showed that there is a significant dose-response relationship between dust inhaled and both chronic bronchitis and airways obstruction. This is found in smokers, ex-smokers and non-smokers. The effect of smoking is more potent than that of dust but there does not appear to be a dose-response relationship in regard to smoking. The effect of smoking differs from the effect of dust in that ex-smokers show less bronchitis and less airways obstruction than smokers, but ex-miners do not show a similar advantage over working miners.","author":[{"dropping-particle":"","family":"Wiles","given":"F J","non-dropping-particle":"","parse-names":false,"suffix":""},{"dropping-particle":"","family":"Faure","given":"M H","non-dropping-particle":"","parse-names":false,"suffix":""}],"container-title":"Inhaled particles","id":"ITEM-1","issued":{"date-parts":[["1975","9"]]},"page":"727-35","title":"Chronic obstructive lung disease in gold miners.","type":"article-journal","volume":"4 Pt 2"},"uris":["http://www.mendeley.com/documents/?uuid=c8e31494-a688-3667-8327-a6c4576dc353"]}],"mendeley":{"formattedCitation":"(Wiles &amp; Faure, 1975)","plainTextFormattedCitation":"(Wiles &amp; Faure, 1975)","previouslyFormattedCitation":"(Wiles &amp; Faure, 1975)"},"properties":{"noteIndex":0},"schema":"https://github.com/citation-style-language/schema/raw/master/csl-citation.json"}</w:instrText>
      </w:r>
      <w:r w:rsidR="009630DE" w:rsidRPr="00BF2C57">
        <w:rPr>
          <w:rFonts w:ascii="Times New Roman" w:hAnsi="Times New Roman" w:cs="Times New Roman"/>
          <w:sz w:val="24"/>
          <w:szCs w:val="24"/>
        </w:rPr>
        <w:fldChar w:fldCharType="separate"/>
      </w:r>
      <w:r w:rsidR="009630DE" w:rsidRPr="00BF2C57">
        <w:rPr>
          <w:rFonts w:ascii="Times New Roman" w:hAnsi="Times New Roman" w:cs="Times New Roman"/>
          <w:noProof/>
          <w:sz w:val="24"/>
          <w:szCs w:val="24"/>
        </w:rPr>
        <w:t>(Wiles &amp; Faure, 1975)</w:t>
      </w:r>
      <w:r w:rsidR="009630DE" w:rsidRPr="00BF2C57">
        <w:rPr>
          <w:rFonts w:ascii="Times New Roman" w:hAnsi="Times New Roman" w:cs="Times New Roman"/>
          <w:sz w:val="24"/>
          <w:szCs w:val="24"/>
        </w:rPr>
        <w:fldChar w:fldCharType="end"/>
      </w:r>
      <w:r w:rsidR="009630DE" w:rsidRPr="00BF2C57">
        <w:rPr>
          <w:rFonts w:ascii="Times New Roman" w:hAnsi="Times New Roman" w:cs="Times New Roman"/>
          <w:sz w:val="24"/>
          <w:szCs w:val="24"/>
        </w:rPr>
        <w:t>.</w:t>
      </w:r>
    </w:p>
    <w:p w14:paraId="4CDE89CC" w14:textId="089E4E46" w:rsidR="000C231D" w:rsidRPr="00BF2C57" w:rsidRDefault="009D7C13"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fldChar w:fldCharType="begin" w:fldLock="1"/>
      </w:r>
      <w:r w:rsidRPr="00BF2C57">
        <w:rPr>
          <w:rFonts w:ascii="Times New Roman" w:hAnsi="Times New Roman" w:cs="Times New Roman"/>
          <w:sz w:val="24"/>
          <w:szCs w:val="24"/>
        </w:rPr>
        <w:instrText>ADDIN CSL_CITATION {"citationItems":[{"id":"ITEM-1","itemData":{"DOI":"10.5271/sjweh.1768","ISSN":"03553140","abstract":"The combined effect of underground gold mining dust with a high content of free silica and tobacco smoking on the prevalence of respiratory impairment was examined among 2209 South African gold miners and 483 nonminers. The subjects were grouped as having normal function; minimal, moderate or marked obstruction; marked obstruction with restriction; or pure restriction on the basis of their lung function profiles. Each profile group was compared with the normal group for exposure prevalence, and additive and multiplicative relative risk models were applied to test for departure from the additivity of individual effects. Departure from additivity was found to increase progressively with the severity of obstructive impairment. The results indicated that approximately 94% of the cases with the most severe respiratory impairment (N=191) could have been prevented through the elimination of tobacco smoking. In conclusion, tobacco smoking was found to potentiate the effect of dust on respiratory impairments.","author":[{"dropping-particle":"","family":"Hnizdo","given":"E.","non-dropping-particle":"","parse-names":false,"suffix":""},{"dropping-particle":"","family":"Baskind","given":"E.","non-dropping-particle":"","parse-names":false,"suffix":""},{"dropping-particle":"","family":"Sluis-Cremer","given":"G. K.","non-dropping-particle":"","parse-names":false,"suffix":""}],"container-title":"Scandinavian Journal of Work, Environment and Health","id":"ITEM-1","issue":"6","issued":{"date-parts":[["1990"]]},"page":"411-422","title":"Combined effect of silica dust exposure and tobacco smoking on the prevalence of respiratory impairments among gold miners","type":"article-journal","volume":"16"},"uris":["http://www.mendeley.com/documents/?uuid=eb7b3db1-79b8-347b-afe0-2d9b9c399ba4"]}],"mendeley":{"formattedCitation":"(E. Hnizdo, Baskind, &amp; Sluis-Cremer, 1990)","manualFormatting":"E. Hnizdo et al., (1990)","plainTextFormattedCitation":"(E. Hnizdo, Baskind, &amp; Sluis-Cremer, 1990)","previouslyFormattedCitation":"(E. Hnizdo, Baskind, &amp; Sluis-Cremer, 1990)"},"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E. Hnizdo et al., (1990)</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 xml:space="preserve"> conducted a</w:t>
      </w:r>
      <w:r w:rsidR="001A20F0" w:rsidRPr="00BF2C57">
        <w:rPr>
          <w:rFonts w:ascii="Times New Roman" w:hAnsi="Times New Roman" w:cs="Times New Roman"/>
          <w:sz w:val="24"/>
          <w:szCs w:val="24"/>
        </w:rPr>
        <w:t xml:space="preserve"> study </w:t>
      </w:r>
      <w:r w:rsidRPr="00BF2C57">
        <w:rPr>
          <w:rFonts w:ascii="Times New Roman" w:hAnsi="Times New Roman" w:cs="Times New Roman"/>
          <w:sz w:val="24"/>
          <w:szCs w:val="24"/>
        </w:rPr>
        <w:t>on</w:t>
      </w:r>
      <w:r w:rsidR="001A20F0" w:rsidRPr="00BF2C57">
        <w:rPr>
          <w:rFonts w:ascii="Times New Roman" w:hAnsi="Times New Roman" w:cs="Times New Roman"/>
          <w:sz w:val="24"/>
          <w:szCs w:val="24"/>
        </w:rPr>
        <w:t xml:space="preserve"> South African gold miners estimated the fraction of cases with severe airflow obstruction attributable to dust only, smoking only, and the combined effect of the two exposures (that is, the attributable fractions), and the fraction of cases that could </w:t>
      </w:r>
      <w:r w:rsidR="001A20F0" w:rsidRPr="00BF2C57">
        <w:rPr>
          <w:rFonts w:ascii="Times New Roman" w:hAnsi="Times New Roman" w:cs="Times New Roman"/>
          <w:sz w:val="24"/>
          <w:szCs w:val="24"/>
        </w:rPr>
        <w:lastRenderedPageBreak/>
        <w:t>be prevented by removal from each exposure</w:t>
      </w:r>
      <w:r w:rsidR="000237D6" w:rsidRPr="00BF2C57">
        <w:rPr>
          <w:rFonts w:ascii="Times New Roman" w:hAnsi="Times New Roman" w:cs="Times New Roman"/>
          <w:sz w:val="24"/>
          <w:szCs w:val="24"/>
        </w:rPr>
        <w:t>. The attributable fractions for severe airflow obstruction (found in 20% of miners) were estimated as 8% for dust alone, 42% for smoking, 40% for the combined effect of silica dust and smoking, and 10% for unknown factors. Estimated preventable fractions show that elimination of silica dust exposure would prevent 48%, and elimination of smoking 82% of severe airflow obstruction</w:t>
      </w:r>
      <w:r w:rsidR="001A20F0" w:rsidRPr="00BF2C57">
        <w:rPr>
          <w:rFonts w:ascii="Times New Roman" w:hAnsi="Times New Roman" w:cs="Times New Roman"/>
          <w:sz w:val="24"/>
          <w:szCs w:val="24"/>
        </w:rPr>
        <w:t>.</w:t>
      </w:r>
      <w:r w:rsidRPr="00BF2C57">
        <w:rPr>
          <w:rFonts w:ascii="Times New Roman" w:hAnsi="Times New Roman" w:cs="Times New Roman"/>
          <w:sz w:val="24"/>
          <w:szCs w:val="24"/>
        </w:rPr>
        <w:t xml:space="preserve"> </w:t>
      </w:r>
      <w:r w:rsidR="000C231D" w:rsidRPr="00BF2C57">
        <w:rPr>
          <w:rFonts w:ascii="Times New Roman" w:hAnsi="Times New Roman" w:cs="Times New Roman"/>
          <w:sz w:val="24"/>
          <w:szCs w:val="24"/>
        </w:rPr>
        <w:t xml:space="preserve">Despite smoking being the most important risk factor for this disease, accounting for &gt;75% of cases of disease, occupational exposures, alone or in combination with smoking, are responsible for a substantial proportion of disease </w:t>
      </w:r>
      <w:r w:rsidR="000C231D" w:rsidRPr="00BF2C57">
        <w:rPr>
          <w:rFonts w:ascii="Times New Roman" w:hAnsi="Times New Roman" w:cs="Times New Roman"/>
          <w:sz w:val="24"/>
          <w:szCs w:val="24"/>
        </w:rPr>
        <w:fldChar w:fldCharType="begin" w:fldLock="1"/>
      </w:r>
      <w:r w:rsidR="00887268" w:rsidRPr="00BF2C57">
        <w:rPr>
          <w:rFonts w:ascii="Times New Roman" w:hAnsi="Times New Roman" w:cs="Times New Roman"/>
          <w:sz w:val="24"/>
          <w:szCs w:val="24"/>
        </w:rPr>
        <w:instrText>ADDIN CSL_CITATION {"citationItems":[{"id":"ITEM-1","itemData":{"DOI":"10.1164/rccm.200811-1757ST","ISSN":"1073449X","abstract":"Rationale: Although cigarette smoking is the most important cause of chronic obstructive pulmonary disease (COPD), a substantial proportion of COPD cases cannot be explained by smoking alone. Objectives: To evaluate the risk factors for COPD besides personal cigarette smoking. Methods: We constituted an ad hoc subcommittee of the American Thoracic Society Environmental and Occupational Health Assembly. An international group of members was invited, based on their scientific expertise in a specific risk factor for COPD. For each risk factor area, the committee reviewed the literature, summarized the evidence, and developed conclusions about the likelihood of it causing COPD. All conclusions were based on unanimous consensus. Measurements and Main Results: The population-attributable fraction for smoking as a cause of COPD ranged from 9.7 to 97.9%, but was less than 80% in most studies, indicating a substantial burden of disease attributable to nonsmoking risk factors. On the basis of our review, we concluded that specific genetic syndromes and occupational exposures were causally related to the development of COPD. Traffic and other outdoor pollution, secondhand smoke, biomass smoke, and dietary factors are associated with COPD, but sufficient criteria for causation were not met. Chronic asthma and tuberculosis are associated with irreversible loss of lung function, but there remains uncertainty about whether there are important phenotypic differences compared with COPD as it is typically encountered in clinical settings. Conclusions: In public health terms, a substantive burden of COPD is attributable to risk factors other than smoking. To prevent COPD-related disability and mortality, efforts must focus on prevention and cessation of exposure to smoking and these other, less well-recognized risk factors.","author":[{"dropping-particle":"","family":"Eisner","given":"Mark D.","non-dropping-particle":"","parse-names":false,"suffix":""},{"dropping-particle":"","family":"Anthonisen","given":"Nicholas","non-dropping-particle":"","parse-names":false,"suffix":""},{"dropping-particle":"","family":"Coultas","given":"David","non-dropping-particle":"","parse-names":false,"suffix":""},{"dropping-particle":"","family":"Kuenzli","given":"Nino","non-dropping-particle":"","parse-names":false,"suffix":""},{"dropping-particle":"","family":"Perez-Padilla","given":"Rogelio","non-dropping-particle":"","parse-names":false,"suffix":""},{"dropping-particle":"","family":"Postma","given":"Dirkje","non-dropping-particle":"","parse-names":false,"suffix":""},{"dropping-particle":"","family":"Romieu","given":"Isabelle","non-dropping-particle":"","parse-names":false,"suffix":""},{"dropping-particle":"","family":"Silverman","given":"Edwin K.","non-dropping-particle":"","parse-names":false,"suffix":""},{"dropping-particle":"","family":"Balmes","given":"John R.","non-dropping-particle":"","parse-names":false,"suffix":""}],"container-title":"American Journal of Respiratory and Critical Care Medicine","id":"ITEM-1","issue":"5","issued":{"date-parts":[["2010","9","1"]]},"page":"693-718","title":"An official American Thoracic Society public policy statement: Novel risk factors and the global burden of chronic obstructive pulmonary disease","type":"article","volume":"182"},"uris":["http://www.mendeley.com/documents/?uuid=d1706006-7612-3c03-aeda-a77d3ced3cbb"]}],"mendeley":{"formattedCitation":"(Eisner et al., 2010)","plainTextFormattedCitation":"(Eisner et al., 2010)","previouslyFormattedCitation":"(Eisner et al., 2010)"},"properties":{"noteIndex":0},"schema":"https://github.com/citation-style-language/schema/raw/master/csl-citation.json"}</w:instrText>
      </w:r>
      <w:r w:rsidR="000C231D" w:rsidRPr="00BF2C57">
        <w:rPr>
          <w:rFonts w:ascii="Times New Roman" w:hAnsi="Times New Roman" w:cs="Times New Roman"/>
          <w:sz w:val="24"/>
          <w:szCs w:val="24"/>
        </w:rPr>
        <w:fldChar w:fldCharType="separate"/>
      </w:r>
      <w:r w:rsidR="007D4275" w:rsidRPr="00BF2C57">
        <w:rPr>
          <w:rFonts w:ascii="Times New Roman" w:hAnsi="Times New Roman" w:cs="Times New Roman"/>
          <w:noProof/>
          <w:sz w:val="24"/>
          <w:szCs w:val="24"/>
        </w:rPr>
        <w:t>(Eisner et al., 2010)</w:t>
      </w:r>
      <w:r w:rsidR="000C231D" w:rsidRPr="00BF2C57">
        <w:rPr>
          <w:rFonts w:ascii="Times New Roman" w:hAnsi="Times New Roman" w:cs="Times New Roman"/>
          <w:sz w:val="24"/>
          <w:szCs w:val="24"/>
        </w:rPr>
        <w:fldChar w:fldCharType="end"/>
      </w:r>
      <w:r w:rsidR="000C231D" w:rsidRPr="00BF2C57">
        <w:rPr>
          <w:rFonts w:ascii="Times New Roman" w:hAnsi="Times New Roman" w:cs="Times New Roman"/>
          <w:sz w:val="24"/>
          <w:szCs w:val="24"/>
        </w:rPr>
        <w:t xml:space="preserve">. </w:t>
      </w:r>
    </w:p>
    <w:p w14:paraId="770D39DC" w14:textId="3D75DFBF" w:rsidR="00013B65" w:rsidRPr="00BF2C57" w:rsidRDefault="00013B65"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The studies found increasing exposure-response trend for COPD mortality and cumulative dust exposure that was modified by tobacco smoking. The attributable fractions for COPD mortality were estimated as 5% for dust alone, 34% for smoking, 59% for the combined effect of silica dust and smoking, and 2% for unknown factors. In the absence of silica dust exposure, 64% of COPD deaths could be prevented, whereas in the absence of smoking, 93% of COPD deaths could be prevented </w:t>
      </w:r>
      <w:r w:rsidRPr="00BF2C57">
        <w:rPr>
          <w:rFonts w:ascii="Times New Roman" w:hAnsi="Times New Roman" w:cs="Times New Roman"/>
          <w:sz w:val="24"/>
          <w:szCs w:val="24"/>
        </w:rPr>
        <w:fldChar w:fldCharType="begin" w:fldLock="1"/>
      </w:r>
      <w:r w:rsidR="00854F56" w:rsidRPr="00BF2C57">
        <w:rPr>
          <w:rFonts w:ascii="Times New Roman" w:hAnsi="Times New Roman" w:cs="Times New Roman"/>
          <w:sz w:val="24"/>
          <w:szCs w:val="24"/>
        </w:rPr>
        <w:instrText>ADDIN CSL_CITATION {"citationItems":[{"id":"ITEM-1","itemData":{"DOI":"10.5271/sjweh.1768","ISSN":"03553140","abstract":"The combined effect of underground gold mining dust with a high content of free silica and tobacco smoking on the prevalence of respiratory impairment was examined among 2209 South African gold miners and 483 nonminers. The subjects were grouped as having normal function; minimal, moderate or marked obstruction; marked obstruction with restriction; or pure restriction on the basis of their lung function profiles. Each profile group was compared with the normal group for exposure prevalence, and additive and multiplicative relative risk models were applied to test for departure from the additivity of individual effects. Departure from additivity was found to increase progressively with the severity of obstructive impairment. The results indicated that approximately 94% of the cases with the most severe respiratory impairment (N=191) could have been prevented through the elimination of tobacco smoking. In conclusion, tobacco smoking was found to potentiate the effect of dust on respiratory impairments.","author":[{"dropping-particle":"","family":"Hnizdo","given":"E.","non-dropping-particle":"","parse-names":false,"suffix":""},{"dropping-particle":"","family":"Baskind","given":"E.","non-dropping-particle":"","parse-names":false,"suffix":""},{"dropping-particle":"","family":"Sluis-Cremer","given":"G. K.","non-dropping-particle":"","parse-names":false,"suffix":""}],"container-title":"Scandinavian Journal of Work, Environment and Health","id":"ITEM-1","issue":"6","issued":{"date-parts":[["1990"]]},"page":"411-422","title":"Combined effect of silica dust exposure and tobacco smoking on the prevalence of respiratory impairments among gold miners","type":"article-journal","volume":"16"},"uris":["http://www.mendeley.com/documents/?uuid=eb7b3db1-79b8-347b-afe0-2d9b9c399ba4"]}],"mendeley":{"formattedCitation":"(E. Hnizdo et al., 1990)","plainTextFormattedCitation":"(E. Hnizdo et al., 1990)","previouslyFormattedCitation":"(E. Hnizdo et al., 1990)"},"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E. Hnizdo et al., 1990)</w:t>
      </w:r>
      <w:r w:rsidRPr="00BF2C57">
        <w:rPr>
          <w:rFonts w:ascii="Times New Roman" w:hAnsi="Times New Roman" w:cs="Times New Roman"/>
          <w:sz w:val="24"/>
          <w:szCs w:val="24"/>
        </w:rPr>
        <w:fldChar w:fldCharType="end"/>
      </w:r>
      <w:r w:rsidR="007015A1" w:rsidRPr="00BF2C57">
        <w:rPr>
          <w:rFonts w:ascii="Times New Roman" w:hAnsi="Times New Roman" w:cs="Times New Roman"/>
          <w:sz w:val="24"/>
          <w:szCs w:val="24"/>
        </w:rPr>
        <w:t>.</w:t>
      </w:r>
    </w:p>
    <w:p w14:paraId="6E157016" w14:textId="108E2487" w:rsidR="00A834BB" w:rsidRPr="00BF2C57" w:rsidRDefault="00A834BB"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The definition of asthma includes bronchial hyperresponsiveness, airway inflammation, and the presence of airflow obstruction, which may be relieved spontaneously or with medication</w:t>
      </w:r>
      <w:r w:rsidR="0044524F" w:rsidRPr="00BF2C57">
        <w:rPr>
          <w:rFonts w:ascii="Times New Roman" w:hAnsi="Times New Roman" w:cs="Times New Roman"/>
          <w:sz w:val="24"/>
          <w:szCs w:val="24"/>
        </w:rPr>
        <w:t xml:space="preserve"> </w:t>
      </w:r>
      <w:r w:rsidR="0044524F" w:rsidRPr="00BF2C57">
        <w:rPr>
          <w:rFonts w:ascii="Times New Roman" w:hAnsi="Times New Roman" w:cs="Times New Roman"/>
          <w:sz w:val="24"/>
          <w:szCs w:val="24"/>
        </w:rPr>
        <w:fldChar w:fldCharType="begin" w:fldLock="1"/>
      </w:r>
      <w:r w:rsidR="0044524F" w:rsidRPr="00BF2C57">
        <w:rPr>
          <w:rFonts w:ascii="Times New Roman" w:hAnsi="Times New Roman" w:cs="Times New Roman"/>
          <w:sz w:val="24"/>
          <w:szCs w:val="24"/>
        </w:rPr>
        <w:instrText>ADDIN CSL_CITATION {"citationItems":[{"id":"ITEM-1","itemData":{"ISSN":"00916749","author":[{"dropping-particle":"","family":"Nhlbi","given":"","non-dropping-particle":"","parse-names":false,"suffix":""}],"container-title":"Journal of Allergy and Clinical Immunology","id":"ITEM-1","issue":"3 Pt 2","issued":{"date-parts":[["1991"]]},"page":"425-534","title":"Guidelines for the diagnosis and management of asthma. National Heart, Lung, and Blood Institute. National Asthma Education Program. Expert Panel Report.","type":"article-journal","volume":"88"},"uris":["http://www.mendeley.com/documents/?uuid=c03775af-4ec8-3494-ad0b-712eb1299e25"]}],"mendeley":{"formattedCitation":"(Nhlbi, 1991)","plainTextFormattedCitation":"(Nhlbi, 1991)","previouslyFormattedCitation":"(Nhlbi, 1991)"},"properties":{"noteIndex":0},"schema":"https://github.com/citation-style-language/schema/raw/master/csl-citation.json"}</w:instrText>
      </w:r>
      <w:r w:rsidR="0044524F" w:rsidRPr="00BF2C57">
        <w:rPr>
          <w:rFonts w:ascii="Times New Roman" w:hAnsi="Times New Roman" w:cs="Times New Roman"/>
          <w:sz w:val="24"/>
          <w:szCs w:val="24"/>
        </w:rPr>
        <w:fldChar w:fldCharType="separate"/>
      </w:r>
      <w:r w:rsidR="0044524F" w:rsidRPr="00BF2C57">
        <w:rPr>
          <w:rFonts w:ascii="Times New Roman" w:hAnsi="Times New Roman" w:cs="Times New Roman"/>
          <w:noProof/>
          <w:sz w:val="24"/>
          <w:szCs w:val="24"/>
        </w:rPr>
        <w:t>(Nhlbi, 1991)</w:t>
      </w:r>
      <w:r w:rsidR="0044524F" w:rsidRPr="00BF2C57">
        <w:rPr>
          <w:rFonts w:ascii="Times New Roman" w:hAnsi="Times New Roman" w:cs="Times New Roman"/>
          <w:sz w:val="24"/>
          <w:szCs w:val="24"/>
        </w:rPr>
        <w:fldChar w:fldCharType="end"/>
      </w:r>
      <w:r w:rsidRPr="00BF2C57">
        <w:rPr>
          <w:rFonts w:ascii="Times New Roman" w:hAnsi="Times New Roman" w:cs="Times New Roman"/>
          <w:sz w:val="24"/>
          <w:szCs w:val="24"/>
        </w:rPr>
        <w:t>. COPD, however, is defined as a chronic and usually progressive disease characterized by airflow limitation that is not fully reversible</w:t>
      </w:r>
      <w:r w:rsidR="0044524F" w:rsidRPr="00BF2C57">
        <w:rPr>
          <w:rFonts w:ascii="Times New Roman" w:hAnsi="Times New Roman" w:cs="Times New Roman"/>
          <w:sz w:val="24"/>
          <w:szCs w:val="24"/>
        </w:rPr>
        <w:t xml:space="preserve"> </w:t>
      </w:r>
      <w:r w:rsidR="0044524F" w:rsidRPr="00BF2C57">
        <w:rPr>
          <w:rFonts w:ascii="Times New Roman" w:hAnsi="Times New Roman" w:cs="Times New Roman"/>
          <w:sz w:val="24"/>
          <w:szCs w:val="24"/>
        </w:rPr>
        <w:fldChar w:fldCharType="begin" w:fldLock="1"/>
      </w:r>
      <w:r w:rsidR="0044524F" w:rsidRPr="00BF2C57">
        <w:rPr>
          <w:rFonts w:ascii="Times New Roman" w:hAnsi="Times New Roman" w:cs="Times New Roman"/>
          <w:sz w:val="24"/>
          <w:szCs w:val="24"/>
        </w:rPr>
        <w:instrText>ADDIN CSL_CITATION {"citationItems":[{"id":"ITEM-1","itemData":{"DOI":"10.1097/00008483-200207000-00004","ISSN":"08839212","author":[{"dropping-particle":"","family":"Gerald","given":"Lynn B.","non-dropping-particle":"","parse-names":false,"suffix":""},{"dropping-particle":"","family":"Bailey","given":"William C.","non-dropping-particle":"","parse-names":false,"suffix":""}],"container-title":"Journal of Cardiopulmonary Rehabilitation","id":"ITEM-1","issue":"4","issued":{"date-parts":[["2002"]]},"page":"234-244","title":"Global initiative for chronic obstructive lung disease","type":"article","volume":"22"},"uris":["http://www.mendeley.com/documents/?uuid=bb2cb57e-8960-32b8-8937-27a605060af2"]}],"mendeley":{"formattedCitation":"(Gerald &amp; Bailey, 2002)","plainTextFormattedCitation":"(Gerald &amp; Bailey, 2002)","previouslyFormattedCitation":"(Gerald &amp; Bailey, 2002)"},"properties":{"noteIndex":0},"schema":"https://github.com/citation-style-language/schema/raw/master/csl-citation.json"}</w:instrText>
      </w:r>
      <w:r w:rsidR="0044524F" w:rsidRPr="00BF2C57">
        <w:rPr>
          <w:rFonts w:ascii="Times New Roman" w:hAnsi="Times New Roman" w:cs="Times New Roman"/>
          <w:sz w:val="24"/>
          <w:szCs w:val="24"/>
        </w:rPr>
        <w:fldChar w:fldCharType="separate"/>
      </w:r>
      <w:r w:rsidR="0044524F" w:rsidRPr="00BF2C57">
        <w:rPr>
          <w:rFonts w:ascii="Times New Roman" w:hAnsi="Times New Roman" w:cs="Times New Roman"/>
          <w:noProof/>
          <w:sz w:val="24"/>
          <w:szCs w:val="24"/>
        </w:rPr>
        <w:t>(Gerald &amp; Bailey, 2002)</w:t>
      </w:r>
      <w:r w:rsidR="0044524F" w:rsidRPr="00BF2C57">
        <w:rPr>
          <w:rFonts w:ascii="Times New Roman" w:hAnsi="Times New Roman" w:cs="Times New Roman"/>
          <w:sz w:val="24"/>
          <w:szCs w:val="24"/>
        </w:rPr>
        <w:fldChar w:fldCharType="end"/>
      </w:r>
      <w:r w:rsidRPr="00BF2C57">
        <w:rPr>
          <w:rFonts w:ascii="Times New Roman" w:hAnsi="Times New Roman" w:cs="Times New Roman"/>
          <w:sz w:val="24"/>
          <w:szCs w:val="24"/>
        </w:rPr>
        <w:t>. Whereas asthma is most frequently diagnosed during childhood and is associated with atopy and eosinophilic inflammation, COPD is usually diagnosed during the middle or later life and is associated with neutrophilic inflammation</w:t>
      </w:r>
      <w:r w:rsidR="0044524F" w:rsidRPr="00BF2C57">
        <w:rPr>
          <w:rFonts w:ascii="Times New Roman" w:hAnsi="Times New Roman" w:cs="Times New Roman"/>
          <w:sz w:val="24"/>
          <w:szCs w:val="24"/>
        </w:rPr>
        <w:t xml:space="preserve"> </w:t>
      </w:r>
      <w:r w:rsidR="0044524F" w:rsidRPr="00BF2C57">
        <w:rPr>
          <w:rFonts w:ascii="Times New Roman" w:hAnsi="Times New Roman" w:cs="Times New Roman"/>
          <w:sz w:val="24"/>
          <w:szCs w:val="24"/>
        </w:rPr>
        <w:fldChar w:fldCharType="begin" w:fldLock="1"/>
      </w:r>
      <w:r w:rsidR="0044524F" w:rsidRPr="00BF2C57">
        <w:rPr>
          <w:rFonts w:ascii="Times New Roman" w:hAnsi="Times New Roman" w:cs="Times New Roman"/>
          <w:sz w:val="24"/>
          <w:szCs w:val="24"/>
        </w:rPr>
        <w:instrText>ADDIN CSL_CITATION {"citationItems":[{"id":"ITEM-1","itemData":{"DOI":"10.1378/chest.117.2_suppl.10s","ISSN":"0012-3692","PMID":"10673467","abstract":"Although considerable progress has been made in understanding the cellular and molecular mechanisms of asthma, much less attention has been paid to COPD. The inflammatory process in COPD is very different from that in asthma, with different inflammatory cells, mediators, inflammatory effects, and response to therapy. Airway inflammation in asthma, characterized by an eosinophilic inflammation affecting all the airways but not lung parenchyma, is linked to airway hyperresponsiveness. In COPD, there is a predominantly neutrophilic inflammation in the airways. Parenchymal destruction is an important irreversible feature and leads to airflow obstruction through dynamic compression. The eosinophilic inflammation in asthma is markedly suppressed by corticosteroids, but they have no appreciable effect on the inflammation in COPD, consistent with a failure of long-term corticosteroids to alter the progression of COPD.","author":[{"dropping-particle":"","family":"Barnes","given":"P J","non-dropping-particle":"","parse-names":false,"suffix":""}],"container-title":"Chest","id":"ITEM-1","issue":"2 Suppl","issued":{"date-parts":[["2000","2"]]},"page":"10S-4S","title":"Mechanisms in COPD: differences from asthma.","type":"article-journal","volume":"117"},"uris":["http://www.mendeley.com/documents/?uuid=bc366148-5fce-3e6f-ae77-7cf4528cc399"]}],"mendeley":{"formattedCitation":"(P J Barnes, 2000)","plainTextFormattedCitation":"(P J Barnes, 2000)","previouslyFormattedCitation":"(P J Barnes, 2000)"},"properties":{"noteIndex":0},"schema":"https://github.com/citation-style-language/schema/raw/master/csl-citation.json"}</w:instrText>
      </w:r>
      <w:r w:rsidR="0044524F" w:rsidRPr="00BF2C57">
        <w:rPr>
          <w:rFonts w:ascii="Times New Roman" w:hAnsi="Times New Roman" w:cs="Times New Roman"/>
          <w:sz w:val="24"/>
          <w:szCs w:val="24"/>
        </w:rPr>
        <w:fldChar w:fldCharType="separate"/>
      </w:r>
      <w:r w:rsidR="0044524F" w:rsidRPr="00BF2C57">
        <w:rPr>
          <w:rFonts w:ascii="Times New Roman" w:hAnsi="Times New Roman" w:cs="Times New Roman"/>
          <w:noProof/>
          <w:sz w:val="24"/>
          <w:szCs w:val="24"/>
        </w:rPr>
        <w:t>(P J Barnes, 2000)</w:t>
      </w:r>
      <w:r w:rsidR="0044524F" w:rsidRPr="00BF2C57">
        <w:rPr>
          <w:rFonts w:ascii="Times New Roman" w:hAnsi="Times New Roman" w:cs="Times New Roman"/>
          <w:sz w:val="24"/>
          <w:szCs w:val="24"/>
        </w:rPr>
        <w:fldChar w:fldCharType="end"/>
      </w:r>
      <w:r w:rsidRPr="00BF2C57">
        <w:rPr>
          <w:rFonts w:ascii="Times New Roman" w:hAnsi="Times New Roman" w:cs="Times New Roman"/>
          <w:sz w:val="24"/>
          <w:szCs w:val="24"/>
        </w:rPr>
        <w:t>. Despite distinctive clinical physiologic features at the time of initial diagnosis, epidemiologic studies of asthma and COPD have shown that the two diseases over time may develop physiologic features that are quite similar. The rapid rate of decline in pulmonary function, characteristic of subjects with COPD, may be seen in asthmatic subjects as well</w:t>
      </w:r>
      <w:r w:rsidR="0044524F" w:rsidRPr="00BF2C57">
        <w:rPr>
          <w:rFonts w:ascii="Times New Roman" w:hAnsi="Times New Roman" w:cs="Times New Roman"/>
          <w:sz w:val="24"/>
          <w:szCs w:val="24"/>
        </w:rPr>
        <w:t xml:space="preserve"> </w:t>
      </w:r>
      <w:r w:rsidR="0044524F" w:rsidRPr="00BF2C57">
        <w:rPr>
          <w:rFonts w:ascii="Times New Roman" w:hAnsi="Times New Roman" w:cs="Times New Roman"/>
          <w:sz w:val="24"/>
          <w:szCs w:val="24"/>
        </w:rPr>
        <w:fldChar w:fldCharType="begin" w:fldLock="1"/>
      </w:r>
      <w:r w:rsidR="00E42EDD" w:rsidRPr="00BF2C57">
        <w:rPr>
          <w:rFonts w:ascii="Times New Roman" w:hAnsi="Times New Roman" w:cs="Times New Roman"/>
          <w:sz w:val="24"/>
          <w:szCs w:val="24"/>
        </w:rPr>
        <w:instrText>ADDIN CSL_CITATION {"citationItems":[{"id":"ITEM-1","itemData":{"DOI":"10.1378/chest.117.2_suppl.10s","ISSN":"0012-3692","PMID":"10673467","abstract":"Although considerable progress has been made in understanding the cellular and molecular mechanisms of asthma, much less attention has been paid to COPD. The inflammatory process in COPD is very different from that in asthma, with different inflammatory cells, mediators, inflammatory effects, and response to therapy. Airway inflammation in asthma, characterized by an eosinophilic inflammation affecting all the airways but not lung parenchyma, is linked to airway hyperresponsiveness. In COPD, there is a predominantly neutrophilic inflammation in the airways. Parenchymal destruction is an important irreversible feature and leads to airflow obstruction through dynamic compression. The eosinophilic inflammation in asthma is markedly suppressed by corticosteroids, but they have no appreciable effect on the inflammation in COPD, consistent with a failure of long-term corticosteroids to alter the progression of COPD.","author":[{"dropping-particle":"","family":"Barnes","given":"P J","non-dropping-particle":"","parse-names":false,"suffix":""}],"container-title":"Chest","id":"ITEM-1","issue":"2 Suppl","issued":{"date-parts":[["2000","2"]]},"page":"10S-4S","title":"Mechanisms in COPD: differences from asthma.","type":"article-journal","volume":"117"},"uris":["http://www.mendeley.com/documents/?uuid=bc366148-5fce-3e6f-ae77-7cf4528cc399"]}],"mendeley":{"formattedCitation":"(P J Barnes, 2000)","plainTextFormattedCitation":"(P J Barnes, 2000)","previouslyFormattedCitation":"(P J Barnes, 2000)"},"properties":{"noteIndex":0},"schema":"https://github.com/citation-style-language/schema/raw/master/csl-citation.json"}</w:instrText>
      </w:r>
      <w:r w:rsidR="0044524F" w:rsidRPr="00BF2C57">
        <w:rPr>
          <w:rFonts w:ascii="Times New Roman" w:hAnsi="Times New Roman" w:cs="Times New Roman"/>
          <w:sz w:val="24"/>
          <w:szCs w:val="24"/>
        </w:rPr>
        <w:fldChar w:fldCharType="separate"/>
      </w:r>
      <w:r w:rsidR="0044524F" w:rsidRPr="00BF2C57">
        <w:rPr>
          <w:rFonts w:ascii="Times New Roman" w:hAnsi="Times New Roman" w:cs="Times New Roman"/>
          <w:noProof/>
          <w:sz w:val="24"/>
          <w:szCs w:val="24"/>
        </w:rPr>
        <w:t>(P J Barnes, 2000)</w:t>
      </w:r>
      <w:r w:rsidR="0044524F" w:rsidRPr="00BF2C57">
        <w:rPr>
          <w:rFonts w:ascii="Times New Roman" w:hAnsi="Times New Roman" w:cs="Times New Roman"/>
          <w:sz w:val="24"/>
          <w:szCs w:val="24"/>
        </w:rPr>
        <w:fldChar w:fldCharType="end"/>
      </w:r>
      <w:r w:rsidRPr="00BF2C57">
        <w:rPr>
          <w:rFonts w:ascii="Times New Roman" w:hAnsi="Times New Roman" w:cs="Times New Roman"/>
          <w:sz w:val="24"/>
          <w:szCs w:val="24"/>
        </w:rPr>
        <w:t>.</w:t>
      </w:r>
    </w:p>
    <w:p w14:paraId="32DCC4C5" w14:textId="77777777" w:rsidR="00DD79BE" w:rsidRPr="00BF2C57" w:rsidRDefault="007015A1"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There is sufficient evidence of an association between chronic asthma and both chronic airway obstruction and accelerated loss of pulmonary function. Because airway obstruction can lead directly to COPD, it is likely that asthma, with or without additional risk factors, can predispose a person to develop COPD. Studies demonstrating radiographic evidence of emphysema among life-long nonsmokers with asthma also support the possible role of chronic asthma in the genesis of </w:t>
      </w:r>
      <w:r w:rsidRPr="00BF2C57">
        <w:rPr>
          <w:rFonts w:ascii="Times New Roman" w:hAnsi="Times New Roman" w:cs="Times New Roman"/>
          <w:sz w:val="24"/>
          <w:szCs w:val="24"/>
        </w:rPr>
        <w:lastRenderedPageBreak/>
        <w:t xml:space="preserve">COPD. It remains uncertain, however, whether adults with asthma who meet </w:t>
      </w:r>
      <w:r w:rsidR="00DD79BE" w:rsidRPr="00BF2C57">
        <w:rPr>
          <w:rFonts w:ascii="Times New Roman" w:hAnsi="Times New Roman" w:cs="Times New Roman"/>
          <w:sz w:val="24"/>
          <w:szCs w:val="24"/>
        </w:rPr>
        <w:t>spirometry</w:t>
      </w:r>
      <w:r w:rsidRPr="00BF2C57">
        <w:rPr>
          <w:rFonts w:ascii="Times New Roman" w:hAnsi="Times New Roman" w:cs="Times New Roman"/>
          <w:sz w:val="24"/>
          <w:szCs w:val="24"/>
        </w:rPr>
        <w:t xml:space="preserve"> criteria for COPD, such as the GOLD criteria, are phenotypically and pathologically similar to or distinct from ‘‘typical’’ COPD as it is usually encountered in clinical practice. </w:t>
      </w:r>
    </w:p>
    <w:p w14:paraId="719DE9F8" w14:textId="79E10F21" w:rsidR="007015A1" w:rsidRPr="00BF2C57" w:rsidRDefault="007015A1"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One study showed that adults with asthma and fixed airway obstruction differ from those with COPD in radiographic appearance (lower HRCT emphysema scores) and airway inflammation (more eosinophils and fewer neutrophils) </w:t>
      </w:r>
      <w:r w:rsidR="00DD79BE" w:rsidRPr="00BF2C57">
        <w:rPr>
          <w:rFonts w:ascii="Times New Roman" w:hAnsi="Times New Roman" w:cs="Times New Roman"/>
          <w:sz w:val="24"/>
          <w:szCs w:val="24"/>
        </w:rPr>
        <w:fldChar w:fldCharType="begin" w:fldLock="1"/>
      </w:r>
      <w:r w:rsidR="00DD79BE" w:rsidRPr="00BF2C57">
        <w:rPr>
          <w:rFonts w:ascii="Times New Roman" w:hAnsi="Times New Roman" w:cs="Times New Roman"/>
          <w:sz w:val="24"/>
          <w:szCs w:val="24"/>
        </w:rPr>
        <w:instrText>ADDIN CSL_CITATION {"citationItems":[{"id":"ITEM-1","itemData":{"DOI":"10.1164/rccm.200203-183OC","ISSN":"1073449X","abstract":"To determine whether patients with fixed airflow obstruction have distinct pathologic and functional characteristics depending on a history of either asthma or chronic obstructive pulmonary disease (COPD), we characterized 46 consecutive outpatients presenting with fixed airflow obstruction by clinical history, pulmonary function tests, exhaled nitric oxide, sputum analysis, bronchoalveolar lavage, bronchial biopsy, and high-resolution computed tomography chest scans. Subjects with a history of COPD (n = 27) and subjects with a history of asthma (n = 19) had a similar degree of fixed airflow obstruction (FEV1: 56 ± 2 versus 56 ± 3% predicted) and airway hyperresponsiveness (PC20FEV1: 2.81 [3.1] versus 1.17 [3.3]). Subjects with a history of asthma had significantly more eosinophils in peripheral blood, sputum, bronchoalveolar lavage, and airway mucosa; fewer neutrophils in sputum and bronchoalveolar lavage fluid; a higher CD4+/CD8+ ratio of T cells infiltrating the airway mucosa; and a thicker reticular layer of the epithelial basement membrane. They also had significantly lower residual volume, higher diffusing capacity, higher exhaled nitric oxide, lower high-resolution computed tomography scan emphysema score, and greater reversibility to bronchodilator and steroids. In conclusion, despite similar fixed airflow obstruction, subjects with a history of asthma have distinct characteristics compared with subjects with a history of COPD and should be properly identified and treated.","author":[{"dropping-particle":"","family":"Fabbri","given":"Leonardo M.","non-dropping-particle":"","parse-names":false,"suffix":""},{"dropping-particle":"","family":"Romagnoli","given":"Micaela","non-dropping-particle":"","parse-names":false,"suffix":""},{"dropping-particle":"","family":"Corbetta","given":"Lorenzo","non-dropping-particle":"","parse-names":false,"suffix":""},{"dropping-particle":"","family":"Casoni","given":"Gianluca","non-dropping-particle":"","parse-names":false,"suffix":""},{"dropping-particle":"","family":"Busljetic","given":"Kamelija","non-dropping-particle":"","parse-names":false,"suffix":""},{"dropping-particle":"","family":"Turato","given":"Graziella","non-dropping-particle":"","parse-names":false,"suffix":""},{"dropping-particle":"","family":"Ligabue","given":"Guido","non-dropping-particle":"","parse-names":false,"suffix":""},{"dropping-particle":"","family":"Ciaccia","given":"Adalberto","non-dropping-particle":"","parse-names":false,"suffix":""},{"dropping-particle":"","family":"Saetta","given":"Marina","non-dropping-particle":"","parse-names":false,"suffix":""},{"dropping-particle":"","family":"Papi","given":"Alberto","non-dropping-particle":"","parse-names":false,"suffix":""}],"container-title":"American Journal of Respiratory and Critical Care Medicine","id":"ITEM-1","issue":"3","issued":{"date-parts":[["2003","2","1"]]},"page":"418-424","title":"Differences in airway inflammation in patients with fixed airflow obstruction due to asthma or chronic obstructive pulmonary disease","type":"article-journal","volume":"167"},"uris":["http://www.mendeley.com/documents/?uuid=36115a68-3c94-30ff-9c4f-35ecb0f87360"]}],"mendeley":{"formattedCitation":"(Fabbri et al., 2003)","plainTextFormattedCitation":"(Fabbri et al., 2003)","previouslyFormattedCitation":"(Fabbri et al., 2003)"},"properties":{"noteIndex":0},"schema":"https://github.com/citation-style-language/schema/raw/master/csl-citation.json"}</w:instrText>
      </w:r>
      <w:r w:rsidR="00DD79BE" w:rsidRPr="00BF2C57">
        <w:rPr>
          <w:rFonts w:ascii="Times New Roman" w:hAnsi="Times New Roman" w:cs="Times New Roman"/>
          <w:sz w:val="24"/>
          <w:szCs w:val="24"/>
        </w:rPr>
        <w:fldChar w:fldCharType="separate"/>
      </w:r>
      <w:r w:rsidR="00DD79BE" w:rsidRPr="00BF2C57">
        <w:rPr>
          <w:rFonts w:ascii="Times New Roman" w:hAnsi="Times New Roman" w:cs="Times New Roman"/>
          <w:noProof/>
          <w:sz w:val="24"/>
          <w:szCs w:val="24"/>
        </w:rPr>
        <w:t>(Fabbri et al., 2003)</w:t>
      </w:r>
      <w:r w:rsidR="00DD79BE" w:rsidRPr="00BF2C57">
        <w:rPr>
          <w:rFonts w:ascii="Times New Roman" w:hAnsi="Times New Roman" w:cs="Times New Roman"/>
          <w:sz w:val="24"/>
          <w:szCs w:val="24"/>
        </w:rPr>
        <w:fldChar w:fldCharType="end"/>
      </w:r>
      <w:r w:rsidRPr="00BF2C57">
        <w:rPr>
          <w:rFonts w:ascii="Times New Roman" w:hAnsi="Times New Roman" w:cs="Times New Roman"/>
          <w:sz w:val="24"/>
          <w:szCs w:val="24"/>
        </w:rPr>
        <w:t xml:space="preserve">, although other investigators have found airway neutrophilia in severe asthma that is more similar to COPD </w:t>
      </w:r>
      <w:r w:rsidR="00DD79BE" w:rsidRPr="00BF2C57">
        <w:rPr>
          <w:rFonts w:ascii="Times New Roman" w:hAnsi="Times New Roman" w:cs="Times New Roman"/>
          <w:sz w:val="24"/>
          <w:szCs w:val="24"/>
        </w:rPr>
        <w:fldChar w:fldCharType="begin" w:fldLock="1"/>
      </w:r>
      <w:r w:rsidR="007D4275" w:rsidRPr="00BF2C57">
        <w:rPr>
          <w:rFonts w:ascii="Times New Roman" w:hAnsi="Times New Roman" w:cs="Times New Roman"/>
          <w:sz w:val="24"/>
          <w:szCs w:val="24"/>
        </w:rPr>
        <w:instrText>ADDIN CSL_CITATION {"citationItems":[{"id":"ITEM-1","itemData":{"DOI":"10.1164/ajrccm.156.3.9610046","ISSN":"1073449X","abstract":"The role of inflammation in the pathogenesis of severe asthma chronically treated with high doses of glucocorticoids is poorly understood. Despite this, treatment has been aimed at advancing anti-inflammatory and immunomodulator therapy. This study was designed to evaluate both the presence and type of airway inflammation in patients with severe asthma. A prospective bronchoscopic study evaluated 14 severe, high-dose oral glucocorticoid dependent asthmatics. Bronchoalveolar lavage fluid was analyzed for cytology and inflammatory mediators. Endobronchial and transbronchial biopsies were performed in selected patients for morphometric evaluation of macrophage/monocytes, neutrophils, eosinophils and lymphocytes. These results were compared with lavage and endoand transbronchial biopsy studies in normal controls and patients with moderate asthma. The concentration of eosinophils in bronchoalveolar lavage fluid was highest in the moderate asthmatics not on glucocorticoids, with very little difference between normal controls and severe asthmatics (significant difference among the groups, p = 0.007). In contrast, the severe asthmatics demonstrated a twofold higher concentration of neutrophils in lavage than either the mild- moderate asthmatics, or the normal controls (p = 0.032 among the groups, p &lt; 0.05 between the severe asthmatics and both controls). Similar results were obtained in the endobronchial and transbronchial biopsy specimens, which consistently showed significantly higher numbers of neutrophils in the severe asthmatics than in the control groups. The eicosanoid mediators, thromboxane and leukotriene B4, were also highest in the severe asthma group (differences among the groups, p = 0.019 and p = 0.023, respectively). These findings suggest that inflammation remains in severe symptomatic asthmatics despite treatment with high dose glucocorticoids which may be due to the severity of disease, glucocorticoid treatment, or other as yet undefined factors.","author":[{"dropping-particle":"","family":"Wenzel","given":"Sally E.","non-dropping-particle":"","parse-names":false,"suffix":""},{"dropping-particle":"","family":"Szefler","given":"Stanley J.","non-dropping-particle":"","parse-names":false,"suffix":""},{"dropping-particle":"","family":"Leung","given":"Donald Y.M.","non-dropping-particle":"","parse-names":false,"suffix":""},{"dropping-particle":"","family":"Sloan","given":"Steven I.","non-dropping-particle":"","parse-names":false,"suffix":""},{"dropping-particle":"","family":"Rex","given":"Michael D.","non-dropping-particle":"","parse-names":false,"suffix":""},{"dropping-particle":"","family":"Martin","given":"Richard J.","non-dropping-particle":"","parse-names":false,"suffix":""}],"container-title":"American Journal of Respiratory and Critical Care Medicine","id":"ITEM-1","issue":"3 I","issued":{"date-parts":[["1997"]]},"page":"737-743","publisher":"American Thoracic Society","title":"Bronchoscopic evaluation of severe asthma: Persistent inflammation associated with high dose glucocorticoids","type":"article-journal","volume":"156"},"uris":["http://www.mendeley.com/documents/?uuid=0d87b209-7ec3-3c00-a546-0da79fa2cc95"]},{"id":"ITEM-2","itemData":{"DOI":"10.1164/ajrccm.160.3.9812110","ISSN":"1073449X","abstract":"The mechanisms associated with the development of severe, corticosteroid (CS)-dependent asthma are poorly understood, but likely heterogenous. It was hypothesized that severe asthma could be divided pathologically into two inflammatory groups based on the presence or absence of eosinophils, and that the inflammatory subtype would be associated with distinct structural, physiologic, and clinical characteristics. Thirty-four severe, refractory CS- dependent asthmatics were evaluated with endobronchial biopsy, pulmonary function, allergy testing, and clinical history. Milder asthmatic and normal control subjects were also evaluated. Tissue cell types and subbasement membrane (SBM) thickness were evaluated immunohistochemically. Fourteen severe asthmatics [eosinophil (-)] had nearly absent eosinophils (&lt; 2 SD from the normal mean). The remaining 20 severe asthmatics were categorized as eosinophil (+). Eosinophil (+) severe asthmatics had associated increases (p &lt; 0.05) in lymphocytes (CD3+, CD4+, CD8+), mast cells, and macrophages. Neutrophils were increased in severe asthmatics and not different between the groups. The SBM was significantly thicker in eosinophil (+) severe asthmatics than eosinophil (-) severe asthmatics and correlated with eosinophil numbers (r = 0.50). Despite the absence of eosinophils and the thinner SBM, the FEV1 was marginally lower in eosinophil (-) asthmatics (p = 0.05) with no difference in bronchodilator response. The eosinophil (+) group (with a thicker SBM) had more intubations than the eosinophil (-) group (p = 0.0004). Interestingly, this group also had a decreased FVC/slow vital capacity (SVC). These results suggest that two distinct pathologic, physiologic, and clinical subtypes of severe asthma exist, with implications for further research and treatment.","author":[{"dropping-particle":"","family":"Wenzel","given":"Sally E.","non-dropping-particle":"","parse-names":false,"suffix":""},{"dropping-particle":"","family":"Schwartz","given":"Lawrence B.","non-dropping-particle":"","parse-names":false,"suffix":""},{"dropping-particle":"","family":"Langmack","given":"Esther L.","non-dropping-particle":"","parse-names":false,"suffix":""},{"dropping-particle":"","family":"Halliday","given":"Janet L.","non-dropping-particle":"","parse-names":false,"suffix":""},{"dropping-particle":"","family":"Trudeau","given":"John B.","non-dropping-particle":"","parse-names":false,"suffix":""},{"dropping-particle":"","family":"Gibbs","given":"Robyn L.","non-dropping-particle":"","parse-names":false,"suffix":""},{"dropping-particle":"","family":"Chu","given":"Hong Wei","non-dropping-particle":"","parse-names":false,"suffix":""}],"container-title":"American Journal of Respiratory and Critical Care Medicine","id":"ITEM-2","issue":"3","issued":{"date-parts":[["1999"]]},"page":"1001-1008","publisher":"American Lung Association","title":"Evidence that severe asthma can be divided pathologically into two inflammatory subtypes with distinct physiologic and clinical characteristics","type":"article-journal","volume":"160"},"uris":["http://www.mendeley.com/documents/?uuid=1b7c3a4e-e90a-3643-8b1a-cbecbbe2ca1c"]}],"mendeley":{"formattedCitation":"(Wenzel et al., 1999, 1997)","plainTextFormattedCitation":"(Wenzel et al., 1999, 1997)","previouslyFormattedCitation":"(Wenzel et al., 1999, 1997)"},"properties":{"noteIndex":0},"schema":"https://github.com/citation-style-language/schema/raw/master/csl-citation.json"}</w:instrText>
      </w:r>
      <w:r w:rsidR="00DD79BE" w:rsidRPr="00BF2C57">
        <w:rPr>
          <w:rFonts w:ascii="Times New Roman" w:hAnsi="Times New Roman" w:cs="Times New Roman"/>
          <w:sz w:val="24"/>
          <w:szCs w:val="24"/>
        </w:rPr>
        <w:fldChar w:fldCharType="separate"/>
      </w:r>
      <w:r w:rsidR="00DD79BE" w:rsidRPr="00BF2C57">
        <w:rPr>
          <w:rFonts w:ascii="Times New Roman" w:hAnsi="Times New Roman" w:cs="Times New Roman"/>
          <w:noProof/>
          <w:sz w:val="24"/>
          <w:szCs w:val="24"/>
        </w:rPr>
        <w:t>(Wenzel et al., 1999, 1997)</w:t>
      </w:r>
      <w:r w:rsidR="00DD79BE" w:rsidRPr="00BF2C57">
        <w:rPr>
          <w:rFonts w:ascii="Times New Roman" w:hAnsi="Times New Roman" w:cs="Times New Roman"/>
          <w:sz w:val="24"/>
          <w:szCs w:val="24"/>
        </w:rPr>
        <w:fldChar w:fldCharType="end"/>
      </w:r>
      <w:r w:rsidRPr="00BF2C57">
        <w:rPr>
          <w:rFonts w:ascii="Times New Roman" w:hAnsi="Times New Roman" w:cs="Times New Roman"/>
          <w:sz w:val="24"/>
          <w:szCs w:val="24"/>
        </w:rPr>
        <w:t xml:space="preserve">. Further research will be necessary to define </w:t>
      </w:r>
      <w:r w:rsidR="008B3037" w:rsidRPr="00BF2C57">
        <w:rPr>
          <w:rFonts w:ascii="Times New Roman" w:hAnsi="Times New Roman" w:cs="Times New Roman"/>
          <w:sz w:val="24"/>
          <w:szCs w:val="24"/>
        </w:rPr>
        <w:t>sub phenotypes</w:t>
      </w:r>
      <w:r w:rsidRPr="00BF2C57">
        <w:rPr>
          <w:rFonts w:ascii="Times New Roman" w:hAnsi="Times New Roman" w:cs="Times New Roman"/>
          <w:sz w:val="24"/>
          <w:szCs w:val="24"/>
        </w:rPr>
        <w:t xml:space="preserve"> of COPD and the relationship to chronic asthma and airway remodeling</w:t>
      </w:r>
      <w:r w:rsidR="007D4275" w:rsidRPr="00BF2C57">
        <w:rPr>
          <w:rFonts w:ascii="Times New Roman" w:hAnsi="Times New Roman" w:cs="Times New Roman"/>
          <w:sz w:val="24"/>
          <w:szCs w:val="24"/>
        </w:rPr>
        <w:t xml:space="preserve"> </w:t>
      </w:r>
      <w:r w:rsidR="007D4275" w:rsidRPr="00BF2C57">
        <w:rPr>
          <w:rFonts w:ascii="Times New Roman" w:hAnsi="Times New Roman" w:cs="Times New Roman"/>
          <w:sz w:val="24"/>
          <w:szCs w:val="24"/>
        </w:rPr>
        <w:fldChar w:fldCharType="begin" w:fldLock="1"/>
      </w:r>
      <w:r w:rsidR="00887268" w:rsidRPr="00BF2C57">
        <w:rPr>
          <w:rFonts w:ascii="Times New Roman" w:hAnsi="Times New Roman" w:cs="Times New Roman"/>
          <w:sz w:val="24"/>
          <w:szCs w:val="24"/>
        </w:rPr>
        <w:instrText>ADDIN CSL_CITATION {"citationItems":[{"id":"ITEM-1","itemData":{"DOI":"10.1164/rccm.200811-1757ST","ISSN":"1073449X","abstract":"Rationale: Although cigarette smoking is the most important cause of chronic obstructive pulmonary disease (COPD), a substantial proportion of COPD cases cannot be explained by smoking alone. Objectives: To evaluate the risk factors for COPD besides personal cigarette smoking. Methods: We constituted an ad hoc subcommittee of the American Thoracic Society Environmental and Occupational Health Assembly. An international group of members was invited, based on their scientific expertise in a specific risk factor for COPD. For each risk factor area, the committee reviewed the literature, summarized the evidence, and developed conclusions about the likelihood of it causing COPD. All conclusions were based on unanimous consensus. Measurements and Main Results: The population-attributable fraction for smoking as a cause of COPD ranged from 9.7 to 97.9%, but was less than 80% in most studies, indicating a substantial burden of disease attributable to nonsmoking risk factors. On the basis of our review, we concluded that specific genetic syndromes and occupational exposures were causally related to the development of COPD. Traffic and other outdoor pollution, secondhand smoke, biomass smoke, and dietary factors are associated with COPD, but sufficient criteria for causation were not met. Chronic asthma and tuberculosis are associated with irreversible loss of lung function, but there remains uncertainty about whether there are important phenotypic differences compared with COPD as it is typically encountered in clinical settings. Conclusions: In public health terms, a substantive burden of COPD is attributable to risk factors other than smoking. To prevent COPD-related disability and mortality, efforts must focus on prevention and cessation of exposure to smoking and these other, less well-recognized risk factors.","author":[{"dropping-particle":"","family":"Eisner","given":"Mark D.","non-dropping-particle":"","parse-names":false,"suffix":""},{"dropping-particle":"","family":"Anthonisen","given":"Nicholas","non-dropping-particle":"","parse-names":false,"suffix":""},{"dropping-particle":"","family":"Coultas","given":"David","non-dropping-particle":"","parse-names":false,"suffix":""},{"dropping-particle":"","family":"Kuenzli","given":"Nino","non-dropping-particle":"","parse-names":false,"suffix":""},{"dropping-particle":"","family":"Perez-Padilla","given":"Rogelio","non-dropping-particle":"","parse-names":false,"suffix":""},{"dropping-particle":"","family":"Postma","given":"Dirkje","non-dropping-particle":"","parse-names":false,"suffix":""},{"dropping-particle":"","family":"Romieu","given":"Isabelle","non-dropping-particle":"","parse-names":false,"suffix":""},{"dropping-particle":"","family":"Silverman","given":"Edwin K.","non-dropping-particle":"","parse-names":false,"suffix":""},{"dropping-particle":"","family":"Balmes","given":"John R.","non-dropping-particle":"","parse-names":false,"suffix":""}],"container-title":"American Journal of Respiratory and Critical Care Medicine","id":"ITEM-1","issue":"5","issued":{"date-parts":[["2010","9","1"]]},"page":"693-718","title":"An official American Thoracic Society public policy statement: Novel risk factors and the global burden of chronic obstructive pulmonary disease","type":"article","volume":"182"},"uris":["http://www.mendeley.com/documents/?uuid=d1706006-7612-3c03-aeda-a77d3ced3cbb"]}],"mendeley":{"formattedCitation":"(Eisner et al., 2010)","plainTextFormattedCitation":"(Eisner et al., 2010)","previouslyFormattedCitation":"(Eisner et al., 2010)"},"properties":{"noteIndex":0},"schema":"https://github.com/citation-style-language/schema/raw/master/csl-citation.json"}</w:instrText>
      </w:r>
      <w:r w:rsidR="007D4275" w:rsidRPr="00BF2C57">
        <w:rPr>
          <w:rFonts w:ascii="Times New Roman" w:hAnsi="Times New Roman" w:cs="Times New Roman"/>
          <w:sz w:val="24"/>
          <w:szCs w:val="24"/>
        </w:rPr>
        <w:fldChar w:fldCharType="separate"/>
      </w:r>
      <w:r w:rsidR="007D4275" w:rsidRPr="00BF2C57">
        <w:rPr>
          <w:rFonts w:ascii="Times New Roman" w:hAnsi="Times New Roman" w:cs="Times New Roman"/>
          <w:noProof/>
          <w:sz w:val="24"/>
          <w:szCs w:val="24"/>
        </w:rPr>
        <w:t>(Eisner et al., 2010)</w:t>
      </w:r>
      <w:r w:rsidR="007D4275" w:rsidRPr="00BF2C57">
        <w:rPr>
          <w:rFonts w:ascii="Times New Roman" w:hAnsi="Times New Roman" w:cs="Times New Roman"/>
          <w:sz w:val="24"/>
          <w:szCs w:val="24"/>
        </w:rPr>
        <w:fldChar w:fldCharType="end"/>
      </w:r>
      <w:r w:rsidR="007D4275" w:rsidRPr="00BF2C57">
        <w:rPr>
          <w:rFonts w:ascii="Times New Roman" w:hAnsi="Times New Roman" w:cs="Times New Roman"/>
          <w:sz w:val="24"/>
          <w:szCs w:val="24"/>
        </w:rPr>
        <w:t>.</w:t>
      </w:r>
    </w:p>
    <w:p w14:paraId="4220710D" w14:textId="349E9547" w:rsidR="007015A1" w:rsidRPr="00BF2C57" w:rsidRDefault="007015A1"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 xml:space="preserve">Furthermore, it has been reported that occupational exposures, such as to </w:t>
      </w:r>
      <w:r w:rsidR="008B3037" w:rsidRPr="00BF2C57">
        <w:rPr>
          <w:rFonts w:ascii="Times New Roman" w:hAnsi="Times New Roman" w:cs="Times New Roman"/>
          <w:sz w:val="24"/>
          <w:szCs w:val="24"/>
        </w:rPr>
        <w:t>vapors</w:t>
      </w:r>
      <w:r w:rsidRPr="00BF2C57">
        <w:rPr>
          <w:rFonts w:ascii="Times New Roman" w:hAnsi="Times New Roman" w:cs="Times New Roman"/>
          <w:sz w:val="24"/>
          <w:szCs w:val="24"/>
        </w:rPr>
        <w:t xml:space="preserve">, gas, dust or fumes, might trigger COPD exacerbations in a similar way to that in which they elicit asthma attacks </w:t>
      </w:r>
      <w:r w:rsidR="00887268" w:rsidRPr="00BF2C57">
        <w:rPr>
          <w:rFonts w:ascii="Times New Roman" w:hAnsi="Times New Roman" w:cs="Times New Roman"/>
          <w:sz w:val="24"/>
          <w:szCs w:val="24"/>
        </w:rPr>
        <w:fldChar w:fldCharType="begin" w:fldLock="1"/>
      </w:r>
      <w:r w:rsidR="00A834BB" w:rsidRPr="00BF2C57">
        <w:rPr>
          <w:rFonts w:ascii="Times New Roman" w:hAnsi="Times New Roman" w:cs="Times New Roman"/>
          <w:sz w:val="24"/>
          <w:szCs w:val="24"/>
        </w:rPr>
        <w:instrText>ADDIN CSL_CITATION {"citationItems":[{"id":"ITEM-1","itemData":{"DOI":"10.1164/rccm.201408-1407OC","ISSN":"15354970","abstract":"Rationale: Links between occupational exposures and morbidity in individuals with established chronic obstructive pulmonary disease (COPD) remain unclear. Objectives: To determine the impact of occupational exposures on COPD morbidity. Methods: A job exposure matrix (JEM) determined occupational exposure likelihood based on longest job in current/former smokers (n = 1,075) recruited as part of the Subpopulations and Intermediate Outcomes in COPD Study, of whom 721 had established COPD. Bivariate and multivariate linear regression models estimated the association of occupational exposure with COPD, and among those with established disease, the occupational exposure associations with 6-minute-walk distance (6MWD), the Modified Medical Research Council Dyspnea Scale (mMRC), the COPD Assessment Test (CAT), St. George's Respiratory Questionnaire (SGRQ), 12-item Short-Form Physical Component (SF-12), and COPD exacerbations requiring health care utilization, adjusting for demographics, current smoking status, and cumulative pack-years. Measurements and Main Results: An intermediate/high risk of occupational exposure by JEM was found in 38% of participants. In multivariate analysis, those with job exposures had higher odds ofCOPD(odds ratio, 1.44; 95% confidence interval, 1.04-1.97). Among those with COPD, job exposures were associated with shorter 6MWDs (-26.0 m; P = 0.006); worse scores for mMRC (0.23; P = 0.004), CAT (1.8; P = 0.003), SGRQ(4.5; P = 0.003), and SF-12 Physical (-3.3; P &lt; 0.0001); and greater odds of exacerbation requiring health care utilization (odds ratio, 1.55; P = 0.03). Conclusions: Accounting for smoking, occupational exposurewas associated with COPD risk and, for those with established disease, shorter walk distance, greater breathlessness, worse quality of life, and increased exacerbation risk. Clinicians should obtain occupational histories from patients with COPD because work-related exposures may influence disease burden.","author":[{"dropping-particle":"","family":"Paulin","given":"Laura M.","non-dropping-particle":"","parse-names":false,"suffix":""},{"dropping-particle":"","family":"Diette","given":"Gregory B.","non-dropping-particle":"","parse-names":false,"suffix":""},{"dropping-particle":"","family":"Blanc","given":"Paul D.","non-dropping-particle":"","parse-names":false,"suffix":""},{"dropping-particle":"","family":"Putcha","given":"Nirupama","non-dropping-particle":"","parse-names":false,"suffix":""},{"dropping-particle":"","family":"Eisner","given":"Mark D.","non-dropping-particle":"","parse-names":false,"suffix":""},{"dropping-particle":"","family":"Kanner","given":"Richard E.","non-dropping-particle":"","parse-names":false,"suffix":""},{"dropping-particle":"","family":"Belli","given":"Andrew J.","non-dropping-particle":"","parse-names":false,"suffix":""},{"dropping-particle":"","family":"Christenson","given":"Stephanie","non-dropping-particle":"","parse-names":false,"suffix":""},{"dropping-particle":"","family":"Tashkin","given":"Donald P.","non-dropping-particle":"","parse-names":false,"suffix":""},{"dropping-particle":"","family":"Han","given":"Mei Lan","non-dropping-particle":"","parse-names":false,"suffix":""},{"dropping-particle":"","family":"Graham Barr","given":"R.","non-dropping-particle":"","parse-names":false,"suffix":""},{"dropping-particle":"","family":"Hansel","given":"Nadia N.","non-dropping-particle":"","parse-names":false,"suffix":""}],"container-title":"American Journal of Respiratory and Critical Care Medicine","id":"ITEM-1","issue":"5","issued":{"date-parts":[["2015","3","1"]]},"page":"557-565","publisher":"American Thoracic Society","title":"Occupational exposures are associated with worse morbidity in patients with chronic obstructive pulmonary disease","type":"article-journal","volume":"191"},"uris":["http://www.mendeley.com/documents/?uuid=fbb34f27-62ea-3460-b6df-69b2bb12528e"]}],"mendeley":{"formattedCitation":"(Paulin et al., 2015)","plainTextFormattedCitation":"(Paulin et al., 2015)","previouslyFormattedCitation":"(Paulin et al., 2015)"},"properties":{"noteIndex":0},"schema":"https://github.com/citation-style-language/schema/raw/master/csl-citation.json"}</w:instrText>
      </w:r>
      <w:r w:rsidR="00887268" w:rsidRPr="00BF2C57">
        <w:rPr>
          <w:rFonts w:ascii="Times New Roman" w:hAnsi="Times New Roman" w:cs="Times New Roman"/>
          <w:sz w:val="24"/>
          <w:szCs w:val="24"/>
        </w:rPr>
        <w:fldChar w:fldCharType="separate"/>
      </w:r>
      <w:r w:rsidR="00887268" w:rsidRPr="00BF2C57">
        <w:rPr>
          <w:rFonts w:ascii="Times New Roman" w:hAnsi="Times New Roman" w:cs="Times New Roman"/>
          <w:noProof/>
          <w:sz w:val="24"/>
          <w:szCs w:val="24"/>
        </w:rPr>
        <w:t>(Paulin et al., 2015)</w:t>
      </w:r>
      <w:r w:rsidR="00887268" w:rsidRPr="00BF2C57">
        <w:rPr>
          <w:rFonts w:ascii="Times New Roman" w:hAnsi="Times New Roman" w:cs="Times New Roman"/>
          <w:sz w:val="24"/>
          <w:szCs w:val="24"/>
        </w:rPr>
        <w:fldChar w:fldCharType="end"/>
      </w:r>
      <w:r w:rsidR="00887268" w:rsidRPr="00BF2C57">
        <w:rPr>
          <w:rFonts w:ascii="Times New Roman" w:hAnsi="Times New Roman" w:cs="Times New Roman"/>
          <w:sz w:val="24"/>
          <w:szCs w:val="24"/>
        </w:rPr>
        <w:t>.</w:t>
      </w:r>
      <w:r w:rsidR="008B3037" w:rsidRPr="00BF2C57">
        <w:rPr>
          <w:rFonts w:ascii="Times New Roman" w:hAnsi="Times New Roman" w:cs="Times New Roman"/>
          <w:sz w:val="24"/>
          <w:szCs w:val="24"/>
        </w:rPr>
        <w:t xml:space="preserve"> </w:t>
      </w:r>
      <w:r w:rsidR="008B3037" w:rsidRPr="00BF2C57">
        <w:rPr>
          <w:rFonts w:ascii="Times New Roman" w:hAnsi="Times New Roman" w:cs="Times New Roman"/>
          <w:noProof/>
          <w:sz w:val="24"/>
          <w:szCs w:val="24"/>
        </w:rPr>
        <w:t xml:space="preserve">Paulin et al., 2015 conducted a </w:t>
      </w:r>
      <w:r w:rsidR="008B3037" w:rsidRPr="00BF2C57">
        <w:rPr>
          <w:rFonts w:ascii="Times New Roman" w:hAnsi="Times New Roman" w:cs="Times New Roman"/>
          <w:sz w:val="24"/>
          <w:szCs w:val="24"/>
        </w:rPr>
        <w:t>multicenter cohort study including current and former smokers with and without COPD, Participants with COPD were 40 to 80 years old. In that study, association between occupational exposure with COPD, it was not statistically significant (odds ratio [OR], 1.20; 95% confidence interval [CI], 0.92–1.56) in bivariate analysis; however, after adjustment for potential confounders, including smoking, occupational exposure was associated with a higher point-estimated odds of COPD, which was statistically significant (OR, 1.44; 95% CI, 1.04–1.97). Occupational exposures were associated with greater odds of COPD among former smokers as compared with current smokers (OR, 1.75; 95% CI, 1.15–2.66 vs. OR, 1.09; 95% CI, 0.66–1.82; smoking- exposure interaction, P =0.06) and among those with fewer versus more pack-years of smoking (OR, 1.97; 95% CI, 1.27–3.05 vs. OR, 1.02; 95% CI, 0.64–1.61; pack-years–exposure interaction, P =0.05). There was no substantive difference between male and female smokers and the odds of COPD (men: OR, 1.44;95% CI, 0.95–2.17 vs. women: OR, 1.41; 95% CI, 0.85–2.31; sex–exposure interaction, P =0.74). When defining COPD using LLN criteria (n = 595), there was an association between occupational exposures and COPD in bivariate (OR,1.44; 95% CI, 1.12–1.85) and multivariate (OR = 1.57; 95% CI, 1.18–2.10) analyses.</w:t>
      </w:r>
    </w:p>
    <w:p w14:paraId="7D97809E" w14:textId="736D98DE" w:rsidR="00A834BB" w:rsidRPr="00BF2C57" w:rsidRDefault="008B3037" w:rsidP="009337DE">
      <w:pPr>
        <w:spacing w:line="360" w:lineRule="auto"/>
        <w:jc w:val="both"/>
        <w:rPr>
          <w:rFonts w:ascii="Times New Roman" w:hAnsi="Times New Roman" w:cs="Times New Roman"/>
          <w:color w:val="000000"/>
          <w:sz w:val="24"/>
          <w:szCs w:val="24"/>
          <w:shd w:val="clear" w:color="auto" w:fill="FFFFFF"/>
        </w:rPr>
      </w:pPr>
      <w:r w:rsidRPr="00BF2C57">
        <w:rPr>
          <w:rFonts w:ascii="Times New Roman" w:hAnsi="Times New Roman" w:cs="Times New Roman"/>
          <w:color w:val="000000"/>
          <w:sz w:val="24"/>
          <w:szCs w:val="24"/>
          <w:shd w:val="clear" w:color="auto" w:fill="FFFFFF"/>
        </w:rPr>
        <w:t xml:space="preserve">In Bangladesh, </w:t>
      </w:r>
      <w:r w:rsidR="009D7C13" w:rsidRPr="00BF2C57">
        <w:rPr>
          <w:rFonts w:ascii="Times New Roman" w:hAnsi="Times New Roman" w:cs="Times New Roman"/>
          <w:color w:val="000000"/>
          <w:sz w:val="24"/>
          <w:szCs w:val="24"/>
          <w:shd w:val="clear" w:color="auto" w:fill="FFFFFF"/>
        </w:rPr>
        <w:fldChar w:fldCharType="begin" w:fldLock="1"/>
      </w:r>
      <w:r w:rsidR="00B54609" w:rsidRPr="00BF2C57">
        <w:rPr>
          <w:rFonts w:ascii="Times New Roman" w:hAnsi="Times New Roman" w:cs="Times New Roman"/>
          <w:color w:val="000000"/>
          <w:sz w:val="24"/>
          <w:szCs w:val="24"/>
          <w:shd w:val="clear" w:color="auto" w:fill="FFFFFF"/>
        </w:rPr>
        <w:instrText>ADDIN CSL_CITATION {"citationItems":[{"id":"ITEM-1","itemData":{"DOI":"10.3109/15412555.2015.1041101","ISSN":"15412563","PMID":"26263031","abstract":"Rationale: There is a paucity of population-based data on COPD prevalence and its determinants in Bangladesh.Objective: To measure COPD prevalence and socioeconomic and lifestyle determinants among ≥40 years Bangladeshi adults.Methods: In a cross-sectional study, we measured lung function of 3744 randomly selected adults ≥40 years from rural and urban areas in Bangladesh, using a handheld spirometer. COPD was defined according to the Global Initiative for Chronic Obstructive Lung Disease (GOLD) criteria as post-bronchodilator ratio of Forced Expiratory Volume in 1st second (FEV1) to Forced Vital Capacity (FVC) &lt; 0.7. In addition, COPD was also assessed by the lower limit of normal (LLN) threshold defined as lower fifth percentile for the predicted FEV1/FVC.Results: The prevalence of COPD was 13.5% by GOLD criteria and 10.3% by LLN criteria. Prevalence of COPD was higher among rural than urban residents and in males than females. More than half of the COPD cases were stage II COPD by both criteria. Milder cases (Stages I and II) were over estimated by the GOLD fixed criteria, but more severe cases (Stages III and IV) were similarly classified. In multiple logistic regression analysis, older age, male sex, illiteracy, underweight, history of smoking (both current and former), history of asthma and solid fuel use were significant predictors of COPD.Conclusion: COPD is a highly prevalent and grossly underdiagnosed public health problem in Bangladeshi adults aged 40 years or older. Illiteracy, smoking and biomass fuel burning are modifiable determinants of COPD.","author":[{"dropping-particle":"","family":"Alam","given":"Dewan S.","non-dropping-particle":"","parse-names":false,"suffix":""},{"dropping-particle":"","family":"Chowdhury","given":"Muhammad Ah","non-dropping-particle":"","parse-names":false,"suffix":""},{"dropping-particle":"","family":"Siddiquee","given":"Ali T.","non-dropping-particle":"","parse-names":false,"suffix":""},{"dropping-particle":"","family":"Ahmed","given":"Shyfuddin","non-dropping-particle":"","parse-names":false,"suffix":""},{"dropping-particle":"","family":"Clemens","given":"John D.","non-dropping-particle":"","parse-names":false,"suffix":""}],"container-title":"COPD: Journal of Chronic Obstructive Pulmonary Disease","id":"ITEM-1","issue":"6","issued":{"date-parts":[["2015","11","2"]]},"page":"658-667","publisher":"Taylor and Francis Ltd","title":"Prevalence and determinants of chronic obstructive pulmonary disease (COPD) in Bangladesh","type":"article-journal","volume":"12"},"uris":["http://www.mendeley.com/documents/?uuid=7cbd6894-9fd7-33fa-8e12-b25f2285fe78"]}],"mendeley":{"formattedCitation":"(Alam et al., 2015)","manualFormatting":"Alam et al., (2015)","plainTextFormattedCitation":"(Alam et al., 2015)","previouslyFormattedCitation":"(Alam et al., 2015)"},"properties":{"noteIndex":0},"schema":"https://github.com/citation-style-language/schema/raw/master/csl-citation.json"}</w:instrText>
      </w:r>
      <w:r w:rsidR="009D7C13" w:rsidRPr="00BF2C57">
        <w:rPr>
          <w:rFonts w:ascii="Times New Roman" w:hAnsi="Times New Roman" w:cs="Times New Roman"/>
          <w:color w:val="000000"/>
          <w:sz w:val="24"/>
          <w:szCs w:val="24"/>
          <w:shd w:val="clear" w:color="auto" w:fill="FFFFFF"/>
        </w:rPr>
        <w:fldChar w:fldCharType="separate"/>
      </w:r>
      <w:r w:rsidR="009D7C13" w:rsidRPr="00BF2C57">
        <w:rPr>
          <w:rFonts w:ascii="Times New Roman" w:hAnsi="Times New Roman" w:cs="Times New Roman"/>
          <w:noProof/>
          <w:color w:val="000000"/>
          <w:sz w:val="24"/>
          <w:szCs w:val="24"/>
          <w:shd w:val="clear" w:color="auto" w:fill="FFFFFF"/>
        </w:rPr>
        <w:t>Alam et al., (2015)</w:t>
      </w:r>
      <w:r w:rsidR="009D7C13" w:rsidRPr="00BF2C57">
        <w:rPr>
          <w:rFonts w:ascii="Times New Roman" w:hAnsi="Times New Roman" w:cs="Times New Roman"/>
          <w:color w:val="000000"/>
          <w:sz w:val="24"/>
          <w:szCs w:val="24"/>
          <w:shd w:val="clear" w:color="auto" w:fill="FFFFFF"/>
        </w:rPr>
        <w:fldChar w:fldCharType="end"/>
      </w:r>
      <w:r w:rsidR="00A834BB" w:rsidRPr="00BF2C57">
        <w:rPr>
          <w:rFonts w:ascii="Times New Roman" w:hAnsi="Times New Roman" w:cs="Times New Roman"/>
          <w:color w:val="000000"/>
          <w:sz w:val="24"/>
          <w:szCs w:val="24"/>
          <w:shd w:val="clear" w:color="auto" w:fill="FFFFFF"/>
        </w:rPr>
        <w:t>reported that individuals with a history of asthma had seven times higher probability of developing COPD, even after adjusting for smoking history and other potential confounders (OR: 6.9; 95% CI, 4.9-9.5; </w:t>
      </w:r>
      <w:r w:rsidR="00A834BB" w:rsidRPr="00BF2C57">
        <w:rPr>
          <w:rStyle w:val="Emphasis"/>
          <w:rFonts w:ascii="Times New Roman" w:hAnsi="Times New Roman" w:cs="Times New Roman"/>
          <w:color w:val="000000"/>
          <w:sz w:val="24"/>
          <w:szCs w:val="24"/>
          <w:shd w:val="clear" w:color="auto" w:fill="FFFFFF"/>
        </w:rPr>
        <w:t>p</w:t>
      </w:r>
      <w:r w:rsidR="00A834BB" w:rsidRPr="00BF2C57">
        <w:rPr>
          <w:rFonts w:ascii="Times New Roman" w:hAnsi="Times New Roman" w:cs="Times New Roman"/>
          <w:color w:val="000000"/>
          <w:sz w:val="24"/>
          <w:szCs w:val="24"/>
          <w:shd w:val="clear" w:color="auto" w:fill="FFFFFF"/>
        </w:rPr>
        <w:t> &lt; 0.001).</w:t>
      </w:r>
    </w:p>
    <w:p w14:paraId="3B920A93" w14:textId="00AE707D" w:rsidR="00643C8D" w:rsidRPr="00BF2C57" w:rsidRDefault="000237D6"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lastRenderedPageBreak/>
        <w:t>In summary, the evidence shows that smoking potentiates the effect of silica dust exposure on airflow obstruction. Thus, eliminating or decreasing both dust and smoking</w:t>
      </w:r>
      <w:r w:rsidR="00887268" w:rsidRPr="00BF2C57">
        <w:rPr>
          <w:rFonts w:ascii="Times New Roman" w:hAnsi="Times New Roman" w:cs="Times New Roman"/>
          <w:sz w:val="24"/>
          <w:szCs w:val="24"/>
        </w:rPr>
        <w:t>, occupational exposure, asthma</w:t>
      </w:r>
      <w:r w:rsidRPr="00BF2C57">
        <w:rPr>
          <w:rFonts w:ascii="Times New Roman" w:hAnsi="Times New Roman" w:cs="Times New Roman"/>
          <w:sz w:val="24"/>
          <w:szCs w:val="24"/>
        </w:rPr>
        <w:t xml:space="preserve"> </w:t>
      </w:r>
      <w:r w:rsidR="00887268" w:rsidRPr="00BF2C57">
        <w:rPr>
          <w:rFonts w:ascii="Times New Roman" w:hAnsi="Times New Roman" w:cs="Times New Roman"/>
          <w:sz w:val="24"/>
          <w:szCs w:val="24"/>
        </w:rPr>
        <w:t>are some</w:t>
      </w:r>
      <w:r w:rsidRPr="00BF2C57">
        <w:rPr>
          <w:rFonts w:ascii="Times New Roman" w:hAnsi="Times New Roman" w:cs="Times New Roman"/>
          <w:sz w:val="24"/>
          <w:szCs w:val="24"/>
        </w:rPr>
        <w:t xml:space="preserve"> important </w:t>
      </w:r>
      <w:r w:rsidR="00BF624E" w:rsidRPr="00BF2C57">
        <w:rPr>
          <w:rFonts w:ascii="Times New Roman" w:hAnsi="Times New Roman" w:cs="Times New Roman"/>
          <w:sz w:val="24"/>
          <w:szCs w:val="24"/>
        </w:rPr>
        <w:t xml:space="preserve">which </w:t>
      </w:r>
      <w:r w:rsidRPr="00BF2C57">
        <w:rPr>
          <w:rFonts w:ascii="Times New Roman" w:hAnsi="Times New Roman" w:cs="Times New Roman"/>
          <w:sz w:val="24"/>
          <w:szCs w:val="24"/>
        </w:rPr>
        <w:t xml:space="preserve">associated </w:t>
      </w:r>
      <w:r w:rsidR="00BF624E" w:rsidRPr="00BF2C57">
        <w:rPr>
          <w:rFonts w:ascii="Times New Roman" w:hAnsi="Times New Roman" w:cs="Times New Roman"/>
          <w:sz w:val="24"/>
          <w:szCs w:val="24"/>
        </w:rPr>
        <w:t xml:space="preserve">with </w:t>
      </w:r>
      <w:r w:rsidRPr="00BF2C57">
        <w:rPr>
          <w:rFonts w:ascii="Times New Roman" w:hAnsi="Times New Roman" w:cs="Times New Roman"/>
          <w:sz w:val="24"/>
          <w:szCs w:val="24"/>
        </w:rPr>
        <w:t xml:space="preserve">COPD. </w:t>
      </w:r>
    </w:p>
    <w:p w14:paraId="23C1E77E" w14:textId="6188BD32" w:rsidR="009357D5" w:rsidRPr="00BF2C57" w:rsidRDefault="00507A33" w:rsidP="009337DE">
      <w:pPr>
        <w:spacing w:line="360" w:lineRule="auto"/>
        <w:jc w:val="both"/>
        <w:rPr>
          <w:rFonts w:ascii="Times New Roman" w:hAnsi="Times New Roman" w:cs="Times New Roman"/>
          <w:b/>
          <w:bCs/>
          <w:i/>
          <w:iCs/>
          <w:sz w:val="24"/>
          <w:szCs w:val="24"/>
        </w:rPr>
      </w:pPr>
      <w:r w:rsidRPr="00BF2C57">
        <w:rPr>
          <w:rFonts w:ascii="Times New Roman" w:hAnsi="Times New Roman" w:cs="Times New Roman"/>
          <w:b/>
          <w:bCs/>
          <w:i/>
          <w:iCs/>
          <w:sz w:val="24"/>
          <w:szCs w:val="24"/>
        </w:rPr>
        <w:t>Associat</w:t>
      </w:r>
      <w:r w:rsidR="00BF624E" w:rsidRPr="00BF2C57">
        <w:rPr>
          <w:rFonts w:ascii="Times New Roman" w:hAnsi="Times New Roman" w:cs="Times New Roman"/>
          <w:b/>
          <w:bCs/>
          <w:i/>
          <w:iCs/>
          <w:sz w:val="24"/>
          <w:szCs w:val="24"/>
        </w:rPr>
        <w:t xml:space="preserve">ion of </w:t>
      </w:r>
      <w:r w:rsidRPr="00BF2C57">
        <w:rPr>
          <w:rFonts w:ascii="Times New Roman" w:hAnsi="Times New Roman" w:cs="Times New Roman"/>
          <w:b/>
          <w:bCs/>
          <w:i/>
          <w:iCs/>
          <w:sz w:val="24"/>
          <w:szCs w:val="24"/>
        </w:rPr>
        <w:t>COPD and Socioeconomic status</w:t>
      </w:r>
      <w:r w:rsidR="005E3944" w:rsidRPr="00BF2C57">
        <w:rPr>
          <w:rFonts w:ascii="Times New Roman" w:hAnsi="Times New Roman" w:cs="Times New Roman"/>
          <w:b/>
          <w:bCs/>
          <w:i/>
          <w:iCs/>
          <w:sz w:val="24"/>
          <w:szCs w:val="24"/>
        </w:rPr>
        <w:t>/ Demographic profile</w:t>
      </w:r>
    </w:p>
    <w:p w14:paraId="0D2FECBF" w14:textId="77777777" w:rsidR="006B369B" w:rsidRPr="00BF2C57" w:rsidRDefault="008B3037"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Many studies from developed countries suggested that socioeconomic status (SES), measured by income and educational level, is associated with lung function and COPD in terms of exacerbation, prevalence and mortality. This association may be partly explained by the greater proportion of smokers among people in lower socioeconomic groups, but smoking may not explain all of the association.</w:t>
      </w:r>
    </w:p>
    <w:p w14:paraId="26CB377D" w14:textId="427E66F3" w:rsidR="008B3037" w:rsidRPr="00BF2C57" w:rsidRDefault="008B3037"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fldChar w:fldCharType="begin" w:fldLock="1"/>
      </w:r>
      <w:r w:rsidR="00702D7F" w:rsidRPr="00BF2C57">
        <w:rPr>
          <w:rFonts w:ascii="Times New Roman" w:hAnsi="Times New Roman" w:cs="Times New Roman"/>
          <w:sz w:val="24"/>
          <w:szCs w:val="24"/>
        </w:rPr>
        <w:instrText>ADDIN CSL_CITATION {"citationItems":[{"id":"ITEM-1","itemData":{"DOI":"10.1186/1471-2458-11-586","ISSN":"1471-2458","author":[{"dropping-particle":"","family":"Yin","given":"Peng","non-dropping-particle":"","parse-names":false,"suffix":""},{"dropping-particle":"","family":"Zhang","given":"Mei","non-dropping-particle":"","parse-names":false,"suffix":""},{"dropping-particle":"","family":"Li","given":"Yichong","non-dropping-particle":"","parse-names":false,"suffix":""},{"dropping-particle":"","family":"Jiang","given":"Yong","non-dropping-particle":"","parse-names":false,"suffix":""},{"dropping-particle":"","family":"Zhao","given":"Wenhua","non-dropping-particle":"","parse-names":false,"suffix":""}],"container-title":"BMC Public Health","id":"ITEM-1","issue":"1","issued":{"date-parts":[["2011","12","22"]]},"page":"586","title":"Prevalence of COPD and its association with socioeconomic status in China: Findings from China Chronic Disease Risk Factor Surveillance 2007","type":"article-journal","volume":"11"},"uris":["http://www.mendeley.com/documents/?uuid=11743f4a-76ab-38f3-bca5-fef95cf71b8a"]}],"mendeley":{"formattedCitation":"(Yin, Zhang, Li, Jiang, &amp; Zhao, 2011)","manualFormatting":"Yin et al., (2011)","plainTextFormattedCitation":"(Yin, Zhang, Li, Jiang, &amp; Zhao, 2011)","previouslyFormattedCitation":"(Yin, Zhang, Li, Jiang, &amp; Zhao, 2011)"},"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Yin</w:t>
      </w:r>
      <w:r w:rsidR="00702D7F" w:rsidRPr="00BF2C57">
        <w:rPr>
          <w:rFonts w:ascii="Times New Roman" w:hAnsi="Times New Roman" w:cs="Times New Roman"/>
          <w:noProof/>
          <w:sz w:val="24"/>
          <w:szCs w:val="24"/>
        </w:rPr>
        <w:t xml:space="preserve"> </w:t>
      </w:r>
      <w:r w:rsidR="00B54609" w:rsidRPr="00BF2C57">
        <w:rPr>
          <w:rFonts w:ascii="Times New Roman" w:hAnsi="Times New Roman" w:cs="Times New Roman"/>
          <w:noProof/>
          <w:color w:val="000000"/>
          <w:sz w:val="24"/>
          <w:szCs w:val="24"/>
          <w:shd w:val="clear" w:color="auto" w:fill="FFFFFF"/>
        </w:rPr>
        <w:t>et al.</w:t>
      </w:r>
      <w:r w:rsidRPr="00BF2C57">
        <w:rPr>
          <w:rFonts w:ascii="Times New Roman" w:hAnsi="Times New Roman" w:cs="Times New Roman"/>
          <w:noProof/>
          <w:sz w:val="24"/>
          <w:szCs w:val="24"/>
        </w:rPr>
        <w:t xml:space="preserve">, </w:t>
      </w:r>
      <w:r w:rsidR="00B54609" w:rsidRPr="00BF2C57">
        <w:rPr>
          <w:rFonts w:ascii="Times New Roman" w:hAnsi="Times New Roman" w:cs="Times New Roman"/>
          <w:noProof/>
          <w:sz w:val="24"/>
          <w:szCs w:val="24"/>
        </w:rPr>
        <w:t>(</w:t>
      </w:r>
      <w:r w:rsidRPr="00BF2C57">
        <w:rPr>
          <w:rFonts w:ascii="Times New Roman" w:hAnsi="Times New Roman" w:cs="Times New Roman"/>
          <w:noProof/>
          <w:sz w:val="24"/>
          <w:szCs w:val="24"/>
        </w:rPr>
        <w:t>2011)</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 xml:space="preserve"> conducted a </w:t>
      </w:r>
      <w:r w:rsidR="006B369B" w:rsidRPr="00BF2C57">
        <w:rPr>
          <w:rFonts w:ascii="Times New Roman" w:hAnsi="Times New Roman" w:cs="Times New Roman"/>
          <w:sz w:val="24"/>
          <w:szCs w:val="24"/>
        </w:rPr>
        <w:t>study</w:t>
      </w:r>
      <w:r w:rsidRPr="00BF2C57">
        <w:rPr>
          <w:rFonts w:ascii="Times New Roman" w:hAnsi="Times New Roman" w:cs="Times New Roman"/>
          <w:sz w:val="24"/>
          <w:szCs w:val="24"/>
        </w:rPr>
        <w:t xml:space="preserve"> to clarify the association between COPD and socioeconomic status.</w:t>
      </w:r>
      <w:r w:rsidR="006B369B" w:rsidRPr="00BF2C57">
        <w:rPr>
          <w:rFonts w:ascii="Times New Roman" w:hAnsi="Times New Roman" w:cs="Times New Roman"/>
          <w:sz w:val="24"/>
          <w:szCs w:val="24"/>
        </w:rPr>
        <w:t xml:space="preserve"> They include 51,520 subjects sampled from 31 provinces, autonomous regions and municipalities, 49,363 subjects with complete data were included in the analysis in that report. The overall crude prevalence of COPD was 2.9% (95%CI 2.8-3.1) based on self-report. Standardized to world standard population 2000, the prevalence rate of COPD was 2.2% (95%CI 2.1-2.4%). Among 1423 subjects with COPD, 53.1% were never smokers. The prevalence among men was significantly higher than among women (3.4% vs. 2.4%, p &lt; 0.001), rural area higher than urban area (3.1% vs. 2.5%, p &lt; 0.001), and western areas (3.7%) higher than central (2.7%) and eastern (2.2%) areas (table 2). The prevalence increased with age, from 0.8% in the youngest age group (15-29 years) to 7.5% in the eldest age group (60-69 years). Former smokers had a higher prevalence of COPD (9.0%) compared to current smokers (3.3%) and never smokers (2.3%). Those with educational level &lt; 9 years had a higher COPD prevalence than subjects with educational level ≥ 12 years (4.2% vs. 1.6%, p &lt; 0.001). Similarly, subjects with low household income had a higher prevalence of COPD compared with those with high household income (4.1% vs. 2.2%, p &lt; 0.001). Educational level and household income were associated with significantly higher prevalence of COPD in both urban and rural areas. As shown in table 3, after adjusting for age, sex, smoking status, passive smoking and geographic regions, the odds for those with &lt; 9 years educational level were 1.67 (1.32-2.13) in urban and 1.76 (1.34-2.30) in rural areas compared with subjects with education ≥ 12 years. The trend was significant in crude and adjusted model. Compared to subjects with high household income, those with low household income had a higher risk of COPD prevalence (OR 1.64, 95%CI 1.28-2.09) in urban areas. Low household income was </w:t>
      </w:r>
      <w:r w:rsidR="006B369B" w:rsidRPr="00BF2C57">
        <w:rPr>
          <w:rFonts w:ascii="Times New Roman" w:hAnsi="Times New Roman" w:cs="Times New Roman"/>
          <w:sz w:val="24"/>
          <w:szCs w:val="24"/>
        </w:rPr>
        <w:lastRenderedPageBreak/>
        <w:t>associated with high COPD prevalence in rural areas in crude analysis, but not after adjustment for potential confounders (p for trend = 0.466). When stratified by smoking status, there was still a significant association between educational level and prevalence of COPD in both smokers (OR 1.64, 95%CI 1.26-2.</w:t>
      </w:r>
      <w:r w:rsidR="00702D7F" w:rsidRPr="00BF2C57">
        <w:rPr>
          <w:rFonts w:ascii="Times New Roman" w:hAnsi="Times New Roman" w:cs="Times New Roman"/>
          <w:sz w:val="24"/>
          <w:szCs w:val="24"/>
        </w:rPr>
        <w:t>12)</w:t>
      </w:r>
      <w:r w:rsidR="006B369B" w:rsidRPr="00BF2C57">
        <w:rPr>
          <w:rFonts w:ascii="Times New Roman" w:hAnsi="Times New Roman" w:cs="Times New Roman"/>
          <w:sz w:val="24"/>
          <w:szCs w:val="24"/>
        </w:rPr>
        <w:t xml:space="preserve"> and never </w:t>
      </w:r>
      <w:r w:rsidR="00702D7F" w:rsidRPr="00BF2C57">
        <w:rPr>
          <w:rFonts w:ascii="Times New Roman" w:hAnsi="Times New Roman" w:cs="Times New Roman"/>
          <w:sz w:val="24"/>
          <w:szCs w:val="24"/>
        </w:rPr>
        <w:t>smokers (</w:t>
      </w:r>
      <w:r w:rsidR="006B369B" w:rsidRPr="00BF2C57">
        <w:rPr>
          <w:rFonts w:ascii="Times New Roman" w:hAnsi="Times New Roman" w:cs="Times New Roman"/>
          <w:sz w:val="24"/>
          <w:szCs w:val="24"/>
        </w:rPr>
        <w:t>OR 1.77, 95%CI 1.40-2.25), suggesting that educational level is a risk factor for COPD independent of smoking. The association between household income and COPD was observed in never smokers, but not in smokers. Due to the potential change in educational attainment and income between 15-30 years, we repeated the analysis in a subgroup of subjects aged 30-69 years and found similar trend and pattern observed among all study subjects. Exclusion of those with asthma diagnosis did not alter the observed associations.</w:t>
      </w:r>
    </w:p>
    <w:p w14:paraId="63387BD1" w14:textId="243558DF" w:rsidR="0064257A" w:rsidRPr="00BF2C57" w:rsidRDefault="00702D7F"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fldChar w:fldCharType="begin" w:fldLock="1"/>
      </w:r>
      <w:r w:rsidRPr="00BF2C57">
        <w:rPr>
          <w:rFonts w:ascii="Times New Roman" w:hAnsi="Times New Roman" w:cs="Times New Roman"/>
          <w:sz w:val="24"/>
          <w:szCs w:val="24"/>
        </w:rPr>
        <w:instrText>ADDIN CSL_CITATION {"citationItems":[{"id":"ITEM-1","itemData":{"DOI":"10.2147/COPD.S111145","ISSN":"11782005","abstract":"Background: Socioeconomic status (SES) is a strong social determinant of health. There remains a limited understanding of the association between SES and COPD prevalence among low-and middle-income countries where the majority of COPD-related morbidity and mortality occurs. We examined the association between SES and COPD prevalence using data collected in Argentina, Bangladesh, Chile, Peru, and Uruguay. Methods: We compiled lung function, demographic, and SES data from three population-based studies for 11,042 participants aged 35-95 years. We used multivariable alternating logistic regressions to study the association between COPD prevalence and SES indicators adjusted for age, sex, self-reported daily smoking, and biomass fuel smoke exposure. Principal component analysis was performed on monthly household income, household size, and education to create a composite SES index. Results: Overall COPD prevalence was 9.2%, ranging from 1.7% to 15.4% across sites. The adjusted odds ratio of having COPD was lower for people who completed secondary school (odds ratio [OR] =0.73, 95% CI 0.55-0.98) and lower with higher monthly household income (OR =0.96 per category, 95% CI 0.93-0.99). When combining SES factors into a composite index, we found that the odds of having COPD was greater with lower SES (interquartile OR =1.23, 95% CI 1.05-1.43) even after controlling for subject-specific factors and environmental exposures. Conclusion: In this analysis of multiple population-based studies, lower education, lower household income, and lower composite SES index were associated with COPD. Since household income may be underestimated in population studies, adding household size and education into a composite index may provide a better surrogate for SES.","author":[{"dropping-particle":"","family":"Grigsby","given":"Matthew","non-dropping-particle":"","parse-names":false,"suffix":""},{"dropping-particle":"","family":"Siddharthan","given":"Trishul","non-dropping-particle":"","parse-names":false,"suffix":""},{"dropping-particle":"","family":"Chowdhury","given":"Muhammad A.H.","non-dropping-particle":"","parse-names":false,"suffix":""},{"dropping-particle":"","family":"Siddiquee","given":"Ali","non-dropping-particle":"","parse-names":false,"suffix":""},{"dropping-particle":"","family":"Rubinstein","given":"Adolfo","non-dropping-particle":"","parse-names":false,"suffix":""},{"dropping-particle":"","family":"Sobrino","given":"Edgardo","non-dropping-particle":"","parse-names":false,"suffix":""},{"dropping-particle":"","family":"Miranda","given":"J. Jaime","non-dropping-particle":"","parse-names":false,"suffix":""},{"dropping-particle":"","family":"Bernabe-Ortiz","given":"Antonio","non-dropping-particle":"","parse-names":false,"suffix":""},{"dropping-particle":"","family":"Alam","given":"Dewan","non-dropping-particle":"","parse-names":false,"suffix":""},{"dropping-particle":"","family":"Checkley","given":"William","non-dropping-particle":"","parse-names":false,"suffix":""}],"container-title":"International Journal of COPD","id":"ITEM-1","issue":"1","issued":{"date-parts":[["2016","10","5"]]},"page":"2497-2507","publisher":"Dove Medical Press Ltd.","title":"Socioeconomic status and COPD among low-and middle-income countries","type":"article-journal","volume":"11"},"uris":["http://www.mendeley.com/documents/?uuid=449b1938-69ab-3529-99bc-572705a700cc"]}],"mendeley":{"formattedCitation":"(Grigsby et al., 2016)","manualFormatting":"Grigsby et al., (2016)","plainTextFormattedCitation":"(Grigsby et al., 2016)","previouslyFormattedCitation":"(Grigsby et al., 2016)"},"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Grigsby et al., (2016)</w:t>
      </w:r>
      <w:r w:rsidRPr="00BF2C57">
        <w:rPr>
          <w:rFonts w:ascii="Times New Roman" w:hAnsi="Times New Roman" w:cs="Times New Roman"/>
          <w:sz w:val="24"/>
          <w:szCs w:val="24"/>
        </w:rPr>
        <w:fldChar w:fldCharType="end"/>
      </w:r>
      <w:r w:rsidR="006B369B" w:rsidRPr="00BF2C57">
        <w:rPr>
          <w:rFonts w:ascii="Times New Roman" w:hAnsi="Times New Roman" w:cs="Times New Roman"/>
          <w:sz w:val="24"/>
          <w:szCs w:val="24"/>
        </w:rPr>
        <w:t xml:space="preserve"> defined </w:t>
      </w:r>
      <w:r w:rsidRPr="00BF2C57">
        <w:rPr>
          <w:rFonts w:ascii="Times New Roman" w:hAnsi="Times New Roman" w:cs="Times New Roman"/>
          <w:sz w:val="24"/>
          <w:szCs w:val="24"/>
        </w:rPr>
        <w:t xml:space="preserve">SES </w:t>
      </w:r>
      <w:r w:rsidR="006B369B" w:rsidRPr="00BF2C57">
        <w:rPr>
          <w:rFonts w:ascii="Times New Roman" w:hAnsi="Times New Roman" w:cs="Times New Roman"/>
          <w:sz w:val="24"/>
          <w:szCs w:val="24"/>
        </w:rPr>
        <w:t>as an individual’s social and economic standing and serves as proxy for social or economic position or rank in a social group. More than a measure of income, SES encompasses several other measures including education, occupation, housing, assets, and participation in social organization</w:t>
      </w:r>
      <w:r w:rsidR="00D50F41" w:rsidRPr="00BF2C57">
        <w:rPr>
          <w:rFonts w:ascii="Times New Roman" w:hAnsi="Times New Roman" w:cs="Times New Roman"/>
          <w:sz w:val="24"/>
          <w:szCs w:val="24"/>
        </w:rPr>
        <w:t>.</w:t>
      </w:r>
      <w:r w:rsidR="006B369B" w:rsidRPr="00BF2C57">
        <w:rPr>
          <w:rFonts w:ascii="Times New Roman" w:hAnsi="Times New Roman" w:cs="Times New Roman"/>
          <w:sz w:val="24"/>
          <w:szCs w:val="24"/>
        </w:rPr>
        <w:t xml:space="preserve"> While lower SES was found to be associated with greater COPD morbidity and mortality in HIC, few studies have examined the role of low SES in the prevalence of COPD among LMICs. An understanding of the role of SES and COPD in LMICs will potentially inform public interventions beyond harm reduction, </w:t>
      </w:r>
      <w:r w:rsidRPr="00BF2C57">
        <w:rPr>
          <w:rFonts w:ascii="Times New Roman" w:hAnsi="Times New Roman" w:cs="Times New Roman"/>
          <w:sz w:val="24"/>
          <w:szCs w:val="24"/>
        </w:rPr>
        <w:t>i.e.</w:t>
      </w:r>
      <w:r w:rsidR="006B369B" w:rsidRPr="00BF2C57">
        <w:rPr>
          <w:rFonts w:ascii="Times New Roman" w:hAnsi="Times New Roman" w:cs="Times New Roman"/>
          <w:sz w:val="24"/>
          <w:szCs w:val="24"/>
        </w:rPr>
        <w:t>, tobacco cessation and decreased biomass fuel smoke exposure, toward those aimed at disparities in SES.</w:t>
      </w:r>
      <w:r w:rsidR="005E3944" w:rsidRPr="00BF2C57">
        <w:rPr>
          <w:rFonts w:ascii="Times New Roman" w:hAnsi="Times New Roman" w:cs="Times New Roman"/>
          <w:sz w:val="24"/>
          <w:szCs w:val="24"/>
        </w:rPr>
        <w:t xml:space="preserve"> </w:t>
      </w:r>
      <w:r w:rsidR="0064257A" w:rsidRPr="00BF2C57">
        <w:rPr>
          <w:rFonts w:ascii="Times New Roman" w:hAnsi="Times New Roman" w:cs="Times New Roman"/>
          <w:sz w:val="24"/>
          <w:szCs w:val="24"/>
        </w:rPr>
        <w:t>Analysis using multivariable alternating logistic regression showed that the odds of having COPD was positively associated with use of biomass as a primary fuel source for cooking, daily smoking, not having completed secondary education, lower monthly household income, and older age</w:t>
      </w:r>
      <w:r w:rsidR="00D50F41" w:rsidRPr="00BF2C57">
        <w:rPr>
          <w:rFonts w:ascii="Times New Roman" w:hAnsi="Times New Roman" w:cs="Times New Roman"/>
          <w:sz w:val="24"/>
          <w:szCs w:val="24"/>
        </w:rPr>
        <w:t xml:space="preserve">. </w:t>
      </w:r>
      <w:r w:rsidR="0064257A" w:rsidRPr="00BF2C57">
        <w:rPr>
          <w:rFonts w:ascii="Times New Roman" w:hAnsi="Times New Roman" w:cs="Times New Roman"/>
          <w:sz w:val="24"/>
          <w:szCs w:val="24"/>
        </w:rPr>
        <w:t>We found a positive association between the odds of COPD and a lower SES composite score, with an interquartile OR of 1.23 (95% CI 1.05–1.43). In sensitivity analyses, the positive association between low SES and COPD remained significant (interquartile OR 1.29, 95% CI 1.12–1.50) when we used the GLI Caucasian reference population. In further sensitivity analyses, we analyzed differences using pack-years and categories of smoking history (current, former, or never smoker) instead of daily smoking or not, while adjusting for age, sex, biomass fuel smoke exposure, and site. The interquartile OR for SES was 1.20 (95% CI 1.01–1.41) when using pack-years and 1.18 (95% CI 1.03–1.34) when using categories of smoking history. These results were very similar to using daily smoking vs not (interquartile OR for SES of 1.23, 95% CI 1.05–1.43).</w:t>
      </w:r>
    </w:p>
    <w:p w14:paraId="67A7D0F7" w14:textId="529C119C" w:rsidR="005E3944" w:rsidRPr="00BF2C57" w:rsidRDefault="00D50F41"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lastRenderedPageBreak/>
        <w:fldChar w:fldCharType="begin" w:fldLock="1"/>
      </w:r>
      <w:r w:rsidR="00551A6A" w:rsidRPr="00BF2C57">
        <w:rPr>
          <w:rFonts w:ascii="Times New Roman" w:hAnsi="Times New Roman" w:cs="Times New Roman"/>
          <w:sz w:val="24"/>
          <w:szCs w:val="24"/>
        </w:rPr>
        <w:instrText>ADDIN CSL_CITATION {"citationItems":[{"id":"ITEM-1","itemData":{"DOI":"10.1016/j.rmed.2011.03.008","ISSN":"09546111","abstract":"Background: Worldwide, asthma and COPD are common causes of disability or death. Few studies have been made concerning the association with socioeconomic status (SES) and these diseases. Purpose and methods: The aim of this nationwide population-based study was to determine the association with educational and income levels (SES) and chronic airway diseases (CAD), i.e., asthma or COPD (FEV1/FVC &lt; 0.70). Univariate and multivariate logistic regression were used to estimate odds ratios in relation to education and household income, using age, gender, smoking in lifetime and body mass index as possible confounders. Results: In this population-based cohort aged ≥30 years the prevalence of asthma was 9% (588/6525). COPD was observed in 5% (338/6525) of research subjects. In the multivariate logistic regression analysis when adjusted for gender, age, smoking history and BMI, the basic educational level remained an independent risk factor for COPD (OR 1.8, 95% CI 1.2-2.6) and the low household income for asthma (OR 1.4, 95% CI 1.0-1.9). Conclusions: In this large survey low SES measured by educational and income levels are risk factors of asthma and COPD. © 2011 Elsevier Ltd. All rights reserved.","author":[{"dropping-particle":"","family":"Kanervisto","given":"Merja","non-dropping-particle":"","parse-names":false,"suffix":""},{"dropping-particle":"","family":"Vasankari","given":"Tuula","non-dropping-particle":"","parse-names":false,"suffix":""},{"dropping-particle":"","family":"Laitinen","given":"Tarja","non-dropping-particle":"","parse-names":false,"suffix":""},{"dropping-particle":"","family":"Heliövaara","given":"Markku","non-dropping-particle":"","parse-names":false,"suffix":""},{"dropping-particle":"","family":"Jousilahti","given":"Pekka","non-dropping-particle":"","parse-names":false,"suffix":""},{"dropping-particle":"","family":"Saarelainen","given":"Seppo","non-dropping-particle":"","parse-names":false,"suffix":""}],"container-title":"Respiratory Medicine","id":"ITEM-1","issue":"8","issued":{"date-parts":[["2011","8"]]},"page":"1140-1146","title":"Low socioeconomic status is associated with chronic obstructive airway diseases","type":"article-journal","volume":"105"},"uris":["http://www.mendeley.com/documents/?uuid=53ec9eaf-b09f-3dc2-8a2b-eec02903a1b0"]}],"mendeley":{"formattedCitation":"(Kanervisto et al., 2011)","manualFormatting":"Kanervisto et al., (2011)","plainTextFormattedCitation":"(Kanervisto et al., 2011)","previouslyFormattedCitation":"(Kanervisto et al., 2011)"},"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Kanervisto et al., (2011)</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 xml:space="preserve"> </w:t>
      </w:r>
      <w:r w:rsidR="00551A6A" w:rsidRPr="00BF2C57">
        <w:rPr>
          <w:rFonts w:ascii="Times New Roman" w:hAnsi="Times New Roman" w:cs="Times New Roman"/>
          <w:sz w:val="24"/>
          <w:szCs w:val="24"/>
        </w:rPr>
        <w:t>conducted a study with l</w:t>
      </w:r>
      <w:r w:rsidR="005E3944" w:rsidRPr="00BF2C57">
        <w:rPr>
          <w:rFonts w:ascii="Times New Roman" w:hAnsi="Times New Roman" w:cs="Times New Roman"/>
          <w:sz w:val="24"/>
          <w:szCs w:val="24"/>
        </w:rPr>
        <w:t>ow education, low income and other risk factors associated with the development of asthma (n = 338) and COPD (n = 588) included those with both diseases (n = 96) by univariate and multivariate logistic regression. Low education. low income and other risk factors associated with the development of asthma (n = 492) and COPD (n = 242) excluded those with both diseases (n = 96) by univariate and multivariate logistic regression. Obesity increased the risk for asthma, whereas underweight increased the risk for COPD (Table 2, Table 3). In the multivariate logistic regression analysis, separately made for both genders, BMI over 30 (OR 1.3, 95% CI 1.0–1.7) and low household income (OR 1.6, 95% CI 1.0–2.4) increased the risk for asthma in women. There were no significant risk factors for men with asthma. In COPD smoking was a risk factor for both genders (women OR 2.5, 95% CI 1.7–3.7 and men 2.3, 95% CI 1.4–3.8). In men underweight was a risk factor for COPD (OR 2.4, 95% CI 1.1–5.0). Basic educational level increased the risk for COPD in both genders (women OR 1.8, 95% CI 1.0–3.3 and men 1.8, 95% CI 1.0–3.0). There was a clear association in the univariate analyses with low education and low household income in both groups. Basic educational level increased the risk of asthma, and the risk of COPD increased if education was lower. Similarly, low household income increased the risk for asthma and COPD. In the multivariate logistic regression analysis when adjusted for gender, age, smoking history, and BMI, the basic educational level remained an independent determinant for COPD and the low household income for asthma. Underweight and smoking were determinants of COPD. Female gender was a determinant for asthma and male gender for COPD. The risk for COPD increased significantly with age, but the connection between age and asthma was not as clear-cut</w:t>
      </w:r>
      <w:r w:rsidRPr="00BF2C57">
        <w:rPr>
          <w:rFonts w:ascii="Times New Roman" w:hAnsi="Times New Roman" w:cs="Times New Roman"/>
          <w:sz w:val="24"/>
          <w:szCs w:val="24"/>
        </w:rPr>
        <w:t>.</w:t>
      </w:r>
    </w:p>
    <w:p w14:paraId="56D67179" w14:textId="77777777" w:rsidR="005E3944" w:rsidRPr="00BF2C57" w:rsidRDefault="00507A33"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t>Whilst those with an interest in historic workplace exposures may largely regard this relationship as causal, implying that certain work exposures can cause COPD, others may see the clear financial and social disadvantages suffered by COPD patients unable to work.</w:t>
      </w:r>
      <w:r w:rsidR="005E3944" w:rsidRPr="00BF2C57">
        <w:rPr>
          <w:rFonts w:ascii="Times New Roman" w:hAnsi="Times New Roman" w:cs="Times New Roman"/>
          <w:sz w:val="24"/>
          <w:szCs w:val="24"/>
        </w:rPr>
        <w:t xml:space="preserve"> </w:t>
      </w:r>
    </w:p>
    <w:p w14:paraId="71E8EA6C" w14:textId="07DC50B3" w:rsidR="006911BB" w:rsidRPr="00BF2C57" w:rsidRDefault="009E2DD7" w:rsidP="009337DE">
      <w:pPr>
        <w:spacing w:line="360" w:lineRule="auto"/>
        <w:jc w:val="both"/>
        <w:rPr>
          <w:rFonts w:ascii="Times New Roman" w:hAnsi="Times New Roman" w:cs="Times New Roman"/>
          <w:color w:val="000000"/>
          <w:sz w:val="24"/>
          <w:szCs w:val="24"/>
          <w:shd w:val="clear" w:color="auto" w:fill="FFFFFF"/>
        </w:rPr>
      </w:pPr>
      <w:r w:rsidRPr="00BF2C57">
        <w:rPr>
          <w:rFonts w:ascii="Times New Roman" w:hAnsi="Times New Roman" w:cs="Times New Roman"/>
          <w:color w:val="000000"/>
          <w:sz w:val="24"/>
          <w:szCs w:val="24"/>
          <w:shd w:val="clear" w:color="auto" w:fill="FFFFFF"/>
        </w:rPr>
        <w:t xml:space="preserve">Old age was reported as a risk factor for COPD by two studies </w:t>
      </w:r>
      <w:r w:rsidR="00E42EDD" w:rsidRPr="00BF2C57">
        <w:rPr>
          <w:rFonts w:ascii="Times New Roman" w:hAnsi="Times New Roman" w:cs="Times New Roman"/>
          <w:color w:val="000000"/>
          <w:sz w:val="24"/>
          <w:szCs w:val="24"/>
          <w:shd w:val="clear" w:color="auto" w:fill="FFFFFF"/>
        </w:rPr>
        <w:fldChar w:fldCharType="begin" w:fldLock="1"/>
      </w:r>
      <w:r w:rsidR="00E42EDD" w:rsidRPr="00BF2C57">
        <w:rPr>
          <w:rFonts w:ascii="Times New Roman" w:hAnsi="Times New Roman" w:cs="Times New Roman"/>
          <w:color w:val="000000"/>
          <w:sz w:val="24"/>
          <w:szCs w:val="24"/>
          <w:shd w:val="clear" w:color="auto" w:fill="FFFFFF"/>
        </w:rPr>
        <w:instrText>ADDIN CSL_CITATION {"citationItems":[{"id":"ITEM-1","itemData":{"DOI":"10.1378/chest.136.4_meetingabstracts.90s-b","ISSN":"10224742","PMID":"23982547","abstract":"This prospective, cross-sectional population based survey was carried out in the Respiratory wing, Department of Medicine, Bangabandhu Sheikh Mujib Medical University, Dhaka, Bangladesh to see the prevalence and risk factors of chronic obstructive pulmonary disease (COPD) among Dhaka City Population in Bangladesh. The total sample size was 900 at the age of 35 years or above. Spirometry was performed according to ATS criteria. Data related to smoking history, respiratory symptoms, co-morbidities, physical examination findings, spirometry values and other investigation reports were noted in the questionnaire. The mean age was 45.26±10.08 (Mean±SD); of them, male 76.9% and female 23.1%. Among them, smoker was 481 with a smoking duration of 10 pack year 27.8% and non smoker were 419. Spirometric screening yielded diagnosis of COPD in 11.4% (103/900). Using operational severity criteria adopted from Global Initiative for Obstructive Lung Disease (GOLD) mild, moderate, severe and very severe COPD were found in 42.7%, 27.2%, 20.4% and 9.7% respectively. The hall mark symptom of COPD exertional dyspnea was seen in 10.4%, non-specific symptoms like cough and sputum were found in 40% and 19% respectively. Physical sign like vesicular breath sound with prolonged expiration and ronchi were found in 6.1% and 4.1% respectively. In this study, age (Mean±SD in years) (57.34±11.74), Sex (Male: Female = 4:1), low BMI (Mean±SD) (21.56±3.83), Smoker 56(20.2%) and low Socio-economic condition 54(13.6%) found to be risk factor of COPD. Regression analysis revealed that age (p&lt;0.001), sex (p&lt;0.001), smoking duration (p&lt;0.001) and low socioeconomic condition (p&lt;0.05) as independent risk factors for COPD.","author":[{"dropping-particle":"","family":"Islam","given":"M. S.","non-dropping-particle":"","parse-names":false,"suffix":""},{"dropping-particle":"","family":"Hossain","given":"M. M.","non-dropping-particle":"","parse-names":false,"suffix":""},{"dropping-particle":"","family":"Pasha","given":"M. M.","non-dropping-particle":"","parse-names":false,"suffix":""},{"dropping-particle":"","family":"Azad","given":"A. K.","non-dropping-particle":"","parse-names":false,"suffix":""},{"dropping-particle":"","family":"Murshed","given":"K. M.","non-dropping-particle":"","parse-names":false,"suffix":""}],"container-title":"Mymensingh medical journal : MMJ","id":"ITEM-1","issue":"3","issued":{"date-parts":[["2013"]]},"page":"547-551","title":"Prevalence and risk factors of chronic obstructive pulmonary disease (COPD) in Dhaka city population.","type":"article-journal","volume":"22"},"uris":["http://www.mendeley.com/documents/?uuid=ce948183-b254-3786-8a7b-a5e55b7b5c98"]},{"id":"ITEM-2","itemData":{"DOI":"10.3109/15412555.2015.1041101","ISSN":"15412563","PMID":"26263031","abstract":"Rationale: There is a paucity of population-based data on COPD prevalence and its determinants in Bangladesh.Objective: To measure COPD prevalence and socioeconomic and lifestyle determinants among ≥40 years Bangladeshi adults.Methods: In a cross-sectional study, we measured lung function of 3744 randomly selected adults ≥40 years from rural and urban areas in Bangladesh, using a handheld spirometer. COPD was defined according to the Global Initiative for Chronic Obstructive Lung Disease (GOLD) criteria as post-bronchodilator ratio of Forced Expiratory Volume in 1st second (FEV1) to Forced Vital Capacity (FVC) &lt; 0.7. In addition, COPD was also assessed by the lower limit of normal (LLN) threshold defined as lower fifth percentile for the predicted FEV1/FVC.Results: The prevalence of COPD was 13.5% by GOLD criteria and 10.3% by LLN criteria. Prevalence of COPD was higher among rural than urban residents and in males than females. More than half of the COPD cases were stage II COPD by both criteria. Milder cases (Stages I and II) were over estimated by the GOLD fixed criteria, but more severe cases (Stages III and IV) were similarly classified. In multiple logistic regression analysis, older age, male sex, illiteracy, underweight, history of smoking (both current and former), history of asthma and solid fuel use were significant predictors of COPD.Conclusion: COPD is a highly prevalent and grossly underdiagnosed public health problem in Bangladeshi adults aged 40 years or older. Illiteracy, smoking and biomass fuel burning are modifiable determinants of COPD.","author":[{"dropping-particle":"","family":"Alam","given":"Dewan S.","non-dropping-particle":"","parse-names":false,"suffix":""},{"dropping-particle":"","family":"Chowdhury","given":"Muhammad Ah","non-dropping-particle":"","parse-names":false,"suffix":""},{"dropping-particle":"","family":"Siddiquee","given":"Ali T.","non-dropping-particle":"","parse-names":false,"suffix":""},{"dropping-particle":"","family":"Ahmed","given":"Shyfuddin","non-dropping-particle":"","parse-names":false,"suffix":""},{"dropping-particle":"","family":"Clemens","given":"John D.","non-dropping-particle":"","parse-names":false,"suffix":""}],"container-title":"COPD: Journal of Chronic Obstructive Pulmonary Disease","id":"ITEM-2","issue":"6","issued":{"date-parts":[["2015","11","2"]]},"page":"658-667","publisher":"Taylor and Francis Ltd","title":"Prevalence and determinants of chronic obstructive pulmonary disease (COPD) in Bangladesh","type":"article-journal","volume":"12"},"uris":["http://www.mendeley.com/documents/?uuid=7cbd6894-9fd7-33fa-8e12-b25f2285fe78"]}],"mendeley":{"formattedCitation":"(Alam et al., 2015; Islam et al., 2013)","plainTextFormattedCitation":"(Alam et al., 2015; Islam et al., 2013)","previouslyFormattedCitation":"(Alam et al., 2015; Islam et al., 2013)"},"properties":{"noteIndex":0},"schema":"https://github.com/citation-style-language/schema/raw/master/csl-citation.json"}</w:instrText>
      </w:r>
      <w:r w:rsidR="00E42EDD" w:rsidRPr="00BF2C57">
        <w:rPr>
          <w:rFonts w:ascii="Times New Roman" w:hAnsi="Times New Roman" w:cs="Times New Roman"/>
          <w:color w:val="000000"/>
          <w:sz w:val="24"/>
          <w:szCs w:val="24"/>
          <w:shd w:val="clear" w:color="auto" w:fill="FFFFFF"/>
        </w:rPr>
        <w:fldChar w:fldCharType="separate"/>
      </w:r>
      <w:r w:rsidR="00E42EDD" w:rsidRPr="00BF2C57">
        <w:rPr>
          <w:rFonts w:ascii="Times New Roman" w:hAnsi="Times New Roman" w:cs="Times New Roman"/>
          <w:noProof/>
          <w:color w:val="000000"/>
          <w:sz w:val="24"/>
          <w:szCs w:val="24"/>
          <w:shd w:val="clear" w:color="auto" w:fill="FFFFFF"/>
        </w:rPr>
        <w:t>(Alam et al., 2015; Islam et al., 2013)</w:t>
      </w:r>
      <w:r w:rsidR="00E42EDD" w:rsidRPr="00BF2C57">
        <w:rPr>
          <w:rFonts w:ascii="Times New Roman" w:hAnsi="Times New Roman" w:cs="Times New Roman"/>
          <w:color w:val="000000"/>
          <w:sz w:val="24"/>
          <w:szCs w:val="24"/>
          <w:shd w:val="clear" w:color="auto" w:fill="FFFFFF"/>
        </w:rPr>
        <w:fldChar w:fldCharType="end"/>
      </w:r>
      <w:r w:rsidRPr="00BF2C57">
        <w:rPr>
          <w:rFonts w:ascii="Times New Roman" w:hAnsi="Times New Roman" w:cs="Times New Roman"/>
          <w:color w:val="000000"/>
          <w:sz w:val="24"/>
          <w:szCs w:val="24"/>
          <w:shd w:val="clear" w:color="auto" w:fill="FFFFFF"/>
        </w:rPr>
        <w:t xml:space="preserve">. </w:t>
      </w:r>
      <w:r w:rsidR="008D2424" w:rsidRPr="00BF2C57">
        <w:rPr>
          <w:rFonts w:ascii="Times New Roman" w:hAnsi="Times New Roman" w:cs="Times New Roman"/>
          <w:color w:val="000000"/>
          <w:sz w:val="24"/>
          <w:szCs w:val="24"/>
          <w:shd w:val="clear" w:color="auto" w:fill="FFFFFF"/>
        </w:rPr>
        <w:fldChar w:fldCharType="begin" w:fldLock="1"/>
      </w:r>
      <w:r w:rsidR="008D2424" w:rsidRPr="00BF2C57">
        <w:rPr>
          <w:rFonts w:ascii="Times New Roman" w:hAnsi="Times New Roman" w:cs="Times New Roman"/>
          <w:color w:val="000000"/>
          <w:sz w:val="24"/>
          <w:szCs w:val="24"/>
          <w:shd w:val="clear" w:color="auto" w:fill="FFFFFF"/>
        </w:rPr>
        <w:instrText>ADDIN CSL_CITATION {"citationItems":[{"id":"ITEM-1","itemData":{"DOI":"10.3109/15412555.2015.1041101","ISSN":"15412563","PMID":"26263031","abstract":"Rationale: There is a paucity of population-based data on COPD prevalence and its determinants in Bangladesh.Objective: To measure COPD prevalence and socioeconomic and lifestyle determinants among ≥40 years Bangladeshi adults.Methods: In a cross-sectional study, we measured lung function of 3744 randomly selected adults ≥40 years from rural and urban areas in Bangladesh, using a handheld spirometer. COPD was defined according to the Global Initiative for Chronic Obstructive Lung Disease (GOLD) criteria as post-bronchodilator ratio of Forced Expiratory Volume in 1st second (FEV1) to Forced Vital Capacity (FVC) &lt; 0.7. In addition, COPD was also assessed by the lower limit of normal (LLN) threshold defined as lower fifth percentile for the predicted FEV1/FVC.Results: The prevalence of COPD was 13.5% by GOLD criteria and 10.3% by LLN criteria. Prevalence of COPD was higher among rural than urban residents and in males than females. More than half of the COPD cases were stage II COPD by both criteria. Milder cases (Stages I and II) were over estimated by the GOLD fixed criteria, but more severe cases (Stages III and IV) were similarly classified. In multiple logistic regression analysis, older age, male sex, illiteracy, underweight, history of smoking (both current and former), history of asthma and solid fuel use were significant predictors of COPD.Conclusion: COPD is a highly prevalent and grossly underdiagnosed public health problem in Bangladeshi adults aged 40 years or older. Illiteracy, smoking and biomass fuel burning are modifiable determinants of COPD.","author":[{"dropping-particle":"","family":"Alam","given":"Dewan S.","non-dropping-particle":"","parse-names":false,"suffix":""},{"dropping-particle":"","family":"Chowdhury","given":"Muhammad Ah","non-dropping-particle":"","parse-names":false,"suffix":""},{"dropping-particle":"","family":"Siddiquee","given":"Ali T.","non-dropping-particle":"","parse-names":false,"suffix":""},{"dropping-particle":"","family":"Ahmed","given":"Shyfuddin","non-dropping-particle":"","parse-names":false,"suffix":""},{"dropping-particle":"","family":"Clemens","given":"John D.","non-dropping-particle":"","parse-names":false,"suffix":""}],"container-title":"COPD: Journal of Chronic Obstructive Pulmonary Disease","id":"ITEM-1","issue":"6","issued":{"date-parts":[["2015","11","2"]]},"page":"658-667","publisher":"Taylor and Francis Ltd","title":"Prevalence and determinants of chronic obstructive pulmonary disease (COPD) in Bangladesh","type":"article-journal","volume":"12"},"uris":["http://www.mendeley.com/documents/?uuid=7cbd6894-9fd7-33fa-8e12-b25f2285fe78"]}],"mendeley":{"formattedCitation":"(Alam et al., 2015)","manualFormatting":"Alam et al., (2015)","plainTextFormattedCitation":"(Alam et al., 2015)","previouslyFormattedCitation":"(Alam et al., 2015)"},"properties":{"noteIndex":0},"schema":"https://github.com/citation-style-language/schema/raw/master/csl-citation.json"}</w:instrText>
      </w:r>
      <w:r w:rsidR="008D2424" w:rsidRPr="00BF2C57">
        <w:rPr>
          <w:rFonts w:ascii="Times New Roman" w:hAnsi="Times New Roman" w:cs="Times New Roman"/>
          <w:color w:val="000000"/>
          <w:sz w:val="24"/>
          <w:szCs w:val="24"/>
          <w:shd w:val="clear" w:color="auto" w:fill="FFFFFF"/>
        </w:rPr>
        <w:fldChar w:fldCharType="separate"/>
      </w:r>
      <w:r w:rsidR="008D2424" w:rsidRPr="00BF2C57">
        <w:rPr>
          <w:rFonts w:ascii="Times New Roman" w:hAnsi="Times New Roman" w:cs="Times New Roman"/>
          <w:noProof/>
          <w:color w:val="000000"/>
          <w:sz w:val="24"/>
          <w:szCs w:val="24"/>
          <w:shd w:val="clear" w:color="auto" w:fill="FFFFFF"/>
        </w:rPr>
        <w:t>Alam et al., (2015)</w:t>
      </w:r>
      <w:r w:rsidR="008D2424" w:rsidRPr="00BF2C57">
        <w:rPr>
          <w:rFonts w:ascii="Times New Roman" w:hAnsi="Times New Roman" w:cs="Times New Roman"/>
          <w:color w:val="000000"/>
          <w:sz w:val="24"/>
          <w:szCs w:val="24"/>
          <w:shd w:val="clear" w:color="auto" w:fill="FFFFFF"/>
        </w:rPr>
        <w:fldChar w:fldCharType="end"/>
      </w:r>
      <w:r w:rsidR="008D2424" w:rsidRPr="00BF2C57">
        <w:rPr>
          <w:rFonts w:ascii="Times New Roman" w:hAnsi="Times New Roman" w:cs="Times New Roman"/>
          <w:color w:val="000000"/>
          <w:sz w:val="24"/>
          <w:szCs w:val="24"/>
          <w:shd w:val="clear" w:color="auto" w:fill="FFFFFF"/>
        </w:rPr>
        <w:t xml:space="preserve"> </w:t>
      </w:r>
      <w:r w:rsidRPr="00BF2C57">
        <w:rPr>
          <w:rFonts w:ascii="Times New Roman" w:hAnsi="Times New Roman" w:cs="Times New Roman"/>
          <w:color w:val="000000"/>
          <w:sz w:val="24"/>
          <w:szCs w:val="24"/>
          <w:shd w:val="clear" w:color="auto" w:fill="FFFFFF"/>
        </w:rPr>
        <w:t>observed that 50-59 years-aged people and 60-69 years-aged people were two times and five times more likely to develop COPD, respectively, compared to 40-49 years-aged people (50 to 59 years, OR: 2.2, 95% CI, 1.6-3.0; </w:t>
      </w:r>
      <w:r w:rsidRPr="00BF2C57">
        <w:rPr>
          <w:rStyle w:val="Emphasis"/>
          <w:rFonts w:ascii="Times New Roman" w:hAnsi="Times New Roman" w:cs="Times New Roman"/>
          <w:color w:val="000000"/>
          <w:sz w:val="24"/>
          <w:szCs w:val="24"/>
          <w:shd w:val="clear" w:color="auto" w:fill="FFFFFF"/>
        </w:rPr>
        <w:t>p</w:t>
      </w:r>
      <w:r w:rsidRPr="00BF2C57">
        <w:rPr>
          <w:rFonts w:ascii="Times New Roman" w:hAnsi="Times New Roman" w:cs="Times New Roman"/>
          <w:color w:val="000000"/>
          <w:sz w:val="24"/>
          <w:szCs w:val="24"/>
          <w:shd w:val="clear" w:color="auto" w:fill="FFFFFF"/>
        </w:rPr>
        <w:t> &lt; 0.001; 60 to 69 years, OR: 4.7, 95% CI, 3.5-6.4; </w:t>
      </w:r>
      <w:r w:rsidRPr="00BF2C57">
        <w:rPr>
          <w:rStyle w:val="Emphasis"/>
          <w:rFonts w:ascii="Times New Roman" w:hAnsi="Times New Roman" w:cs="Times New Roman"/>
          <w:color w:val="000000"/>
          <w:sz w:val="24"/>
          <w:szCs w:val="24"/>
          <w:shd w:val="clear" w:color="auto" w:fill="FFFFFF"/>
        </w:rPr>
        <w:t>p</w:t>
      </w:r>
      <w:r w:rsidRPr="00BF2C57">
        <w:rPr>
          <w:rFonts w:ascii="Times New Roman" w:hAnsi="Times New Roman" w:cs="Times New Roman"/>
          <w:color w:val="000000"/>
          <w:sz w:val="24"/>
          <w:szCs w:val="24"/>
          <w:shd w:val="clear" w:color="auto" w:fill="FFFFFF"/>
        </w:rPr>
        <w:t> &lt; 0.001).</w:t>
      </w:r>
    </w:p>
    <w:p w14:paraId="450DD67B" w14:textId="02B5D164" w:rsidR="00F51F8E" w:rsidRDefault="00F51F8E" w:rsidP="009337DE">
      <w:pPr>
        <w:spacing w:line="360" w:lineRule="auto"/>
        <w:jc w:val="both"/>
        <w:rPr>
          <w:rFonts w:ascii="Times New Roman" w:hAnsi="Times New Roman" w:cs="Times New Roman"/>
          <w:sz w:val="24"/>
          <w:szCs w:val="24"/>
        </w:rPr>
      </w:pPr>
      <w:r w:rsidRPr="00BF2C57">
        <w:rPr>
          <w:rFonts w:ascii="Times New Roman" w:hAnsi="Times New Roman" w:cs="Times New Roman"/>
          <w:sz w:val="24"/>
          <w:szCs w:val="24"/>
        </w:rPr>
        <w:lastRenderedPageBreak/>
        <w:t xml:space="preserve">During a mean follow-up of 13.5 ± 5.3 years, a total of 2,877 individuals (47.5% men) were discharged from hospital with first-ever COPD as the primary diagnosis. The associations between incidence of COPD and socioeconomic circumstances were presented in Table 2. Low annual income in quartile (Q) 1 and Q2 ((HR: 2.10; 95% CI: 1.83–2.40, P &lt; 0.001 and HR: 2.23; 1.97–2.53, P &lt; 0.001, respectively) were associated with higher risks for COPD. Individuals with rented housing (HR: 1.41; CI: 1.30–1.52, P &lt; 0.001) had higher COPD risk compared to living in self-owned property. Compared to married individuals, divorced (HR: 1.61; CI: 1.46–1.78, P &lt; 0.001) and widowed (HR: 1.30; CI: 1.16–1.46, P &lt; 0.001) individuals had increased risk for hospitalization due to COPD. There was no significant difference in incidence of COPD between Swedish or foreign-born individuals </w:t>
      </w:r>
      <w:r w:rsidRPr="00BF2C57">
        <w:rPr>
          <w:rFonts w:ascii="Times New Roman" w:hAnsi="Times New Roman" w:cs="Times New Roman"/>
          <w:sz w:val="24"/>
          <w:szCs w:val="24"/>
        </w:rPr>
        <w:fldChar w:fldCharType="begin" w:fldLock="1"/>
      </w:r>
      <w:r w:rsidR="00BD4EB2">
        <w:rPr>
          <w:rFonts w:ascii="Times New Roman" w:hAnsi="Times New Roman" w:cs="Times New Roman"/>
          <w:sz w:val="24"/>
          <w:szCs w:val="24"/>
        </w:rPr>
        <w:instrText>ADDIN CSL_CITATION {"citationItems":[{"id":"ITEM-1","itemData":{"DOI":"10.1080/15412555.2019.1582618","ISSN":"1541-2555","author":[{"dropping-particle":"","family":"Borné","given":"Yan","non-dropping-particle":"","parse-names":false,"suffix":""},{"dropping-particle":"","family":"Ashraf","given":"Wafa","non-dropping-particle":"","parse-names":false,"suffix":""},{"dropping-particle":"","family":"Zaigham","given":"Suneela","non-dropping-particle":"","parse-names":false,"suffix":""},{"dropping-particle":"","family":"Frantz","given":"Sophia","non-dropping-particle":"","parse-names":false,"suffix":""}],"container-title":"COPD: Journal of Chronic Obstructive Pulmonary Disease","id":"ITEM-1","issue":"1","issued":{"date-parts":[["2019","1","2"]]},"page":"51-57","title":"Socioeconomic circumstances and incidence of chronic obstructive pulmonary disease (COPD) in an urban population in Sweden","type":"article-journal","volume":"16"},"uris":["http://www.mendeley.com/documents/?uuid=b9d98d59-b546-3893-99c8-1d35afba6cf7"]}],"mendeley":{"formattedCitation":"(Borné, Ashraf, Zaigham, &amp; Frantz, 2019)","plainTextFormattedCitation":"(Borné, Ashraf, Zaigham, &amp; Frantz, 2019)","previouslyFormattedCitation":"(Borné, Ashraf, Zaigham, &amp; Frantz, 2019)"},"properties":{"noteIndex":0},"schema":"https://github.com/citation-style-language/schema/raw/master/csl-citation.json"}</w:instrText>
      </w:r>
      <w:r w:rsidRPr="00BF2C57">
        <w:rPr>
          <w:rFonts w:ascii="Times New Roman" w:hAnsi="Times New Roman" w:cs="Times New Roman"/>
          <w:sz w:val="24"/>
          <w:szCs w:val="24"/>
        </w:rPr>
        <w:fldChar w:fldCharType="separate"/>
      </w:r>
      <w:r w:rsidRPr="00BF2C57">
        <w:rPr>
          <w:rFonts w:ascii="Times New Roman" w:hAnsi="Times New Roman" w:cs="Times New Roman"/>
          <w:noProof/>
          <w:sz w:val="24"/>
          <w:szCs w:val="24"/>
        </w:rPr>
        <w:t>(Borné, Ashraf, Zaigham, &amp; Frantz, 2019)</w:t>
      </w:r>
      <w:r w:rsidRPr="00BF2C57">
        <w:rPr>
          <w:rFonts w:ascii="Times New Roman" w:hAnsi="Times New Roman" w:cs="Times New Roman"/>
          <w:sz w:val="24"/>
          <w:szCs w:val="24"/>
        </w:rPr>
        <w:fldChar w:fldCharType="end"/>
      </w:r>
      <w:r w:rsidRPr="00BF2C57">
        <w:rPr>
          <w:rFonts w:ascii="Times New Roman" w:hAnsi="Times New Roman" w:cs="Times New Roman"/>
          <w:sz w:val="24"/>
          <w:szCs w:val="24"/>
        </w:rPr>
        <w:t>.</w:t>
      </w:r>
    </w:p>
    <w:p w14:paraId="76DD8A2B" w14:textId="290A431D" w:rsidR="00BD4EB2" w:rsidRDefault="00BD4EB2" w:rsidP="009337DE">
      <w:pPr>
        <w:spacing w:line="360" w:lineRule="auto"/>
        <w:jc w:val="both"/>
        <w:rPr>
          <w:rFonts w:ascii="Times New Roman" w:hAnsi="Times New Roman" w:cs="Times New Roman"/>
          <w:sz w:val="24"/>
          <w:szCs w:val="24"/>
        </w:rPr>
      </w:pPr>
      <w:r>
        <w:rPr>
          <w:rFonts w:ascii="Times New Roman" w:hAnsi="Times New Roman" w:cs="Times New Roman"/>
          <w:sz w:val="24"/>
          <w:szCs w:val="24"/>
        </w:rPr>
        <w:t>R</w:t>
      </w:r>
    </w:p>
    <w:bookmarkStart w:id="0" w:name="_GoBack"/>
    <w:bookmarkEnd w:id="0"/>
    <w:p w14:paraId="1F4020DD" w14:textId="428D884A"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sz w:val="24"/>
          <w:szCs w:val="24"/>
          <w:highlight w:val="yellow"/>
        </w:rPr>
        <w:fldChar w:fldCharType="begin" w:fldLock="1"/>
      </w:r>
      <w:r w:rsidRPr="008D1C48">
        <w:rPr>
          <w:rFonts w:ascii="Times New Roman" w:hAnsi="Times New Roman" w:cs="Times New Roman"/>
          <w:sz w:val="24"/>
          <w:szCs w:val="24"/>
          <w:highlight w:val="yellow"/>
        </w:rPr>
        <w:instrText xml:space="preserve">ADDIN Mendeley Bibliography CSL_BIBLIOGRAPHY </w:instrText>
      </w:r>
      <w:r w:rsidRPr="008D1C48">
        <w:rPr>
          <w:rFonts w:ascii="Times New Roman" w:hAnsi="Times New Roman" w:cs="Times New Roman"/>
          <w:sz w:val="24"/>
          <w:szCs w:val="24"/>
          <w:highlight w:val="yellow"/>
        </w:rPr>
        <w:fldChar w:fldCharType="separate"/>
      </w:r>
      <w:r w:rsidRPr="008D1C48">
        <w:rPr>
          <w:rFonts w:ascii="Times New Roman" w:hAnsi="Times New Roman" w:cs="Times New Roman"/>
          <w:noProof/>
          <w:sz w:val="24"/>
          <w:szCs w:val="24"/>
          <w:highlight w:val="yellow"/>
        </w:rPr>
        <w:t>(NIH), N. I. of H., (NHLBI), N. H. L. and B. I., &amp; (WHO), W. H. O. (2008). Global Initiative for Chronic Obstructive Lung Disease (GOLD) : Global Strategy for the Diagnosis, Management, and Prevention of Chronic Obstructive Pulmonary Disease. Retrieved January 21, 2020, from www.goldcopd.org</w:t>
      </w:r>
    </w:p>
    <w:p w14:paraId="7A3984A4"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Adeloye, D., Basquill, C., Papana, A., Chan, K. Y., Rudan, I., &amp; Campbell, H. (2015, February 1). An estimate of the prevalence of COPD in Africa: A systematic analysis. </w:t>
      </w:r>
      <w:r w:rsidRPr="008D1C48">
        <w:rPr>
          <w:rFonts w:ascii="Times New Roman" w:hAnsi="Times New Roman" w:cs="Times New Roman"/>
          <w:i/>
          <w:iCs/>
          <w:noProof/>
          <w:sz w:val="24"/>
          <w:szCs w:val="24"/>
          <w:highlight w:val="yellow"/>
        </w:rPr>
        <w:t>COPD: Journal of Chronic Obstructive Pulmonary Disease</w:t>
      </w:r>
      <w:r w:rsidRPr="008D1C48">
        <w:rPr>
          <w:rFonts w:ascii="Times New Roman" w:hAnsi="Times New Roman" w:cs="Times New Roman"/>
          <w:noProof/>
          <w:sz w:val="24"/>
          <w:szCs w:val="24"/>
          <w:highlight w:val="yellow"/>
        </w:rPr>
        <w:t>, Vol. 12, pp. 71–81. https://doi.org/10.3109/15412555.2014.908834</w:t>
      </w:r>
    </w:p>
    <w:p w14:paraId="0BA276ED"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Adverse effects of crystalline silica exposure. American Thoracic Society Committee of the Scientific Assembly on Environmental and Occupational Health. (1997). </w:t>
      </w:r>
      <w:r w:rsidRPr="008D1C48">
        <w:rPr>
          <w:rFonts w:ascii="Times New Roman" w:hAnsi="Times New Roman" w:cs="Times New Roman"/>
          <w:i/>
          <w:iCs/>
          <w:noProof/>
          <w:sz w:val="24"/>
          <w:szCs w:val="24"/>
          <w:highlight w:val="yellow"/>
        </w:rPr>
        <w:t>American Journal of Respiratory and Critical Care Medicine</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55</w:t>
      </w:r>
      <w:r w:rsidRPr="008D1C48">
        <w:rPr>
          <w:rFonts w:ascii="Times New Roman" w:hAnsi="Times New Roman" w:cs="Times New Roman"/>
          <w:noProof/>
          <w:sz w:val="24"/>
          <w:szCs w:val="24"/>
          <w:highlight w:val="yellow"/>
        </w:rPr>
        <w:t>(2), 761–768. https://doi.org/10.1164/ajrccm.155.2.9032226</w:t>
      </w:r>
    </w:p>
    <w:p w14:paraId="72B91293"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Afonso, A. S. M., Verhamme, K. M. C., Sturkenboom, M. C. J. M., &amp; Brusselle, G. G. O. (2011). COPD in the general population: Prevalence, incidence and survival. </w:t>
      </w:r>
      <w:r w:rsidRPr="008D1C48">
        <w:rPr>
          <w:rFonts w:ascii="Times New Roman" w:hAnsi="Times New Roman" w:cs="Times New Roman"/>
          <w:i/>
          <w:iCs/>
          <w:noProof/>
          <w:sz w:val="24"/>
          <w:szCs w:val="24"/>
          <w:highlight w:val="yellow"/>
        </w:rPr>
        <w:t>Respiratory Medicine</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05</w:t>
      </w:r>
      <w:r w:rsidRPr="008D1C48">
        <w:rPr>
          <w:rFonts w:ascii="Times New Roman" w:hAnsi="Times New Roman" w:cs="Times New Roman"/>
          <w:noProof/>
          <w:sz w:val="24"/>
          <w:szCs w:val="24"/>
          <w:highlight w:val="yellow"/>
        </w:rPr>
        <w:t>(12), 1872–1884. https://doi.org/10.1016/j.rmed.2011.06.012</w:t>
      </w:r>
    </w:p>
    <w:p w14:paraId="410A7F3F"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Al Zaabi, A., Asad, F., Abdou, J., Al Musaabi, H., Al Saiari, M. B., Mohammed Buhussien, A. S., … Soriano, J. B. (2011). Prevalence of COPD in Abu Dhabi, United Arab Emirates. </w:t>
      </w:r>
      <w:r w:rsidRPr="008D1C48">
        <w:rPr>
          <w:rFonts w:ascii="Times New Roman" w:hAnsi="Times New Roman" w:cs="Times New Roman"/>
          <w:i/>
          <w:iCs/>
          <w:noProof/>
          <w:sz w:val="24"/>
          <w:szCs w:val="24"/>
          <w:highlight w:val="yellow"/>
        </w:rPr>
        <w:t>Respiratory Medicine</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05</w:t>
      </w:r>
      <w:r w:rsidRPr="008D1C48">
        <w:rPr>
          <w:rFonts w:ascii="Times New Roman" w:hAnsi="Times New Roman" w:cs="Times New Roman"/>
          <w:noProof/>
          <w:sz w:val="24"/>
          <w:szCs w:val="24"/>
          <w:highlight w:val="yellow"/>
        </w:rPr>
        <w:t>(4), 566–570. https://doi.org/10.1016/j.rmed.2010.12.008</w:t>
      </w:r>
    </w:p>
    <w:p w14:paraId="4AC078D1"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lastRenderedPageBreak/>
        <w:t xml:space="preserve">Alam, D. S., Chowdhury, M. A., Siddiquee, A. T., Ahmed, S., &amp; Clemens, J. D. (2015). Prevalence and determinants of chronic obstructive pulmonary disease (COPD) in Bangladesh. </w:t>
      </w:r>
      <w:r w:rsidRPr="008D1C48">
        <w:rPr>
          <w:rFonts w:ascii="Times New Roman" w:hAnsi="Times New Roman" w:cs="Times New Roman"/>
          <w:i/>
          <w:iCs/>
          <w:noProof/>
          <w:sz w:val="24"/>
          <w:szCs w:val="24"/>
          <w:highlight w:val="yellow"/>
        </w:rPr>
        <w:t>COPD: Journal of Chronic Obstructive Pulmonary Disease</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2</w:t>
      </w:r>
      <w:r w:rsidRPr="008D1C48">
        <w:rPr>
          <w:rFonts w:ascii="Times New Roman" w:hAnsi="Times New Roman" w:cs="Times New Roman"/>
          <w:noProof/>
          <w:sz w:val="24"/>
          <w:szCs w:val="24"/>
          <w:highlight w:val="yellow"/>
        </w:rPr>
        <w:t>(6), 658–667. https://doi.org/10.3109/15412555.2015.1041101</w:t>
      </w:r>
    </w:p>
    <w:p w14:paraId="54E7B71A"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Alim, M. A., Sarker, M. A. B., Selim, S., Karim, M. R., Yoshida, Y., &amp; Hamajima, N. (2014). Respiratory involvements among women exposed to the smoke of traditional biomass fuel and gas fuel in a district of Bangladesh. </w:t>
      </w:r>
      <w:r w:rsidRPr="008D1C48">
        <w:rPr>
          <w:rFonts w:ascii="Times New Roman" w:hAnsi="Times New Roman" w:cs="Times New Roman"/>
          <w:i/>
          <w:iCs/>
          <w:noProof/>
          <w:sz w:val="24"/>
          <w:szCs w:val="24"/>
          <w:highlight w:val="yellow"/>
        </w:rPr>
        <w:t>Environmental Health and Preventive Medicine</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9</w:t>
      </w:r>
      <w:r w:rsidRPr="008D1C48">
        <w:rPr>
          <w:rFonts w:ascii="Times New Roman" w:hAnsi="Times New Roman" w:cs="Times New Roman"/>
          <w:noProof/>
          <w:sz w:val="24"/>
          <w:szCs w:val="24"/>
          <w:highlight w:val="yellow"/>
        </w:rPr>
        <w:t>(2), 126–134. https://doi.org/10.1007/s12199-013-0364-4</w:t>
      </w:r>
    </w:p>
    <w:p w14:paraId="58683DBB"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Ameille, J., Dalphin, J. C., Descatha, A., &amp; Pairon, J. C. (2006). La bronchopneumopathie chronique obstructive professionnelle: Une maladie méconnue. </w:t>
      </w:r>
      <w:r w:rsidRPr="008D1C48">
        <w:rPr>
          <w:rFonts w:ascii="Times New Roman" w:hAnsi="Times New Roman" w:cs="Times New Roman"/>
          <w:i/>
          <w:iCs/>
          <w:noProof/>
          <w:sz w:val="24"/>
          <w:szCs w:val="24"/>
          <w:highlight w:val="yellow"/>
        </w:rPr>
        <w:t>Revue Des Maladies Respiratoires</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23</w:t>
      </w:r>
      <w:r w:rsidRPr="008D1C48">
        <w:rPr>
          <w:rFonts w:ascii="Times New Roman" w:hAnsi="Times New Roman" w:cs="Times New Roman"/>
          <w:noProof/>
          <w:sz w:val="24"/>
          <w:szCs w:val="24"/>
          <w:highlight w:val="yellow"/>
        </w:rPr>
        <w:t>(SUPPL. 4). https://doi.org/10.1019/20064044</w:t>
      </w:r>
    </w:p>
    <w:p w14:paraId="32150E3E"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American thoracic society statement: Occupational contribution to the burden of airway disease. (2003, March 1). </w:t>
      </w:r>
      <w:r w:rsidRPr="008D1C48">
        <w:rPr>
          <w:rFonts w:ascii="Times New Roman" w:hAnsi="Times New Roman" w:cs="Times New Roman"/>
          <w:i/>
          <w:iCs/>
          <w:noProof/>
          <w:sz w:val="24"/>
          <w:szCs w:val="24"/>
          <w:highlight w:val="yellow"/>
        </w:rPr>
        <w:t>American Journal of Respiratory and Critical Care Medicine</w:t>
      </w:r>
      <w:r w:rsidRPr="008D1C48">
        <w:rPr>
          <w:rFonts w:ascii="Times New Roman" w:hAnsi="Times New Roman" w:cs="Times New Roman"/>
          <w:noProof/>
          <w:sz w:val="24"/>
          <w:szCs w:val="24"/>
          <w:highlight w:val="yellow"/>
        </w:rPr>
        <w:t>, Vol. 167, pp. 787–797. https://doi.org/10.1164/rccm.167.5.787</w:t>
      </w:r>
    </w:p>
    <w:p w14:paraId="6CD03C29"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Atsou, K., Chouaid, C., &amp; Hejblum, G. (2011). Variability of the chronic obstructive pulmonary disease key epidemiological data in Europe: systematic review. </w:t>
      </w:r>
      <w:r w:rsidRPr="008D1C48">
        <w:rPr>
          <w:rFonts w:ascii="Times New Roman" w:hAnsi="Times New Roman" w:cs="Times New Roman"/>
          <w:i/>
          <w:iCs/>
          <w:noProof/>
          <w:sz w:val="24"/>
          <w:szCs w:val="24"/>
          <w:highlight w:val="yellow"/>
        </w:rPr>
        <w:t>BMC Medicine</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9</w:t>
      </w:r>
      <w:r w:rsidRPr="008D1C48">
        <w:rPr>
          <w:rFonts w:ascii="Times New Roman" w:hAnsi="Times New Roman" w:cs="Times New Roman"/>
          <w:noProof/>
          <w:sz w:val="24"/>
          <w:szCs w:val="24"/>
          <w:highlight w:val="yellow"/>
        </w:rPr>
        <w:t>(1), 7. https://doi.org/10.1186/1741-7015-9-7</w:t>
      </w:r>
    </w:p>
    <w:p w14:paraId="0BA0D05B"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Balmes, J. R. (2010). When smoke gets in your lungs. </w:t>
      </w:r>
      <w:r w:rsidRPr="008D1C48">
        <w:rPr>
          <w:rFonts w:ascii="Times New Roman" w:hAnsi="Times New Roman" w:cs="Times New Roman"/>
          <w:i/>
          <w:iCs/>
          <w:noProof/>
          <w:sz w:val="24"/>
          <w:szCs w:val="24"/>
          <w:highlight w:val="yellow"/>
        </w:rPr>
        <w:t>Proceedings of the American Thoracic Society</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7</w:t>
      </w:r>
      <w:r w:rsidRPr="008D1C48">
        <w:rPr>
          <w:rFonts w:ascii="Times New Roman" w:hAnsi="Times New Roman" w:cs="Times New Roman"/>
          <w:noProof/>
          <w:sz w:val="24"/>
          <w:szCs w:val="24"/>
          <w:highlight w:val="yellow"/>
        </w:rPr>
        <w:t>(2), 98–101. https://doi.org/10.1513/pats.200907-081RM</w:t>
      </w:r>
    </w:p>
    <w:p w14:paraId="3365F66C"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Barnes, P J. (2000). Mechanisms in COPD: differences from asthma. </w:t>
      </w:r>
      <w:r w:rsidRPr="008D1C48">
        <w:rPr>
          <w:rFonts w:ascii="Times New Roman" w:hAnsi="Times New Roman" w:cs="Times New Roman"/>
          <w:i/>
          <w:iCs/>
          <w:noProof/>
          <w:sz w:val="24"/>
          <w:szCs w:val="24"/>
          <w:highlight w:val="yellow"/>
        </w:rPr>
        <w:t>Chest</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17</w:t>
      </w:r>
      <w:r w:rsidRPr="008D1C48">
        <w:rPr>
          <w:rFonts w:ascii="Times New Roman" w:hAnsi="Times New Roman" w:cs="Times New Roman"/>
          <w:noProof/>
          <w:sz w:val="24"/>
          <w:szCs w:val="24"/>
          <w:highlight w:val="yellow"/>
        </w:rPr>
        <w:t>(2 Suppl), 10S-4S. https://doi.org/10.1378/chest.117.2_suppl.10s</w:t>
      </w:r>
    </w:p>
    <w:p w14:paraId="69AB4C06"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Barnes, Peter J. (2012). Chronic Obstructive Pulmonary Disease (COPD). In </w:t>
      </w:r>
      <w:r w:rsidRPr="008D1C48">
        <w:rPr>
          <w:rFonts w:ascii="Times New Roman" w:hAnsi="Times New Roman" w:cs="Times New Roman"/>
          <w:i/>
          <w:iCs/>
          <w:noProof/>
          <w:sz w:val="24"/>
          <w:szCs w:val="24"/>
          <w:highlight w:val="yellow"/>
        </w:rPr>
        <w:t>Chemical Biology: Approaches to Drug Discovery and Development to Targeting Disease</w:t>
      </w:r>
      <w:r w:rsidRPr="008D1C48">
        <w:rPr>
          <w:rFonts w:ascii="Times New Roman" w:hAnsi="Times New Roman" w:cs="Times New Roman"/>
          <w:noProof/>
          <w:sz w:val="24"/>
          <w:szCs w:val="24"/>
          <w:highlight w:val="yellow"/>
        </w:rPr>
        <w:t xml:space="preserve"> (pp. 245–265). https://doi.org/10.1002/9781118435762.ch13</w:t>
      </w:r>
    </w:p>
    <w:p w14:paraId="6B906442"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Becklake, M. R. (1989). Occupational exposures: Evidence for a causal association with chronic obstructive pulmonary disease. </w:t>
      </w:r>
      <w:r w:rsidRPr="008D1C48">
        <w:rPr>
          <w:rFonts w:ascii="Times New Roman" w:hAnsi="Times New Roman" w:cs="Times New Roman"/>
          <w:i/>
          <w:iCs/>
          <w:noProof/>
          <w:sz w:val="24"/>
          <w:szCs w:val="24"/>
          <w:highlight w:val="yellow"/>
        </w:rPr>
        <w:t>American Review of Respiratory Disease</w:t>
      </w:r>
      <w:r w:rsidRPr="008D1C48">
        <w:rPr>
          <w:rFonts w:ascii="Times New Roman" w:hAnsi="Times New Roman" w:cs="Times New Roman"/>
          <w:noProof/>
          <w:sz w:val="24"/>
          <w:szCs w:val="24"/>
          <w:highlight w:val="yellow"/>
        </w:rPr>
        <w:t>, Vol. 140. https://doi.org/10.1164/ajrccm/140.3_pt_2.s85</w:t>
      </w:r>
    </w:p>
    <w:p w14:paraId="1D632F44"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Biswas, R. R., &amp; Chowdhury, F. (2017). Risk factors of chronic obstructive pulmonary disease </w:t>
      </w:r>
      <w:r w:rsidRPr="008D1C48">
        <w:rPr>
          <w:rFonts w:ascii="Times New Roman" w:hAnsi="Times New Roman" w:cs="Times New Roman"/>
          <w:noProof/>
          <w:sz w:val="24"/>
          <w:szCs w:val="24"/>
          <w:highlight w:val="yellow"/>
        </w:rPr>
        <w:lastRenderedPageBreak/>
        <w:t xml:space="preserve">among rural women, Chittagong, Bangladesh. </w:t>
      </w:r>
      <w:r w:rsidRPr="008D1C48">
        <w:rPr>
          <w:rFonts w:ascii="Times New Roman" w:hAnsi="Times New Roman" w:cs="Times New Roman"/>
          <w:i/>
          <w:iCs/>
          <w:noProof/>
          <w:sz w:val="24"/>
          <w:szCs w:val="24"/>
          <w:highlight w:val="yellow"/>
        </w:rPr>
        <w:t>Egyptian Journal of Bronchology</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1</w:t>
      </w:r>
      <w:r w:rsidRPr="008D1C48">
        <w:rPr>
          <w:rFonts w:ascii="Times New Roman" w:hAnsi="Times New Roman" w:cs="Times New Roman"/>
          <w:noProof/>
          <w:sz w:val="24"/>
          <w:szCs w:val="24"/>
          <w:highlight w:val="yellow"/>
        </w:rPr>
        <w:t>(3), 188. https://doi.org/10.4103/1687-8426.211395</w:t>
      </w:r>
    </w:p>
    <w:p w14:paraId="0118FDC7"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Biswas, R. S. R., Paul, S., Rahaman, M. R., Sayeed, M. A., Hoque, M. G., Hossain, M. A., … Faiz, M. (2016). Indoor Biomass Fuel Smoke Exposure as a Risk Factor for Chronic Obstructive Pulmonary Disease (COPD) for Women of Rural Bangladesh. </w:t>
      </w:r>
      <w:r w:rsidRPr="008D1C48">
        <w:rPr>
          <w:rFonts w:ascii="Times New Roman" w:hAnsi="Times New Roman" w:cs="Times New Roman"/>
          <w:i/>
          <w:iCs/>
          <w:noProof/>
          <w:sz w:val="24"/>
          <w:szCs w:val="24"/>
          <w:highlight w:val="yellow"/>
        </w:rPr>
        <w:t>Chattagram Maa-O-Shishu Hospital Medical College Journal</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5</w:t>
      </w:r>
      <w:r w:rsidRPr="008D1C48">
        <w:rPr>
          <w:rFonts w:ascii="Times New Roman" w:hAnsi="Times New Roman" w:cs="Times New Roman"/>
          <w:noProof/>
          <w:sz w:val="24"/>
          <w:szCs w:val="24"/>
          <w:highlight w:val="yellow"/>
        </w:rPr>
        <w:t>(1), 8–11. https://doi.org/10.3329/cmoshmcj.v15i1.28753</w:t>
      </w:r>
    </w:p>
    <w:p w14:paraId="36CC6601"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Blanc, P. D., Iribarren, C., Trupin, L., Earnest, G., Katz, P. P., Balmes, J., … Eisner, M. D. (2009). Occupational exposures and the risk of COPD: Dusty trades revisited. </w:t>
      </w:r>
      <w:r w:rsidRPr="008D1C48">
        <w:rPr>
          <w:rFonts w:ascii="Times New Roman" w:hAnsi="Times New Roman" w:cs="Times New Roman"/>
          <w:i/>
          <w:iCs/>
          <w:noProof/>
          <w:sz w:val="24"/>
          <w:szCs w:val="24"/>
          <w:highlight w:val="yellow"/>
        </w:rPr>
        <w:t>Thorax</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64</w:t>
      </w:r>
      <w:r w:rsidRPr="008D1C48">
        <w:rPr>
          <w:rFonts w:ascii="Times New Roman" w:hAnsi="Times New Roman" w:cs="Times New Roman"/>
          <w:noProof/>
          <w:sz w:val="24"/>
          <w:szCs w:val="24"/>
          <w:highlight w:val="yellow"/>
        </w:rPr>
        <w:t>(1), 6–12. https://doi.org/10.1136/thx.2008.099390</w:t>
      </w:r>
    </w:p>
    <w:p w14:paraId="5A71FC5F"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Blanc, Paul D. (2012). Occupation and COPD: A brief review. </w:t>
      </w:r>
      <w:r w:rsidRPr="008D1C48">
        <w:rPr>
          <w:rFonts w:ascii="Times New Roman" w:hAnsi="Times New Roman" w:cs="Times New Roman"/>
          <w:i/>
          <w:iCs/>
          <w:noProof/>
          <w:sz w:val="24"/>
          <w:szCs w:val="24"/>
          <w:highlight w:val="yellow"/>
        </w:rPr>
        <w:t>Journal of Asthma</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49</w:t>
      </w:r>
      <w:r w:rsidRPr="008D1C48">
        <w:rPr>
          <w:rFonts w:ascii="Times New Roman" w:hAnsi="Times New Roman" w:cs="Times New Roman"/>
          <w:noProof/>
          <w:sz w:val="24"/>
          <w:szCs w:val="24"/>
          <w:highlight w:val="yellow"/>
        </w:rPr>
        <w:t>(1), 2–4. https://doi.org/10.3109/02770903.2011.611957</w:t>
      </w:r>
    </w:p>
    <w:p w14:paraId="61EB9CCE"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Borné, Y., Ashraf, W., Zaigham, S., &amp; Frantz, S. (2019). Socioeconomic circumstances and incidence of chronic obstructive pulmonary disease (COPD) in an urban population in Sweden. </w:t>
      </w:r>
      <w:r w:rsidRPr="008D1C48">
        <w:rPr>
          <w:rFonts w:ascii="Times New Roman" w:hAnsi="Times New Roman" w:cs="Times New Roman"/>
          <w:i/>
          <w:iCs/>
          <w:noProof/>
          <w:sz w:val="24"/>
          <w:szCs w:val="24"/>
          <w:highlight w:val="yellow"/>
        </w:rPr>
        <w:t>COPD: Journal of Chronic Obstructive Pulmonary Disease</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6</w:t>
      </w:r>
      <w:r w:rsidRPr="008D1C48">
        <w:rPr>
          <w:rFonts w:ascii="Times New Roman" w:hAnsi="Times New Roman" w:cs="Times New Roman"/>
          <w:noProof/>
          <w:sz w:val="24"/>
          <w:szCs w:val="24"/>
          <w:highlight w:val="yellow"/>
        </w:rPr>
        <w:t>(1), 51–57. https://doi.org/10.1080/15412555.2019.1582618</w:t>
      </w:r>
    </w:p>
    <w:p w14:paraId="26EB71F0"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Cabrera López, C., Juliá Serdá, G., Cabrera Lacalzada, C., Martín Medina, A., Gullón Blanco, J. A., García Bello, M. Á., &amp; Cabrera Navarro, P. (2014). Prevalence of Chronic Obstructive Pulmonary Disease in the Canary Islands. </w:t>
      </w:r>
      <w:r w:rsidRPr="008D1C48">
        <w:rPr>
          <w:rFonts w:ascii="Times New Roman" w:hAnsi="Times New Roman" w:cs="Times New Roman"/>
          <w:i/>
          <w:iCs/>
          <w:noProof/>
          <w:sz w:val="24"/>
          <w:szCs w:val="24"/>
          <w:highlight w:val="yellow"/>
        </w:rPr>
        <w:t>Archivos de Bronconeumología (English Edition)</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50</w:t>
      </w:r>
      <w:r w:rsidRPr="008D1C48">
        <w:rPr>
          <w:rFonts w:ascii="Times New Roman" w:hAnsi="Times New Roman" w:cs="Times New Roman"/>
          <w:noProof/>
          <w:sz w:val="24"/>
          <w:szCs w:val="24"/>
          <w:highlight w:val="yellow"/>
        </w:rPr>
        <w:t>(7), 272–277. https://doi.org/10.1016/j.arbr.2014.05.008</w:t>
      </w:r>
    </w:p>
    <w:p w14:paraId="317EDBA1"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Capistrano, S. J., van Reyk, D., Chen, H., &amp; Oliver, B. G. (2017, December 1). Evidence of biomass smoke exposure as a causative factor for the development of COPD. </w:t>
      </w:r>
      <w:r w:rsidRPr="008D1C48">
        <w:rPr>
          <w:rFonts w:ascii="Times New Roman" w:hAnsi="Times New Roman" w:cs="Times New Roman"/>
          <w:i/>
          <w:iCs/>
          <w:noProof/>
          <w:sz w:val="24"/>
          <w:szCs w:val="24"/>
          <w:highlight w:val="yellow"/>
        </w:rPr>
        <w:t>Toxics</w:t>
      </w:r>
      <w:r w:rsidRPr="008D1C48">
        <w:rPr>
          <w:rFonts w:ascii="Times New Roman" w:hAnsi="Times New Roman" w:cs="Times New Roman"/>
          <w:noProof/>
          <w:sz w:val="24"/>
          <w:szCs w:val="24"/>
          <w:highlight w:val="yellow"/>
        </w:rPr>
        <w:t>, Vol. 5. https://doi.org/10.3390/toxics5040036</w:t>
      </w:r>
    </w:p>
    <w:p w14:paraId="6ABC885A"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Cazzola, M., Puxeddu, E., Bettoncelli, G., Novelli, L., Segreti, A., Cricelli, C., &amp; Calzetta, L. (2011). The prevalence of asthma and COPD in Italy: A practice-based study. </w:t>
      </w:r>
      <w:r w:rsidRPr="008D1C48">
        <w:rPr>
          <w:rFonts w:ascii="Times New Roman" w:hAnsi="Times New Roman" w:cs="Times New Roman"/>
          <w:i/>
          <w:iCs/>
          <w:noProof/>
          <w:sz w:val="24"/>
          <w:szCs w:val="24"/>
          <w:highlight w:val="yellow"/>
        </w:rPr>
        <w:t>Respiratory Medicine</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05</w:t>
      </w:r>
      <w:r w:rsidRPr="008D1C48">
        <w:rPr>
          <w:rFonts w:ascii="Times New Roman" w:hAnsi="Times New Roman" w:cs="Times New Roman"/>
          <w:noProof/>
          <w:sz w:val="24"/>
          <w:szCs w:val="24"/>
          <w:highlight w:val="yellow"/>
        </w:rPr>
        <w:t>(3), 386–391. https://doi.org/10.1016/j.rmed.2010.09.022</w:t>
      </w:r>
    </w:p>
    <w:p w14:paraId="5DC7CEDE"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Celli, B. R., Snider, G. L., Heffner, J., Tiep, B., Ziment, I., Make, B., … Phillips, Y. (1995). Standards for the diagnosis and care of patients with chronic obstructive pulmonary disease. </w:t>
      </w:r>
      <w:r w:rsidRPr="008D1C48">
        <w:rPr>
          <w:rFonts w:ascii="Times New Roman" w:hAnsi="Times New Roman" w:cs="Times New Roman"/>
          <w:i/>
          <w:iCs/>
          <w:noProof/>
          <w:sz w:val="24"/>
          <w:szCs w:val="24"/>
          <w:highlight w:val="yellow"/>
        </w:rPr>
        <w:lastRenderedPageBreak/>
        <w:t>American Journal of Respiratory and Critical Care Medicine</w:t>
      </w:r>
      <w:r w:rsidRPr="008D1C48">
        <w:rPr>
          <w:rFonts w:ascii="Times New Roman" w:hAnsi="Times New Roman" w:cs="Times New Roman"/>
          <w:noProof/>
          <w:sz w:val="24"/>
          <w:szCs w:val="24"/>
          <w:highlight w:val="yellow"/>
        </w:rPr>
        <w:t>, Vol. 152.</w:t>
      </w:r>
    </w:p>
    <w:p w14:paraId="5558033F"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Ciapponi, A., Alison, L., Agustina, M., Demián, G., Silvana, C., &amp; Edgardo, S. (2014). The epidemiology and burden of COPD in latin America and the caribbean: Systematic review and meta-analysis. </w:t>
      </w:r>
      <w:r w:rsidRPr="008D1C48">
        <w:rPr>
          <w:rFonts w:ascii="Times New Roman" w:hAnsi="Times New Roman" w:cs="Times New Roman"/>
          <w:i/>
          <w:iCs/>
          <w:noProof/>
          <w:sz w:val="24"/>
          <w:szCs w:val="24"/>
          <w:highlight w:val="yellow"/>
        </w:rPr>
        <w:t>COPD: Journal of Chronic Obstructive Pulmonary Disease</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1</w:t>
      </w:r>
      <w:r w:rsidRPr="008D1C48">
        <w:rPr>
          <w:rFonts w:ascii="Times New Roman" w:hAnsi="Times New Roman" w:cs="Times New Roman"/>
          <w:noProof/>
          <w:sz w:val="24"/>
          <w:szCs w:val="24"/>
          <w:highlight w:val="yellow"/>
        </w:rPr>
        <w:t>(3), 339–350. https://doi.org/10.3109/15412555.2013.836479</w:t>
      </w:r>
    </w:p>
    <w:p w14:paraId="2C81779B"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De Marco, R., Accordini, S., Marcon, A., Cerveri, I., Antó, J. M., Gislason, T., … Burney, P. (2011). Risk factors for chronic obstructive pulmonary disease in a European cohort of young adults. </w:t>
      </w:r>
      <w:r w:rsidRPr="008D1C48">
        <w:rPr>
          <w:rFonts w:ascii="Times New Roman" w:hAnsi="Times New Roman" w:cs="Times New Roman"/>
          <w:i/>
          <w:iCs/>
          <w:noProof/>
          <w:sz w:val="24"/>
          <w:szCs w:val="24"/>
          <w:highlight w:val="yellow"/>
        </w:rPr>
        <w:t>American Journal of Respiratory and Critical Care Medicine</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83</w:t>
      </w:r>
      <w:r w:rsidRPr="008D1C48">
        <w:rPr>
          <w:rFonts w:ascii="Times New Roman" w:hAnsi="Times New Roman" w:cs="Times New Roman"/>
          <w:noProof/>
          <w:sz w:val="24"/>
          <w:szCs w:val="24"/>
          <w:highlight w:val="yellow"/>
        </w:rPr>
        <w:t>(7), 891–897. https://doi.org/10.1164/rccm.201007-1125OC</w:t>
      </w:r>
    </w:p>
    <w:p w14:paraId="7DD6487A"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De Matteis, S., Jarvis, D., Hutchings, S., Darnton, A., Fishwick, D., Sadhra, S., … Cullinan, P. (2016). Occupations associated with COPD risk in the large population-based UK Biobank cohort study. </w:t>
      </w:r>
      <w:r w:rsidRPr="008D1C48">
        <w:rPr>
          <w:rFonts w:ascii="Times New Roman" w:hAnsi="Times New Roman" w:cs="Times New Roman"/>
          <w:i/>
          <w:iCs/>
          <w:noProof/>
          <w:sz w:val="24"/>
          <w:szCs w:val="24"/>
          <w:highlight w:val="yellow"/>
        </w:rPr>
        <w:t>Occupational and Environmental Medicine</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73</w:t>
      </w:r>
      <w:r w:rsidRPr="008D1C48">
        <w:rPr>
          <w:rFonts w:ascii="Times New Roman" w:hAnsi="Times New Roman" w:cs="Times New Roman"/>
          <w:noProof/>
          <w:sz w:val="24"/>
          <w:szCs w:val="24"/>
          <w:highlight w:val="yellow"/>
        </w:rPr>
        <w:t>(6), 378–384. https://doi.org/10.1136/oemed-2015-103406</w:t>
      </w:r>
    </w:p>
    <w:p w14:paraId="20A761FD"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Definition and classification of chronic bronchitis for clinical and epidemiological purposes. A report to the Medical Research Council by their Committee on the Aetiology of Chronic Bronchitis. (1965). </w:t>
      </w:r>
      <w:r w:rsidRPr="008D1C48">
        <w:rPr>
          <w:rFonts w:ascii="Times New Roman" w:hAnsi="Times New Roman" w:cs="Times New Roman"/>
          <w:i/>
          <w:iCs/>
          <w:noProof/>
          <w:sz w:val="24"/>
          <w:szCs w:val="24"/>
          <w:highlight w:val="yellow"/>
        </w:rPr>
        <w:t>Lancet (London, England)</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w:t>
      </w:r>
      <w:r w:rsidRPr="008D1C48">
        <w:rPr>
          <w:rFonts w:ascii="Times New Roman" w:hAnsi="Times New Roman" w:cs="Times New Roman"/>
          <w:noProof/>
          <w:sz w:val="24"/>
          <w:szCs w:val="24"/>
          <w:highlight w:val="yellow"/>
        </w:rPr>
        <w:t>(7389), 775–779. Retrieved from http://www.ncbi.nlm.nih.gov/pubmed/4165081</w:t>
      </w:r>
    </w:p>
    <w:p w14:paraId="5066EF84"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Eisner, M. D., Anthonisen, N., Coultas, D., Kuenzli, N., Perez-Padilla, R., Postma, D., … Balmes, J. R. (2010, September 1). An official American Thoracic Society public policy statement: Novel risk factors and the global burden of chronic obstructive pulmonary disease. </w:t>
      </w:r>
      <w:r w:rsidRPr="008D1C48">
        <w:rPr>
          <w:rFonts w:ascii="Times New Roman" w:hAnsi="Times New Roman" w:cs="Times New Roman"/>
          <w:i/>
          <w:iCs/>
          <w:noProof/>
          <w:sz w:val="24"/>
          <w:szCs w:val="24"/>
          <w:highlight w:val="yellow"/>
        </w:rPr>
        <w:t>American Journal of Respiratory and Critical Care Medicine</w:t>
      </w:r>
      <w:r w:rsidRPr="008D1C48">
        <w:rPr>
          <w:rFonts w:ascii="Times New Roman" w:hAnsi="Times New Roman" w:cs="Times New Roman"/>
          <w:noProof/>
          <w:sz w:val="24"/>
          <w:szCs w:val="24"/>
          <w:highlight w:val="yellow"/>
        </w:rPr>
        <w:t>, Vol. 182, pp. 693–718. https://doi.org/10.1164/rccm.200811-1757ST</w:t>
      </w:r>
    </w:p>
    <w:p w14:paraId="17FF752B"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Ezzati, M., Lopez, A. D., Rodgers, A., &amp; Murray, C. J. L. (2004). </w:t>
      </w:r>
      <w:r w:rsidRPr="008D1C48">
        <w:rPr>
          <w:rFonts w:ascii="Times New Roman" w:hAnsi="Times New Roman" w:cs="Times New Roman"/>
          <w:i/>
          <w:iCs/>
          <w:noProof/>
          <w:sz w:val="24"/>
          <w:szCs w:val="24"/>
          <w:highlight w:val="yellow"/>
        </w:rPr>
        <w:t>Comparative Quantification of Health Risks</w:t>
      </w:r>
      <w:r w:rsidRPr="008D1C48">
        <w:rPr>
          <w:rFonts w:ascii="Times New Roman" w:hAnsi="Times New Roman" w:cs="Times New Roman"/>
          <w:noProof/>
          <w:sz w:val="24"/>
          <w:szCs w:val="24"/>
          <w:highlight w:val="yellow"/>
        </w:rPr>
        <w:t>.</w:t>
      </w:r>
    </w:p>
    <w:p w14:paraId="3E3EC0C6"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Fabbri, L. M., Romagnoli, M., Corbetta, L., Casoni, G., Busljetic, K., Turato, G., … Papi, A. (2003). Differences in airway inflammation in patients with fixed airflow obstruction due to asthma or chronic obstructive pulmonary disease. </w:t>
      </w:r>
      <w:r w:rsidRPr="008D1C48">
        <w:rPr>
          <w:rFonts w:ascii="Times New Roman" w:hAnsi="Times New Roman" w:cs="Times New Roman"/>
          <w:i/>
          <w:iCs/>
          <w:noProof/>
          <w:sz w:val="24"/>
          <w:szCs w:val="24"/>
          <w:highlight w:val="yellow"/>
        </w:rPr>
        <w:t>American Journal of Respiratory and Critical Care Medicine</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67</w:t>
      </w:r>
      <w:r w:rsidRPr="008D1C48">
        <w:rPr>
          <w:rFonts w:ascii="Times New Roman" w:hAnsi="Times New Roman" w:cs="Times New Roman"/>
          <w:noProof/>
          <w:sz w:val="24"/>
          <w:szCs w:val="24"/>
          <w:highlight w:val="yellow"/>
        </w:rPr>
        <w:t>(3), 418–424. https://doi.org/10.1164/rccm.200203-183OC</w:t>
      </w:r>
    </w:p>
    <w:p w14:paraId="087630B8"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lastRenderedPageBreak/>
        <w:t xml:space="preserve">Fabricius, P., Løkke, A., Marott, J. L., Vestbo, J., &amp; Lange, P. (2011). Prevalence of COPD in Copenhagen. </w:t>
      </w:r>
      <w:r w:rsidRPr="008D1C48">
        <w:rPr>
          <w:rFonts w:ascii="Times New Roman" w:hAnsi="Times New Roman" w:cs="Times New Roman"/>
          <w:i/>
          <w:iCs/>
          <w:noProof/>
          <w:sz w:val="24"/>
          <w:szCs w:val="24"/>
          <w:highlight w:val="yellow"/>
        </w:rPr>
        <w:t>Respiratory Medicine</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05</w:t>
      </w:r>
      <w:r w:rsidRPr="008D1C48">
        <w:rPr>
          <w:rFonts w:ascii="Times New Roman" w:hAnsi="Times New Roman" w:cs="Times New Roman"/>
          <w:noProof/>
          <w:sz w:val="24"/>
          <w:szCs w:val="24"/>
          <w:highlight w:val="yellow"/>
        </w:rPr>
        <w:t>(3), 410–417. https://doi.org/10.1016/j.rmed.2010.09.019</w:t>
      </w:r>
    </w:p>
    <w:p w14:paraId="3937AC94"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Finney, L. J., Feary, J. R., Leonardi-Bee, J., Gordon, S. B., &amp; Mortimer, K. (2013, May 1). Chronic obstructive pulmonary disease in sub-Saharan Africa: A systematic review. </w:t>
      </w:r>
      <w:r w:rsidRPr="008D1C48">
        <w:rPr>
          <w:rFonts w:ascii="Times New Roman" w:hAnsi="Times New Roman" w:cs="Times New Roman"/>
          <w:i/>
          <w:iCs/>
          <w:noProof/>
          <w:sz w:val="24"/>
          <w:szCs w:val="24"/>
          <w:highlight w:val="yellow"/>
        </w:rPr>
        <w:t>International Journal of Tuberculosis and Lung Disease</w:t>
      </w:r>
      <w:r w:rsidRPr="008D1C48">
        <w:rPr>
          <w:rFonts w:ascii="Times New Roman" w:hAnsi="Times New Roman" w:cs="Times New Roman"/>
          <w:noProof/>
          <w:sz w:val="24"/>
          <w:szCs w:val="24"/>
          <w:highlight w:val="yellow"/>
        </w:rPr>
        <w:t>, Vol. 17, pp. 583–589. https://doi.org/10.5588/ijtld.12.0619</w:t>
      </w:r>
    </w:p>
    <w:p w14:paraId="27E48A46"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Fishwick, D., Barber, C. M., &amp; Darby, A. C. (2010, May). Chronic obstructive pulmonary disease and the workplace. </w:t>
      </w:r>
      <w:r w:rsidRPr="008D1C48">
        <w:rPr>
          <w:rFonts w:ascii="Times New Roman" w:hAnsi="Times New Roman" w:cs="Times New Roman"/>
          <w:i/>
          <w:iCs/>
          <w:noProof/>
          <w:sz w:val="24"/>
          <w:szCs w:val="24"/>
          <w:highlight w:val="yellow"/>
        </w:rPr>
        <w:t>Chronic Respiratory Disease</w:t>
      </w:r>
      <w:r w:rsidRPr="008D1C48">
        <w:rPr>
          <w:rFonts w:ascii="Times New Roman" w:hAnsi="Times New Roman" w:cs="Times New Roman"/>
          <w:noProof/>
          <w:sz w:val="24"/>
          <w:szCs w:val="24"/>
          <w:highlight w:val="yellow"/>
        </w:rPr>
        <w:t>, Vol. 7, pp. 113–122. https://doi.org/10.1177/1479972309354690</w:t>
      </w:r>
    </w:p>
    <w:p w14:paraId="05997779"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Fletcher, C. M., &amp; Pride, N. B. (1984). Definitions of emphysema, chronic bronchitis, asthma, and airflow obstruction: 25 years on from the Ciba symposium. </w:t>
      </w:r>
      <w:r w:rsidRPr="008D1C48">
        <w:rPr>
          <w:rFonts w:ascii="Times New Roman" w:hAnsi="Times New Roman" w:cs="Times New Roman"/>
          <w:i/>
          <w:iCs/>
          <w:noProof/>
          <w:sz w:val="24"/>
          <w:szCs w:val="24"/>
          <w:highlight w:val="yellow"/>
        </w:rPr>
        <w:t>Thorax</w:t>
      </w:r>
      <w:r w:rsidRPr="008D1C48">
        <w:rPr>
          <w:rFonts w:ascii="Times New Roman" w:hAnsi="Times New Roman" w:cs="Times New Roman"/>
          <w:noProof/>
          <w:sz w:val="24"/>
          <w:szCs w:val="24"/>
          <w:highlight w:val="yellow"/>
        </w:rPr>
        <w:t>, Vol. 39, pp. 81–85. https://doi.org/10.1136/thx.39.2.81</w:t>
      </w:r>
    </w:p>
    <w:p w14:paraId="6B8920D7"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Gerald, L. B., &amp; Bailey, W. C. (2002). Global initiative for chronic obstructive lung disease. </w:t>
      </w:r>
      <w:r w:rsidRPr="008D1C48">
        <w:rPr>
          <w:rFonts w:ascii="Times New Roman" w:hAnsi="Times New Roman" w:cs="Times New Roman"/>
          <w:i/>
          <w:iCs/>
          <w:noProof/>
          <w:sz w:val="24"/>
          <w:szCs w:val="24"/>
          <w:highlight w:val="yellow"/>
        </w:rPr>
        <w:t>Journal of Cardiopulmonary Rehabilitation</w:t>
      </w:r>
      <w:r w:rsidRPr="008D1C48">
        <w:rPr>
          <w:rFonts w:ascii="Times New Roman" w:hAnsi="Times New Roman" w:cs="Times New Roman"/>
          <w:noProof/>
          <w:sz w:val="24"/>
          <w:szCs w:val="24"/>
          <w:highlight w:val="yellow"/>
        </w:rPr>
        <w:t>, Vol. 22, pp. 234–244. https://doi.org/10.1097/00008483-200207000-00004</w:t>
      </w:r>
    </w:p>
    <w:p w14:paraId="06BDC7AD"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Gibson, G. J., Loddenkemper, R., Lundbäck, B., &amp; Sibille, Y. (2013, September 1). Respiratory health and disease in Europe: The new European Lung White Book. </w:t>
      </w:r>
      <w:r w:rsidRPr="008D1C48">
        <w:rPr>
          <w:rFonts w:ascii="Times New Roman" w:hAnsi="Times New Roman" w:cs="Times New Roman"/>
          <w:i/>
          <w:iCs/>
          <w:noProof/>
          <w:sz w:val="24"/>
          <w:szCs w:val="24"/>
          <w:highlight w:val="yellow"/>
        </w:rPr>
        <w:t>European Respiratory Journal</w:t>
      </w:r>
      <w:r w:rsidRPr="008D1C48">
        <w:rPr>
          <w:rFonts w:ascii="Times New Roman" w:hAnsi="Times New Roman" w:cs="Times New Roman"/>
          <w:noProof/>
          <w:sz w:val="24"/>
          <w:szCs w:val="24"/>
          <w:highlight w:val="yellow"/>
        </w:rPr>
        <w:t>, Vol. 42, pp. 559–563. https://doi.org/10.1183/09031936.00105513</w:t>
      </w:r>
    </w:p>
    <w:p w14:paraId="39A1FD28"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Gómez Sáenz, J. T., Quintano Jiménez, J. A., Hidalgo Requena, A., González Béjar, M., Gérez Callejas, M. J., Zangróniz Uruñuela, M. R., … Hernández García, R. (2014). Enfermedad pulmonar obstructiva crónica: Morbimortalidad e impacto sanitario. </w:t>
      </w:r>
      <w:r w:rsidRPr="008D1C48">
        <w:rPr>
          <w:rFonts w:ascii="Times New Roman" w:hAnsi="Times New Roman" w:cs="Times New Roman"/>
          <w:i/>
          <w:iCs/>
          <w:noProof/>
          <w:sz w:val="24"/>
          <w:szCs w:val="24"/>
          <w:highlight w:val="yellow"/>
        </w:rPr>
        <w:t>Semergen</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40</w:t>
      </w:r>
      <w:r w:rsidRPr="008D1C48">
        <w:rPr>
          <w:rFonts w:ascii="Times New Roman" w:hAnsi="Times New Roman" w:cs="Times New Roman"/>
          <w:noProof/>
          <w:sz w:val="24"/>
          <w:szCs w:val="24"/>
          <w:highlight w:val="yellow"/>
        </w:rPr>
        <w:t>(4), 198–204. https://doi.org/10.1016/j.semerg.2013.12.009</w:t>
      </w:r>
    </w:p>
    <w:p w14:paraId="1679C20C"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Govender, N., Lalloo, U. G., &amp; Naidoo, R. N. (2011). Occupational exposures and chronic obstructive pulmonary disease: A hospital based case - Control study. </w:t>
      </w:r>
      <w:r w:rsidRPr="008D1C48">
        <w:rPr>
          <w:rFonts w:ascii="Times New Roman" w:hAnsi="Times New Roman" w:cs="Times New Roman"/>
          <w:i/>
          <w:iCs/>
          <w:noProof/>
          <w:sz w:val="24"/>
          <w:szCs w:val="24"/>
          <w:highlight w:val="yellow"/>
        </w:rPr>
        <w:t>Thorax</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66</w:t>
      </w:r>
      <w:r w:rsidRPr="008D1C48">
        <w:rPr>
          <w:rFonts w:ascii="Times New Roman" w:hAnsi="Times New Roman" w:cs="Times New Roman"/>
          <w:noProof/>
          <w:sz w:val="24"/>
          <w:szCs w:val="24"/>
          <w:highlight w:val="yellow"/>
        </w:rPr>
        <w:t>(7), 597–601. https://doi.org/10.1136/thx.2010.149468</w:t>
      </w:r>
    </w:p>
    <w:p w14:paraId="58160A05"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Grigsby, M., Siddharthan, T., Chowdhury, M. A. H., Siddiquee, A., Rubinstein, A., Sobrino, E., … Checkley, W. (2016). Socioeconomic status and COPD among low-and middle-income </w:t>
      </w:r>
      <w:r w:rsidRPr="008D1C48">
        <w:rPr>
          <w:rFonts w:ascii="Times New Roman" w:hAnsi="Times New Roman" w:cs="Times New Roman"/>
          <w:noProof/>
          <w:sz w:val="24"/>
          <w:szCs w:val="24"/>
          <w:highlight w:val="yellow"/>
        </w:rPr>
        <w:lastRenderedPageBreak/>
        <w:t xml:space="preserve">countries. </w:t>
      </w:r>
      <w:r w:rsidRPr="008D1C48">
        <w:rPr>
          <w:rFonts w:ascii="Times New Roman" w:hAnsi="Times New Roman" w:cs="Times New Roman"/>
          <w:i/>
          <w:iCs/>
          <w:noProof/>
          <w:sz w:val="24"/>
          <w:szCs w:val="24"/>
          <w:highlight w:val="yellow"/>
        </w:rPr>
        <w:t>International Journal of COPD</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1</w:t>
      </w:r>
      <w:r w:rsidRPr="008D1C48">
        <w:rPr>
          <w:rFonts w:ascii="Times New Roman" w:hAnsi="Times New Roman" w:cs="Times New Roman"/>
          <w:noProof/>
          <w:sz w:val="24"/>
          <w:szCs w:val="24"/>
          <w:highlight w:val="yellow"/>
        </w:rPr>
        <w:t>(1), 2497–2507. https://doi.org/10.2147/COPD.S111145</w:t>
      </w:r>
    </w:p>
    <w:p w14:paraId="608B3C7A"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Harber, P., Tashkin, D. P., Simmons, M., Crawford, L., Hnizdo, E., &amp; Connett, J. (2007). Effect of occupational exposures on decline of lung function in early chronic obstructive pulmonary disease. </w:t>
      </w:r>
      <w:r w:rsidRPr="008D1C48">
        <w:rPr>
          <w:rFonts w:ascii="Times New Roman" w:hAnsi="Times New Roman" w:cs="Times New Roman"/>
          <w:i/>
          <w:iCs/>
          <w:noProof/>
          <w:sz w:val="24"/>
          <w:szCs w:val="24"/>
          <w:highlight w:val="yellow"/>
        </w:rPr>
        <w:t>American Journal of Respiratory and Critical Care Medicine</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76</w:t>
      </w:r>
      <w:r w:rsidRPr="008D1C48">
        <w:rPr>
          <w:rFonts w:ascii="Times New Roman" w:hAnsi="Times New Roman" w:cs="Times New Roman"/>
          <w:noProof/>
          <w:sz w:val="24"/>
          <w:szCs w:val="24"/>
          <w:highlight w:val="yellow"/>
        </w:rPr>
        <w:t>(10), 994–1000. https://doi.org/10.1164/rccm.200605-730OC</w:t>
      </w:r>
    </w:p>
    <w:p w14:paraId="589C0C48"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Hnizdo, E., Baskind, E., &amp; Sluis-Cremer, G. K. (1990). Combined effect of silica dust exposure and tobacco smoking on the prevalence of respiratory impairments among gold miners. </w:t>
      </w:r>
      <w:r w:rsidRPr="008D1C48">
        <w:rPr>
          <w:rFonts w:ascii="Times New Roman" w:hAnsi="Times New Roman" w:cs="Times New Roman"/>
          <w:i/>
          <w:iCs/>
          <w:noProof/>
          <w:sz w:val="24"/>
          <w:szCs w:val="24"/>
          <w:highlight w:val="yellow"/>
        </w:rPr>
        <w:t>Scandinavian Journal of Work, Environment and Health</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6</w:t>
      </w:r>
      <w:r w:rsidRPr="008D1C48">
        <w:rPr>
          <w:rFonts w:ascii="Times New Roman" w:hAnsi="Times New Roman" w:cs="Times New Roman"/>
          <w:noProof/>
          <w:sz w:val="24"/>
          <w:szCs w:val="24"/>
          <w:highlight w:val="yellow"/>
        </w:rPr>
        <w:t>(6), 411–422. https://doi.org/10.5271/sjweh.1768</w:t>
      </w:r>
    </w:p>
    <w:p w14:paraId="758FF893"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Hnizdo, E., &amp; Vallyathan, V. (2003). Chronic obstructive pulmonary disease due to occupational exposure to silica dust: A review of epidemiological and pathological evidence. </w:t>
      </w:r>
      <w:r w:rsidRPr="008D1C48">
        <w:rPr>
          <w:rFonts w:ascii="Times New Roman" w:hAnsi="Times New Roman" w:cs="Times New Roman"/>
          <w:i/>
          <w:iCs/>
          <w:noProof/>
          <w:sz w:val="24"/>
          <w:szCs w:val="24"/>
          <w:highlight w:val="yellow"/>
        </w:rPr>
        <w:t>Occupational and Environmental Medicine</w:t>
      </w:r>
      <w:r w:rsidRPr="008D1C48">
        <w:rPr>
          <w:rFonts w:ascii="Times New Roman" w:hAnsi="Times New Roman" w:cs="Times New Roman"/>
          <w:noProof/>
          <w:sz w:val="24"/>
          <w:szCs w:val="24"/>
          <w:highlight w:val="yellow"/>
        </w:rPr>
        <w:t>, Vol. 60, pp. 237–243. https://doi.org/10.1136/oem.60.4.237</w:t>
      </w:r>
    </w:p>
    <w:p w14:paraId="2F40181D"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Hnizdo, Eva, Sullivan, P. A., Bang, K. M., &amp; Wagner, G. (2002). Association between chronic obstructive pulmonary disease and employment by industry and occupation in the US population: A study of data from the Third National Health and Nutrition Examination Survey. </w:t>
      </w:r>
      <w:r w:rsidRPr="008D1C48">
        <w:rPr>
          <w:rFonts w:ascii="Times New Roman" w:hAnsi="Times New Roman" w:cs="Times New Roman"/>
          <w:i/>
          <w:iCs/>
          <w:noProof/>
          <w:sz w:val="24"/>
          <w:szCs w:val="24"/>
          <w:highlight w:val="yellow"/>
        </w:rPr>
        <w:t>American Journal of Epidemiology</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56</w:t>
      </w:r>
      <w:r w:rsidRPr="008D1C48">
        <w:rPr>
          <w:rFonts w:ascii="Times New Roman" w:hAnsi="Times New Roman" w:cs="Times New Roman"/>
          <w:noProof/>
          <w:sz w:val="24"/>
          <w:szCs w:val="24"/>
          <w:highlight w:val="yellow"/>
        </w:rPr>
        <w:t>(8), 738–746. https://doi.org/10.1093/aje/kwf105</w:t>
      </w:r>
    </w:p>
    <w:p w14:paraId="48E9DBFD"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Hu, G., Zhou, Y., Tian, J., Yao, W., Li, J., Li, B., &amp; Ran, P. (2010). Risk of COPD from exposure to biomass smoke: A metaanalysis. </w:t>
      </w:r>
      <w:r w:rsidRPr="008D1C48">
        <w:rPr>
          <w:rFonts w:ascii="Times New Roman" w:hAnsi="Times New Roman" w:cs="Times New Roman"/>
          <w:i/>
          <w:iCs/>
          <w:noProof/>
          <w:sz w:val="24"/>
          <w:szCs w:val="24"/>
          <w:highlight w:val="yellow"/>
        </w:rPr>
        <w:t>Chest</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38</w:t>
      </w:r>
      <w:r w:rsidRPr="008D1C48">
        <w:rPr>
          <w:rFonts w:ascii="Times New Roman" w:hAnsi="Times New Roman" w:cs="Times New Roman"/>
          <w:noProof/>
          <w:sz w:val="24"/>
          <w:szCs w:val="24"/>
          <w:highlight w:val="yellow"/>
        </w:rPr>
        <w:t>(1), 20–31. https://doi.org/10.1378/chest.08-2114</w:t>
      </w:r>
    </w:p>
    <w:p w14:paraId="4EA94F60"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Irwig, L. M., &amp; Rocks, P. (1978). Lung function and respiratory symptoms in silicotic and nonsilicotic gold miners. </w:t>
      </w:r>
      <w:r w:rsidRPr="008D1C48">
        <w:rPr>
          <w:rFonts w:ascii="Times New Roman" w:hAnsi="Times New Roman" w:cs="Times New Roman"/>
          <w:i/>
          <w:iCs/>
          <w:noProof/>
          <w:sz w:val="24"/>
          <w:szCs w:val="24"/>
          <w:highlight w:val="yellow"/>
        </w:rPr>
        <w:t>American Review of Respiratory Disease</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17</w:t>
      </w:r>
      <w:r w:rsidRPr="008D1C48">
        <w:rPr>
          <w:rFonts w:ascii="Times New Roman" w:hAnsi="Times New Roman" w:cs="Times New Roman"/>
          <w:noProof/>
          <w:sz w:val="24"/>
          <w:szCs w:val="24"/>
          <w:highlight w:val="yellow"/>
        </w:rPr>
        <w:t>(3), 429–435. https://doi.org/10.1164/arrd.1978.117.3.429</w:t>
      </w:r>
    </w:p>
    <w:p w14:paraId="5057073E"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Islam, M. S., Hossain, M. M., Pasha, M. M., Azad, A. K., &amp; Murshed, K. M. (2013). Prevalence and risk factors of chronic obstructive pulmonary disease (COPD) in Dhaka city population. </w:t>
      </w:r>
      <w:r w:rsidRPr="008D1C48">
        <w:rPr>
          <w:rFonts w:ascii="Times New Roman" w:hAnsi="Times New Roman" w:cs="Times New Roman"/>
          <w:i/>
          <w:iCs/>
          <w:noProof/>
          <w:sz w:val="24"/>
          <w:szCs w:val="24"/>
          <w:highlight w:val="yellow"/>
        </w:rPr>
        <w:t>Mymensingh Medical Journal : MMJ</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22</w:t>
      </w:r>
      <w:r w:rsidRPr="008D1C48">
        <w:rPr>
          <w:rFonts w:ascii="Times New Roman" w:hAnsi="Times New Roman" w:cs="Times New Roman"/>
          <w:noProof/>
          <w:sz w:val="24"/>
          <w:szCs w:val="24"/>
          <w:highlight w:val="yellow"/>
        </w:rPr>
        <w:t xml:space="preserve">(3), 547–551. </w:t>
      </w:r>
      <w:r w:rsidRPr="008D1C48">
        <w:rPr>
          <w:rFonts w:ascii="Times New Roman" w:hAnsi="Times New Roman" w:cs="Times New Roman"/>
          <w:noProof/>
          <w:sz w:val="24"/>
          <w:szCs w:val="24"/>
          <w:highlight w:val="yellow"/>
        </w:rPr>
        <w:lastRenderedPageBreak/>
        <w:t>https://doi.org/10.1378/chest.136.4_meetingabstracts.90s-b</w:t>
      </w:r>
    </w:p>
    <w:p w14:paraId="35BDA88C"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Kanervisto, M., Vasankari, T., Laitinen, T., Heliövaara, M., Jousilahti, P., &amp; Saarelainen, S. (2011). Low socioeconomic status is associated with chronic obstructive airway diseases. </w:t>
      </w:r>
      <w:r w:rsidRPr="008D1C48">
        <w:rPr>
          <w:rFonts w:ascii="Times New Roman" w:hAnsi="Times New Roman" w:cs="Times New Roman"/>
          <w:i/>
          <w:iCs/>
          <w:noProof/>
          <w:sz w:val="24"/>
          <w:szCs w:val="24"/>
          <w:highlight w:val="yellow"/>
        </w:rPr>
        <w:t>Respiratory Medicine</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05</w:t>
      </w:r>
      <w:r w:rsidRPr="008D1C48">
        <w:rPr>
          <w:rFonts w:ascii="Times New Roman" w:hAnsi="Times New Roman" w:cs="Times New Roman"/>
          <w:noProof/>
          <w:sz w:val="24"/>
          <w:szCs w:val="24"/>
          <w:highlight w:val="yellow"/>
        </w:rPr>
        <w:t>(8), 1140–1146. https://doi.org/10.1016/j.rmed.2011.03.008</w:t>
      </w:r>
    </w:p>
    <w:p w14:paraId="47F7C03A"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Kurmi, O. P., Semple, S., Simkhada, P., Cairns S Smith, W., &amp; Ayres, J. G. (2010). COPD and chronic bronchitis risk of indoor air pollution from solid fuel: A systematic review and meta-analysis. </w:t>
      </w:r>
      <w:r w:rsidRPr="008D1C48">
        <w:rPr>
          <w:rFonts w:ascii="Times New Roman" w:hAnsi="Times New Roman" w:cs="Times New Roman"/>
          <w:i/>
          <w:iCs/>
          <w:noProof/>
          <w:sz w:val="24"/>
          <w:szCs w:val="24"/>
          <w:highlight w:val="yellow"/>
        </w:rPr>
        <w:t>Thorax</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65</w:t>
      </w:r>
      <w:r w:rsidRPr="008D1C48">
        <w:rPr>
          <w:rFonts w:ascii="Times New Roman" w:hAnsi="Times New Roman" w:cs="Times New Roman"/>
          <w:noProof/>
          <w:sz w:val="24"/>
          <w:szCs w:val="24"/>
          <w:highlight w:val="yellow"/>
        </w:rPr>
        <w:t>(3), 221–228. https://doi.org/10.1136/thx.2009.124644</w:t>
      </w:r>
    </w:p>
    <w:p w14:paraId="069641D9"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Lopez, A. D., Shibuya, K., Rao, C., Mathers, C. D., Hansell, A. L., Held, L. S., … Buist, S. (2006). Chronic obstructive pulmonary disease: Current burden and future projections. </w:t>
      </w:r>
      <w:r w:rsidRPr="008D1C48">
        <w:rPr>
          <w:rFonts w:ascii="Times New Roman" w:hAnsi="Times New Roman" w:cs="Times New Roman"/>
          <w:i/>
          <w:iCs/>
          <w:noProof/>
          <w:sz w:val="24"/>
          <w:szCs w:val="24"/>
          <w:highlight w:val="yellow"/>
        </w:rPr>
        <w:t>European Respiratory Journal</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27</w:t>
      </w:r>
      <w:r w:rsidRPr="008D1C48">
        <w:rPr>
          <w:rFonts w:ascii="Times New Roman" w:hAnsi="Times New Roman" w:cs="Times New Roman"/>
          <w:noProof/>
          <w:sz w:val="24"/>
          <w:szCs w:val="24"/>
          <w:highlight w:val="yellow"/>
        </w:rPr>
        <w:t>(2), 397–412. https://doi.org/10.1183/09031936.06.00025805</w:t>
      </w:r>
    </w:p>
    <w:p w14:paraId="4D68CDF7"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Lopez, Alan D., Mathers, C. D., Ezzati, M., Jamison, D. T., &amp; Murray, C. J. (2006). Global and regional burden of disease and risk factors, 2001: systematic analysis of population health data. </w:t>
      </w:r>
      <w:r w:rsidRPr="008D1C48">
        <w:rPr>
          <w:rFonts w:ascii="Times New Roman" w:hAnsi="Times New Roman" w:cs="Times New Roman"/>
          <w:i/>
          <w:iCs/>
          <w:noProof/>
          <w:sz w:val="24"/>
          <w:szCs w:val="24"/>
          <w:highlight w:val="yellow"/>
        </w:rPr>
        <w:t>Lancet</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367</w:t>
      </w:r>
      <w:r w:rsidRPr="008D1C48">
        <w:rPr>
          <w:rFonts w:ascii="Times New Roman" w:hAnsi="Times New Roman" w:cs="Times New Roman"/>
          <w:noProof/>
          <w:sz w:val="24"/>
          <w:szCs w:val="24"/>
          <w:highlight w:val="yellow"/>
        </w:rPr>
        <w:t>(9524), 1747–1757. https://doi.org/10.1016/S0140-6736(06)68770-9</w:t>
      </w:r>
    </w:p>
    <w:p w14:paraId="48B2560B"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Madhurmay, Suryakant, Kumar, H., Kumar, S., Prasad, R., Verma, A. K., &amp; Singh, A. K. (2019). Study of association between exposure to indoor air pollution and chronic obstructive pulmonary disease among nonsmokers in a North Indian population – A case–control study. </w:t>
      </w:r>
      <w:r w:rsidRPr="008D1C48">
        <w:rPr>
          <w:rFonts w:ascii="Times New Roman" w:hAnsi="Times New Roman" w:cs="Times New Roman"/>
          <w:i/>
          <w:iCs/>
          <w:noProof/>
          <w:sz w:val="24"/>
          <w:szCs w:val="24"/>
          <w:highlight w:val="yellow"/>
        </w:rPr>
        <w:t>Indian Journal of Respiratory Care</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8</w:t>
      </w:r>
      <w:r w:rsidRPr="008D1C48">
        <w:rPr>
          <w:rFonts w:ascii="Times New Roman" w:hAnsi="Times New Roman" w:cs="Times New Roman"/>
          <w:noProof/>
          <w:sz w:val="24"/>
          <w:szCs w:val="24"/>
          <w:highlight w:val="yellow"/>
        </w:rPr>
        <w:t>(2), 71. https://doi.org/10.4103/IJRC.IJRC_52_18</w:t>
      </w:r>
    </w:p>
    <w:p w14:paraId="7C9BD19D"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Mahfuz, M., Ahmed, T., Ahmad, S. A., &amp; Khan, M. H. (2014). Altered Pulmonary Function among the Transport Workers in Dhaka City. </w:t>
      </w:r>
      <w:r w:rsidRPr="008D1C48">
        <w:rPr>
          <w:rFonts w:ascii="Times New Roman" w:hAnsi="Times New Roman" w:cs="Times New Roman"/>
          <w:i/>
          <w:iCs/>
          <w:noProof/>
          <w:sz w:val="24"/>
          <w:szCs w:val="24"/>
          <w:highlight w:val="yellow"/>
        </w:rPr>
        <w:t>Health</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06</w:t>
      </w:r>
      <w:r w:rsidRPr="008D1C48">
        <w:rPr>
          <w:rFonts w:ascii="Times New Roman" w:hAnsi="Times New Roman" w:cs="Times New Roman"/>
          <w:noProof/>
          <w:sz w:val="24"/>
          <w:szCs w:val="24"/>
          <w:highlight w:val="yellow"/>
        </w:rPr>
        <w:t>(16), 2144–2153. https://doi.org/10.4236/health.2014.616249</w:t>
      </w:r>
    </w:p>
    <w:p w14:paraId="00C56A47"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Manfreda, J., Sidwall, G., Maini, K., West, P., &amp; Cherniack, R. M. (1982). Respiratory abnormalities in employees of the hard rock mining industry. </w:t>
      </w:r>
      <w:r w:rsidRPr="008D1C48">
        <w:rPr>
          <w:rFonts w:ascii="Times New Roman" w:hAnsi="Times New Roman" w:cs="Times New Roman"/>
          <w:i/>
          <w:iCs/>
          <w:noProof/>
          <w:sz w:val="24"/>
          <w:szCs w:val="24"/>
          <w:highlight w:val="yellow"/>
        </w:rPr>
        <w:t>American Review of Respiratory Disease</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26</w:t>
      </w:r>
      <w:r w:rsidRPr="008D1C48">
        <w:rPr>
          <w:rFonts w:ascii="Times New Roman" w:hAnsi="Times New Roman" w:cs="Times New Roman"/>
          <w:noProof/>
          <w:sz w:val="24"/>
          <w:szCs w:val="24"/>
          <w:highlight w:val="yellow"/>
        </w:rPr>
        <w:t>(4), 629–634. https://doi.org/10.1164/arrd.1982.126.4.629</w:t>
      </w:r>
    </w:p>
    <w:p w14:paraId="308ACB2F"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Mazitova, N. N., Saveliev, A. A., Berheeva, Z. M., &amp; Amirov, N. K. (2012). COPD and occupation: A retrospective cohort study of industrial workers. </w:t>
      </w:r>
      <w:r w:rsidRPr="008D1C48">
        <w:rPr>
          <w:rFonts w:ascii="Times New Roman" w:hAnsi="Times New Roman" w:cs="Times New Roman"/>
          <w:i/>
          <w:iCs/>
          <w:noProof/>
          <w:sz w:val="24"/>
          <w:szCs w:val="24"/>
          <w:highlight w:val="yellow"/>
        </w:rPr>
        <w:t>Arhiv Za Higijenu Rada i Toksikologiju</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63</w:t>
      </w:r>
      <w:r w:rsidRPr="008D1C48">
        <w:rPr>
          <w:rFonts w:ascii="Times New Roman" w:hAnsi="Times New Roman" w:cs="Times New Roman"/>
          <w:noProof/>
          <w:sz w:val="24"/>
          <w:szCs w:val="24"/>
          <w:highlight w:val="yellow"/>
        </w:rPr>
        <w:t>(3), 345–356. https://doi.org/10.2478/10004-1254-63-2012-2178</w:t>
      </w:r>
    </w:p>
    <w:p w14:paraId="57A1960D"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Meijer, E., Kromhout, H., &amp; Heederik, D. (2001). Respiratory effects of exposure to low levels </w:t>
      </w:r>
      <w:r w:rsidRPr="008D1C48">
        <w:rPr>
          <w:rFonts w:ascii="Times New Roman" w:hAnsi="Times New Roman" w:cs="Times New Roman"/>
          <w:noProof/>
          <w:sz w:val="24"/>
          <w:szCs w:val="24"/>
          <w:highlight w:val="yellow"/>
        </w:rPr>
        <w:lastRenderedPageBreak/>
        <w:t xml:space="preserve">of concrete dust containing crystalline silica. </w:t>
      </w:r>
      <w:r w:rsidRPr="008D1C48">
        <w:rPr>
          <w:rFonts w:ascii="Times New Roman" w:hAnsi="Times New Roman" w:cs="Times New Roman"/>
          <w:i/>
          <w:iCs/>
          <w:noProof/>
          <w:sz w:val="24"/>
          <w:szCs w:val="24"/>
          <w:highlight w:val="yellow"/>
        </w:rPr>
        <w:t>American Journal of Industrial Medicine</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40</w:t>
      </w:r>
      <w:r w:rsidRPr="008D1C48">
        <w:rPr>
          <w:rFonts w:ascii="Times New Roman" w:hAnsi="Times New Roman" w:cs="Times New Roman"/>
          <w:noProof/>
          <w:sz w:val="24"/>
          <w:szCs w:val="24"/>
          <w:highlight w:val="yellow"/>
        </w:rPr>
        <w:t>(2), 133–140. https://doi.org/10.1002/ajim.1080</w:t>
      </w:r>
    </w:p>
    <w:p w14:paraId="6D065D1B"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Menezes, A. M. B., Perez-Padilla, R., Jardim, J. R. B., Muiño, A., Lopez, M. V., Valdivia, G., … Victora, C. G. (2005). Chronic obstructive pulmonary disease in five Latin American cities (the PLATINO study): A prevalence study. </w:t>
      </w:r>
      <w:r w:rsidRPr="008D1C48">
        <w:rPr>
          <w:rFonts w:ascii="Times New Roman" w:hAnsi="Times New Roman" w:cs="Times New Roman"/>
          <w:i/>
          <w:iCs/>
          <w:noProof/>
          <w:sz w:val="24"/>
          <w:szCs w:val="24"/>
          <w:highlight w:val="yellow"/>
        </w:rPr>
        <w:t>Lancet</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366</w:t>
      </w:r>
      <w:r w:rsidRPr="008D1C48">
        <w:rPr>
          <w:rFonts w:ascii="Times New Roman" w:hAnsi="Times New Roman" w:cs="Times New Roman"/>
          <w:noProof/>
          <w:sz w:val="24"/>
          <w:szCs w:val="24"/>
          <w:highlight w:val="yellow"/>
        </w:rPr>
        <w:t>(9500), 1875–1881. https://doi.org/10.1016/S0140-6736(05)67632-5</w:t>
      </w:r>
    </w:p>
    <w:p w14:paraId="282EB804"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Mitzner, W. (2011, October 27). Emphysema - A disease of small airways or lung parenchyma? </w:t>
      </w:r>
      <w:r w:rsidRPr="008D1C48">
        <w:rPr>
          <w:rFonts w:ascii="Times New Roman" w:hAnsi="Times New Roman" w:cs="Times New Roman"/>
          <w:i/>
          <w:iCs/>
          <w:noProof/>
          <w:sz w:val="24"/>
          <w:szCs w:val="24"/>
          <w:highlight w:val="yellow"/>
        </w:rPr>
        <w:t>New England Journal of Medicine</w:t>
      </w:r>
      <w:r w:rsidRPr="008D1C48">
        <w:rPr>
          <w:rFonts w:ascii="Times New Roman" w:hAnsi="Times New Roman" w:cs="Times New Roman"/>
          <w:noProof/>
          <w:sz w:val="24"/>
          <w:szCs w:val="24"/>
          <w:highlight w:val="yellow"/>
        </w:rPr>
        <w:t>, Vol. 365, pp. 1637–1639. https://doi.org/10.1056/NEJMe1110635</w:t>
      </w:r>
    </w:p>
    <w:p w14:paraId="235637D0"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Nhlbi. (1991). Guidelines for the diagnosis and management of asthma. National Heart, Lung, and Blood Institute. National Asthma Education Program. Expert Panel Report. </w:t>
      </w:r>
      <w:r w:rsidRPr="008D1C48">
        <w:rPr>
          <w:rFonts w:ascii="Times New Roman" w:hAnsi="Times New Roman" w:cs="Times New Roman"/>
          <w:i/>
          <w:iCs/>
          <w:noProof/>
          <w:sz w:val="24"/>
          <w:szCs w:val="24"/>
          <w:highlight w:val="yellow"/>
        </w:rPr>
        <w:t>Journal of Allergy and Clinical Immunology</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88</w:t>
      </w:r>
      <w:r w:rsidRPr="008D1C48">
        <w:rPr>
          <w:rFonts w:ascii="Times New Roman" w:hAnsi="Times New Roman" w:cs="Times New Roman"/>
          <w:noProof/>
          <w:sz w:val="24"/>
          <w:szCs w:val="24"/>
          <w:highlight w:val="yellow"/>
        </w:rPr>
        <w:t>(3 Pt 2), 425–534.</w:t>
      </w:r>
    </w:p>
    <w:p w14:paraId="3DA7EF8B"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Ocakli, B., Acarturk, E., Aksoy, E., Gungor, S., Ciyiltepe, F., Oztas, S., … Karakurt, Z. (2018). The impact of exposure to biomass smoke versus cigarette smoke on inflammatory markers and pulmonary function parameters in patients with chronic respiratory failure. </w:t>
      </w:r>
      <w:r w:rsidRPr="008D1C48">
        <w:rPr>
          <w:rFonts w:ascii="Times New Roman" w:hAnsi="Times New Roman" w:cs="Times New Roman"/>
          <w:i/>
          <w:iCs/>
          <w:noProof/>
          <w:sz w:val="24"/>
          <w:szCs w:val="24"/>
          <w:highlight w:val="yellow"/>
        </w:rPr>
        <w:t>International Journal of COPD</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3</w:t>
      </w:r>
      <w:r w:rsidRPr="008D1C48">
        <w:rPr>
          <w:rFonts w:ascii="Times New Roman" w:hAnsi="Times New Roman" w:cs="Times New Roman"/>
          <w:noProof/>
          <w:sz w:val="24"/>
          <w:szCs w:val="24"/>
          <w:highlight w:val="yellow"/>
        </w:rPr>
        <w:t>, 1261–1267. https://doi.org/10.2147/COPD.S162658</w:t>
      </w:r>
    </w:p>
    <w:p w14:paraId="6E9D7E30"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Paulin, L. M., Diette, G. B., Blanc, P. D., Putcha, N., Eisner, M. D., Kanner, R. E., … Hansel, N. N. (2015). Occupational exposures are associated with worse morbidity in patients with chronic obstructive pulmonary disease. </w:t>
      </w:r>
      <w:r w:rsidRPr="008D1C48">
        <w:rPr>
          <w:rFonts w:ascii="Times New Roman" w:hAnsi="Times New Roman" w:cs="Times New Roman"/>
          <w:i/>
          <w:iCs/>
          <w:noProof/>
          <w:sz w:val="24"/>
          <w:szCs w:val="24"/>
          <w:highlight w:val="yellow"/>
        </w:rPr>
        <w:t>American Journal of Respiratory and Critical Care Medicine</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91</w:t>
      </w:r>
      <w:r w:rsidRPr="008D1C48">
        <w:rPr>
          <w:rFonts w:ascii="Times New Roman" w:hAnsi="Times New Roman" w:cs="Times New Roman"/>
          <w:noProof/>
          <w:sz w:val="24"/>
          <w:szCs w:val="24"/>
          <w:highlight w:val="yellow"/>
        </w:rPr>
        <w:t>(5), 557–565. https://doi.org/10.1164/rccm.201408-1407OC</w:t>
      </w:r>
    </w:p>
    <w:p w14:paraId="2AFED759"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Rabe, K. F., Hurd, S., Anzueto, A., Barnes, P. J., Buist, S. A., Calverley, P., … Zielinski, J. (2007, September 15). Global strategy for the diagnosis, management, and prevention of chronic obstructive pulmonary disease: GOLD executive summary. </w:t>
      </w:r>
      <w:r w:rsidRPr="008D1C48">
        <w:rPr>
          <w:rFonts w:ascii="Times New Roman" w:hAnsi="Times New Roman" w:cs="Times New Roman"/>
          <w:i/>
          <w:iCs/>
          <w:noProof/>
          <w:sz w:val="24"/>
          <w:szCs w:val="24"/>
          <w:highlight w:val="yellow"/>
        </w:rPr>
        <w:t>American Journal of Respiratory and Critical Care Medicine</w:t>
      </w:r>
      <w:r w:rsidRPr="008D1C48">
        <w:rPr>
          <w:rFonts w:ascii="Times New Roman" w:hAnsi="Times New Roman" w:cs="Times New Roman"/>
          <w:noProof/>
          <w:sz w:val="24"/>
          <w:szCs w:val="24"/>
          <w:highlight w:val="yellow"/>
        </w:rPr>
        <w:t>, Vol. 176, pp. 532–555. https://doi.org/10.1164/rccm.200703-456SO</w:t>
      </w:r>
    </w:p>
    <w:p w14:paraId="0D9837FE"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Raherison, C., &amp; Girodet, P. O. (2009, December 1). Epidemiology of COPD. </w:t>
      </w:r>
      <w:r w:rsidRPr="008D1C48">
        <w:rPr>
          <w:rFonts w:ascii="Times New Roman" w:hAnsi="Times New Roman" w:cs="Times New Roman"/>
          <w:i/>
          <w:iCs/>
          <w:noProof/>
          <w:sz w:val="24"/>
          <w:szCs w:val="24"/>
          <w:highlight w:val="yellow"/>
        </w:rPr>
        <w:t>European Respiratory Review</w:t>
      </w:r>
      <w:r w:rsidRPr="008D1C48">
        <w:rPr>
          <w:rFonts w:ascii="Times New Roman" w:hAnsi="Times New Roman" w:cs="Times New Roman"/>
          <w:noProof/>
          <w:sz w:val="24"/>
          <w:szCs w:val="24"/>
          <w:highlight w:val="yellow"/>
        </w:rPr>
        <w:t>, Vol. 18, pp. 213–221. https://doi.org/10.1183/09059180.00003609</w:t>
      </w:r>
    </w:p>
    <w:p w14:paraId="23A8C9C4"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Reid, L. (1967). </w:t>
      </w:r>
      <w:r w:rsidRPr="008D1C48">
        <w:rPr>
          <w:rFonts w:ascii="Times New Roman" w:hAnsi="Times New Roman" w:cs="Times New Roman"/>
          <w:i/>
          <w:iCs/>
          <w:noProof/>
          <w:sz w:val="24"/>
          <w:szCs w:val="24"/>
          <w:highlight w:val="yellow"/>
        </w:rPr>
        <w:t>The pathology of emphysema.</w:t>
      </w:r>
      <w:r w:rsidRPr="008D1C48">
        <w:rPr>
          <w:rFonts w:ascii="Times New Roman" w:hAnsi="Times New Roman" w:cs="Times New Roman"/>
          <w:noProof/>
          <w:sz w:val="24"/>
          <w:szCs w:val="24"/>
          <w:highlight w:val="yellow"/>
        </w:rPr>
        <w:t xml:space="preserve"> Chicago: Year Book Medical Publishers.</w:t>
      </w:r>
    </w:p>
    <w:p w14:paraId="1D512A6A"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lastRenderedPageBreak/>
        <w:t xml:space="preserve">Reid, P. J., &amp; Sluis-Cremer, G. K. (1996). Mortality of white South African gold miners. </w:t>
      </w:r>
      <w:r w:rsidRPr="008D1C48">
        <w:rPr>
          <w:rFonts w:ascii="Times New Roman" w:hAnsi="Times New Roman" w:cs="Times New Roman"/>
          <w:i/>
          <w:iCs/>
          <w:noProof/>
          <w:sz w:val="24"/>
          <w:szCs w:val="24"/>
          <w:highlight w:val="yellow"/>
        </w:rPr>
        <w:t>Occupational and Environmental Medicine</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53</w:t>
      </w:r>
      <w:r w:rsidRPr="008D1C48">
        <w:rPr>
          <w:rFonts w:ascii="Times New Roman" w:hAnsi="Times New Roman" w:cs="Times New Roman"/>
          <w:noProof/>
          <w:sz w:val="24"/>
          <w:szCs w:val="24"/>
          <w:highlight w:val="yellow"/>
        </w:rPr>
        <w:t>, 11–16. https://doi.org/10.1136/oem.53.1.11</w:t>
      </w:r>
    </w:p>
    <w:p w14:paraId="4DD4DF8D"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Rycroft, C. E., Heyes, A., Lanza, L., &amp; Becker, K. (2012). Epidemiology of chronic obstructive pulmonary disease: A literature review. </w:t>
      </w:r>
      <w:r w:rsidRPr="008D1C48">
        <w:rPr>
          <w:rFonts w:ascii="Times New Roman" w:hAnsi="Times New Roman" w:cs="Times New Roman"/>
          <w:i/>
          <w:iCs/>
          <w:noProof/>
          <w:sz w:val="24"/>
          <w:szCs w:val="24"/>
          <w:highlight w:val="yellow"/>
        </w:rPr>
        <w:t>International Journal of COPD</w:t>
      </w:r>
      <w:r w:rsidRPr="008D1C48">
        <w:rPr>
          <w:rFonts w:ascii="Times New Roman" w:hAnsi="Times New Roman" w:cs="Times New Roman"/>
          <w:noProof/>
          <w:sz w:val="24"/>
          <w:szCs w:val="24"/>
          <w:highlight w:val="yellow"/>
        </w:rPr>
        <w:t>, Vol. 7, pp. 457–494. https://doi.org/10.2147/COPD.S32330</w:t>
      </w:r>
    </w:p>
    <w:p w14:paraId="7A910327"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Salvi, S., &amp; Barnes, P. J. (2010, July 1). Is exposure to biomass smoke the biggest risk factor for COPD globally? </w:t>
      </w:r>
      <w:r w:rsidRPr="008D1C48">
        <w:rPr>
          <w:rFonts w:ascii="Times New Roman" w:hAnsi="Times New Roman" w:cs="Times New Roman"/>
          <w:i/>
          <w:iCs/>
          <w:noProof/>
          <w:sz w:val="24"/>
          <w:szCs w:val="24"/>
          <w:highlight w:val="yellow"/>
        </w:rPr>
        <w:t>Chest</w:t>
      </w:r>
      <w:r w:rsidRPr="008D1C48">
        <w:rPr>
          <w:rFonts w:ascii="Times New Roman" w:hAnsi="Times New Roman" w:cs="Times New Roman"/>
          <w:noProof/>
          <w:sz w:val="24"/>
          <w:szCs w:val="24"/>
          <w:highlight w:val="yellow"/>
        </w:rPr>
        <w:t>, Vol. 138, pp. 3–6. https://doi.org/10.1378/chest.10-0645</w:t>
      </w:r>
    </w:p>
    <w:p w14:paraId="2832F4B1"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Salvi, S. S., &amp; Barnes, P. J. (2009, September 4). Chronic obstructive pulmonary disease in non-smokers. </w:t>
      </w:r>
      <w:r w:rsidRPr="008D1C48">
        <w:rPr>
          <w:rFonts w:ascii="Times New Roman" w:hAnsi="Times New Roman" w:cs="Times New Roman"/>
          <w:i/>
          <w:iCs/>
          <w:noProof/>
          <w:sz w:val="24"/>
          <w:szCs w:val="24"/>
          <w:highlight w:val="yellow"/>
        </w:rPr>
        <w:t>The Lancet</w:t>
      </w:r>
      <w:r w:rsidRPr="008D1C48">
        <w:rPr>
          <w:rFonts w:ascii="Times New Roman" w:hAnsi="Times New Roman" w:cs="Times New Roman"/>
          <w:noProof/>
          <w:sz w:val="24"/>
          <w:szCs w:val="24"/>
          <w:highlight w:val="yellow"/>
        </w:rPr>
        <w:t>, Vol. 374, pp. 733–743. https://doi.org/10.1016/S0140-6736(09)61303-9</w:t>
      </w:r>
    </w:p>
    <w:p w14:paraId="45E1F827"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Steenland, K., &amp; Brown, D. (1995). Mortality study of gold miners exposed to silica and nonasbestiform amphibole minerals: An update with 14 more years of follow‐up. </w:t>
      </w:r>
      <w:r w:rsidRPr="008D1C48">
        <w:rPr>
          <w:rFonts w:ascii="Times New Roman" w:hAnsi="Times New Roman" w:cs="Times New Roman"/>
          <w:i/>
          <w:iCs/>
          <w:noProof/>
          <w:sz w:val="24"/>
          <w:szCs w:val="24"/>
          <w:highlight w:val="yellow"/>
        </w:rPr>
        <w:t>American Journal of Industrial Medicine</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27</w:t>
      </w:r>
      <w:r w:rsidRPr="008D1C48">
        <w:rPr>
          <w:rFonts w:ascii="Times New Roman" w:hAnsi="Times New Roman" w:cs="Times New Roman"/>
          <w:noProof/>
          <w:sz w:val="24"/>
          <w:szCs w:val="24"/>
          <w:highlight w:val="yellow"/>
        </w:rPr>
        <w:t>(2), 217–229. https://doi.org/10.1002/ajim.4700270207</w:t>
      </w:r>
    </w:p>
    <w:p w14:paraId="08F9BF72"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Sutradhar, I., Das Gupta, R., Hasan, M., Wazib, A., &amp; Sarker, M. (2019). Prevalence and Risk Factors of Chronic Obstructive Pulmonary Disease in Bangladesh: A Systematic Review. </w:t>
      </w:r>
      <w:r w:rsidRPr="008D1C48">
        <w:rPr>
          <w:rFonts w:ascii="Times New Roman" w:hAnsi="Times New Roman" w:cs="Times New Roman"/>
          <w:i/>
          <w:iCs/>
          <w:noProof/>
          <w:sz w:val="24"/>
          <w:szCs w:val="24"/>
          <w:highlight w:val="yellow"/>
        </w:rPr>
        <w:t>Cureus</w:t>
      </w:r>
      <w:r w:rsidRPr="008D1C48">
        <w:rPr>
          <w:rFonts w:ascii="Times New Roman" w:hAnsi="Times New Roman" w:cs="Times New Roman"/>
          <w:noProof/>
          <w:sz w:val="24"/>
          <w:szCs w:val="24"/>
          <w:highlight w:val="yellow"/>
        </w:rPr>
        <w:t>. https://doi.org/10.7759/cureus.3970</w:t>
      </w:r>
    </w:p>
    <w:p w14:paraId="703232A1"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Tageldin, M. A., Nafti, S., Khan, J. A., Nejjari, C., Beji, M., Mahboub, B., … El Hasnaoui, A. (2012). Distribution of COPD-related symptoms in the Middle East and North Africa: Results of the BREATHE study. </w:t>
      </w:r>
      <w:r w:rsidRPr="008D1C48">
        <w:rPr>
          <w:rFonts w:ascii="Times New Roman" w:hAnsi="Times New Roman" w:cs="Times New Roman"/>
          <w:i/>
          <w:iCs/>
          <w:noProof/>
          <w:sz w:val="24"/>
          <w:szCs w:val="24"/>
          <w:highlight w:val="yellow"/>
        </w:rPr>
        <w:t>Respiratory Medicine</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06</w:t>
      </w:r>
      <w:r w:rsidRPr="008D1C48">
        <w:rPr>
          <w:rFonts w:ascii="Times New Roman" w:hAnsi="Times New Roman" w:cs="Times New Roman"/>
          <w:noProof/>
          <w:sz w:val="24"/>
          <w:szCs w:val="24"/>
          <w:highlight w:val="yellow"/>
        </w:rPr>
        <w:t>(SUPPL. 2). https://doi.org/10.1016/S0954-6111(12)70012-4</w:t>
      </w:r>
    </w:p>
    <w:p w14:paraId="50CD4FDC"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Tilert, T., Dillon, C., Paulose-Ram, R., Hnizdo, E., &amp; Doney, B. (2013). Estimating the U.S. prevalence of chronic obstructive pulmonary disease using pre- and post-bronchodilator spirometry: The National Health and Nutrition Examination Survey (NHANES) 2007-2010. </w:t>
      </w:r>
      <w:r w:rsidRPr="008D1C48">
        <w:rPr>
          <w:rFonts w:ascii="Times New Roman" w:hAnsi="Times New Roman" w:cs="Times New Roman"/>
          <w:i/>
          <w:iCs/>
          <w:noProof/>
          <w:sz w:val="24"/>
          <w:szCs w:val="24"/>
          <w:highlight w:val="yellow"/>
        </w:rPr>
        <w:t>Respiratory Research</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4</w:t>
      </w:r>
      <w:r w:rsidRPr="008D1C48">
        <w:rPr>
          <w:rFonts w:ascii="Times New Roman" w:hAnsi="Times New Roman" w:cs="Times New Roman"/>
          <w:noProof/>
          <w:sz w:val="24"/>
          <w:szCs w:val="24"/>
          <w:highlight w:val="yellow"/>
        </w:rPr>
        <w:t>(1). https://doi.org/10.1186/1465-9921-14-103</w:t>
      </w:r>
    </w:p>
    <w:p w14:paraId="6F7D910C"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Van Gemert, F., Kirenga, B., Chavannes, N., Kamya, M., Luzige, S., Musinguzi, P., … van der Molen, T. (2015). Prevalence of chronic obstructive pulmonary disease and associated risk factors in Uganda (FRESH AIR Uganda): A prospective cross-sectional observational study. </w:t>
      </w:r>
      <w:r w:rsidRPr="008D1C48">
        <w:rPr>
          <w:rFonts w:ascii="Times New Roman" w:hAnsi="Times New Roman" w:cs="Times New Roman"/>
          <w:i/>
          <w:iCs/>
          <w:noProof/>
          <w:sz w:val="24"/>
          <w:szCs w:val="24"/>
          <w:highlight w:val="yellow"/>
        </w:rPr>
        <w:t>The Lancet Global Health</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3</w:t>
      </w:r>
      <w:r w:rsidRPr="008D1C48">
        <w:rPr>
          <w:rFonts w:ascii="Times New Roman" w:hAnsi="Times New Roman" w:cs="Times New Roman"/>
          <w:noProof/>
          <w:sz w:val="24"/>
          <w:szCs w:val="24"/>
          <w:highlight w:val="yellow"/>
        </w:rPr>
        <w:t>(1), e44–e51. https://doi.org/10.1016/S2214-</w:t>
      </w:r>
      <w:r w:rsidRPr="008D1C48">
        <w:rPr>
          <w:rFonts w:ascii="Times New Roman" w:hAnsi="Times New Roman" w:cs="Times New Roman"/>
          <w:noProof/>
          <w:sz w:val="24"/>
          <w:szCs w:val="24"/>
          <w:highlight w:val="yellow"/>
        </w:rPr>
        <w:lastRenderedPageBreak/>
        <w:t>109X(14)70337-7</w:t>
      </w:r>
    </w:p>
    <w:p w14:paraId="3F32694D"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Viegi, G., Maio, S., Pistelli, F., Baldacci, S., &amp; Carrozzi, L. (2006). Epidemiology of chronic obstructive pulmonary disease: Health effects of air pollution. </w:t>
      </w:r>
      <w:r w:rsidRPr="008D1C48">
        <w:rPr>
          <w:rFonts w:ascii="Times New Roman" w:hAnsi="Times New Roman" w:cs="Times New Roman"/>
          <w:i/>
          <w:iCs/>
          <w:noProof/>
          <w:sz w:val="24"/>
          <w:szCs w:val="24"/>
          <w:highlight w:val="yellow"/>
        </w:rPr>
        <w:t>Respirology</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1</w:t>
      </w:r>
      <w:r w:rsidRPr="008D1C48">
        <w:rPr>
          <w:rFonts w:ascii="Times New Roman" w:hAnsi="Times New Roman" w:cs="Times New Roman"/>
          <w:noProof/>
          <w:sz w:val="24"/>
          <w:szCs w:val="24"/>
          <w:highlight w:val="yellow"/>
        </w:rPr>
        <w:t>(5), 523–532. https://doi.org/10.1111/j.1440-1843.2006.00886.x</w:t>
      </w:r>
    </w:p>
    <w:p w14:paraId="0BFE9734"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Vos, T., Barber, R. M., Bell, B., Bertozzi-Villa, A., Biryukov, S., Bolliger, I., … Murray, C. J. L. (2015). Global, regional, and national incidence, prevalence, and years lived with disability for 301 acute and chronic diseases and injuries in 188 countries, 1990-2013: A systematic analysis for the Global Burden of Disease Study 2013. </w:t>
      </w:r>
      <w:r w:rsidRPr="008D1C48">
        <w:rPr>
          <w:rFonts w:ascii="Times New Roman" w:hAnsi="Times New Roman" w:cs="Times New Roman"/>
          <w:i/>
          <w:iCs/>
          <w:noProof/>
          <w:sz w:val="24"/>
          <w:szCs w:val="24"/>
          <w:highlight w:val="yellow"/>
        </w:rPr>
        <w:t>The Lancet</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386</w:t>
      </w:r>
      <w:r w:rsidRPr="008D1C48">
        <w:rPr>
          <w:rFonts w:ascii="Times New Roman" w:hAnsi="Times New Roman" w:cs="Times New Roman"/>
          <w:noProof/>
          <w:sz w:val="24"/>
          <w:szCs w:val="24"/>
          <w:highlight w:val="yellow"/>
        </w:rPr>
        <w:t>(9995), 743–800. https://doi.org/10.1016/S0140-6736(15)60692-4</w:t>
      </w:r>
    </w:p>
    <w:p w14:paraId="40FB4C67"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Wenzel, S. E., Schwartz, L. B., Langmack, E. L., Halliday, J. L., Trudeau, J. B., Gibbs, R. L., &amp; Chu, H. W. (1999). Evidence that severe asthma can be divided pathologically into two inflammatory subtypes with distinct physiologic and clinical characteristics. </w:t>
      </w:r>
      <w:r w:rsidRPr="008D1C48">
        <w:rPr>
          <w:rFonts w:ascii="Times New Roman" w:hAnsi="Times New Roman" w:cs="Times New Roman"/>
          <w:i/>
          <w:iCs/>
          <w:noProof/>
          <w:sz w:val="24"/>
          <w:szCs w:val="24"/>
          <w:highlight w:val="yellow"/>
        </w:rPr>
        <w:t>American Journal of Respiratory and Critical Care Medicine</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60</w:t>
      </w:r>
      <w:r w:rsidRPr="008D1C48">
        <w:rPr>
          <w:rFonts w:ascii="Times New Roman" w:hAnsi="Times New Roman" w:cs="Times New Roman"/>
          <w:noProof/>
          <w:sz w:val="24"/>
          <w:szCs w:val="24"/>
          <w:highlight w:val="yellow"/>
        </w:rPr>
        <w:t>(3), 1001–1008. https://doi.org/10.1164/ajrccm.160.3.9812110</w:t>
      </w:r>
    </w:p>
    <w:p w14:paraId="03AEF333"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Wenzel, S. E., Szefler, S. J., Leung, D. Y. M., Sloan, S. I., Rex, M. D., &amp; Martin, R. J. (1997). Bronchoscopic evaluation of severe asthma: Persistent inflammation associated with high dose glucocorticoids. </w:t>
      </w:r>
      <w:r w:rsidRPr="008D1C48">
        <w:rPr>
          <w:rFonts w:ascii="Times New Roman" w:hAnsi="Times New Roman" w:cs="Times New Roman"/>
          <w:i/>
          <w:iCs/>
          <w:noProof/>
          <w:sz w:val="24"/>
          <w:szCs w:val="24"/>
          <w:highlight w:val="yellow"/>
        </w:rPr>
        <w:t>American Journal of Respiratory and Critical Care Medicine</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56</w:t>
      </w:r>
      <w:r w:rsidRPr="008D1C48">
        <w:rPr>
          <w:rFonts w:ascii="Times New Roman" w:hAnsi="Times New Roman" w:cs="Times New Roman"/>
          <w:noProof/>
          <w:sz w:val="24"/>
          <w:szCs w:val="24"/>
          <w:highlight w:val="yellow"/>
        </w:rPr>
        <w:t>(3 I), 737–743. https://doi.org/10.1164/ajrccm.156.3.9610046</w:t>
      </w:r>
    </w:p>
    <w:p w14:paraId="69B48E97"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szCs w:val="24"/>
          <w:highlight w:val="yellow"/>
        </w:rPr>
      </w:pPr>
      <w:r w:rsidRPr="008D1C48">
        <w:rPr>
          <w:rFonts w:ascii="Times New Roman" w:hAnsi="Times New Roman" w:cs="Times New Roman"/>
          <w:noProof/>
          <w:sz w:val="24"/>
          <w:szCs w:val="24"/>
          <w:highlight w:val="yellow"/>
        </w:rPr>
        <w:t xml:space="preserve">Wiles, F. J., &amp; Faure, M. H. (1975). Chronic obstructive lung disease in gold miners. </w:t>
      </w:r>
      <w:r w:rsidRPr="008D1C48">
        <w:rPr>
          <w:rFonts w:ascii="Times New Roman" w:hAnsi="Times New Roman" w:cs="Times New Roman"/>
          <w:i/>
          <w:iCs/>
          <w:noProof/>
          <w:sz w:val="24"/>
          <w:szCs w:val="24"/>
          <w:highlight w:val="yellow"/>
        </w:rPr>
        <w:t>Inhaled Particles</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4 Pt 2</w:t>
      </w:r>
      <w:r w:rsidRPr="008D1C48">
        <w:rPr>
          <w:rFonts w:ascii="Times New Roman" w:hAnsi="Times New Roman" w:cs="Times New Roman"/>
          <w:noProof/>
          <w:sz w:val="24"/>
          <w:szCs w:val="24"/>
          <w:highlight w:val="yellow"/>
        </w:rPr>
        <w:t>, 727–735. Retrieved from http://www.ncbi.nlm.nih.gov/pubmed/1236246</w:t>
      </w:r>
    </w:p>
    <w:p w14:paraId="4ECF375B" w14:textId="77777777" w:rsidR="00BD4EB2" w:rsidRPr="008D1C48" w:rsidRDefault="00BD4EB2" w:rsidP="00BD4EB2">
      <w:pPr>
        <w:widowControl w:val="0"/>
        <w:autoSpaceDE w:val="0"/>
        <w:autoSpaceDN w:val="0"/>
        <w:adjustRightInd w:val="0"/>
        <w:spacing w:line="360" w:lineRule="auto"/>
        <w:ind w:left="480" w:hanging="480"/>
        <w:rPr>
          <w:rFonts w:ascii="Times New Roman" w:hAnsi="Times New Roman" w:cs="Times New Roman"/>
          <w:noProof/>
          <w:sz w:val="24"/>
          <w:highlight w:val="yellow"/>
        </w:rPr>
      </w:pPr>
      <w:r w:rsidRPr="008D1C48">
        <w:rPr>
          <w:rFonts w:ascii="Times New Roman" w:hAnsi="Times New Roman" w:cs="Times New Roman"/>
          <w:noProof/>
          <w:sz w:val="24"/>
          <w:szCs w:val="24"/>
          <w:highlight w:val="yellow"/>
        </w:rPr>
        <w:t xml:space="preserve">Yin, P., Zhang, M., Li, Y., Jiang, Y., &amp; Zhao, W. (2011). Prevalence of COPD and its association with socioeconomic status in China: Findings from China Chronic Disease Risk Factor Surveillance 2007. </w:t>
      </w:r>
      <w:r w:rsidRPr="008D1C48">
        <w:rPr>
          <w:rFonts w:ascii="Times New Roman" w:hAnsi="Times New Roman" w:cs="Times New Roman"/>
          <w:i/>
          <w:iCs/>
          <w:noProof/>
          <w:sz w:val="24"/>
          <w:szCs w:val="24"/>
          <w:highlight w:val="yellow"/>
        </w:rPr>
        <w:t>BMC Public Health</w:t>
      </w:r>
      <w:r w:rsidRPr="008D1C48">
        <w:rPr>
          <w:rFonts w:ascii="Times New Roman" w:hAnsi="Times New Roman" w:cs="Times New Roman"/>
          <w:noProof/>
          <w:sz w:val="24"/>
          <w:szCs w:val="24"/>
          <w:highlight w:val="yellow"/>
        </w:rPr>
        <w:t xml:space="preserve">, </w:t>
      </w:r>
      <w:r w:rsidRPr="008D1C48">
        <w:rPr>
          <w:rFonts w:ascii="Times New Roman" w:hAnsi="Times New Roman" w:cs="Times New Roman"/>
          <w:i/>
          <w:iCs/>
          <w:noProof/>
          <w:sz w:val="24"/>
          <w:szCs w:val="24"/>
          <w:highlight w:val="yellow"/>
        </w:rPr>
        <w:t>11</w:t>
      </w:r>
      <w:r w:rsidRPr="008D1C48">
        <w:rPr>
          <w:rFonts w:ascii="Times New Roman" w:hAnsi="Times New Roman" w:cs="Times New Roman"/>
          <w:noProof/>
          <w:sz w:val="24"/>
          <w:szCs w:val="24"/>
          <w:highlight w:val="yellow"/>
        </w:rPr>
        <w:t>(1), 586. https://doi.org/10.1186/1471-2458-11-586</w:t>
      </w:r>
    </w:p>
    <w:p w14:paraId="09BD755F" w14:textId="65CB47C7" w:rsidR="00BD4EB2" w:rsidRPr="00BF2C57" w:rsidRDefault="00BD4EB2" w:rsidP="009337DE">
      <w:pPr>
        <w:spacing w:line="360" w:lineRule="auto"/>
        <w:jc w:val="both"/>
        <w:rPr>
          <w:rFonts w:ascii="Times New Roman" w:hAnsi="Times New Roman" w:cs="Times New Roman"/>
          <w:sz w:val="24"/>
          <w:szCs w:val="24"/>
        </w:rPr>
      </w:pPr>
      <w:r w:rsidRPr="008D1C48">
        <w:rPr>
          <w:rFonts w:ascii="Times New Roman" w:hAnsi="Times New Roman" w:cs="Times New Roman"/>
          <w:sz w:val="24"/>
          <w:szCs w:val="24"/>
          <w:highlight w:val="yellow"/>
        </w:rPr>
        <w:fldChar w:fldCharType="end"/>
      </w:r>
    </w:p>
    <w:sectPr w:rsidR="00BD4EB2" w:rsidRPr="00BF2C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791585"/>
    <w:multiLevelType w:val="hybridMultilevel"/>
    <w:tmpl w:val="77928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15A0"/>
    <w:rsid w:val="000071D8"/>
    <w:rsid w:val="00013B65"/>
    <w:rsid w:val="0002087E"/>
    <w:rsid w:val="000237D6"/>
    <w:rsid w:val="00042CC2"/>
    <w:rsid w:val="00047055"/>
    <w:rsid w:val="000519D1"/>
    <w:rsid w:val="00055806"/>
    <w:rsid w:val="00065ADE"/>
    <w:rsid w:val="000715E5"/>
    <w:rsid w:val="00076BB3"/>
    <w:rsid w:val="00081CF4"/>
    <w:rsid w:val="00083ACF"/>
    <w:rsid w:val="00097185"/>
    <w:rsid w:val="000974D5"/>
    <w:rsid w:val="000A0CAC"/>
    <w:rsid w:val="000B0E59"/>
    <w:rsid w:val="000C1BE1"/>
    <w:rsid w:val="000C231D"/>
    <w:rsid w:val="000C4D6D"/>
    <w:rsid w:val="000C6308"/>
    <w:rsid w:val="000E037B"/>
    <w:rsid w:val="000E15C1"/>
    <w:rsid w:val="000F15DE"/>
    <w:rsid w:val="001008C3"/>
    <w:rsid w:val="00114777"/>
    <w:rsid w:val="0012408E"/>
    <w:rsid w:val="00133795"/>
    <w:rsid w:val="00135A2B"/>
    <w:rsid w:val="00141241"/>
    <w:rsid w:val="0014200F"/>
    <w:rsid w:val="00176A35"/>
    <w:rsid w:val="001854DE"/>
    <w:rsid w:val="00187377"/>
    <w:rsid w:val="001A1F5C"/>
    <w:rsid w:val="001A20F0"/>
    <w:rsid w:val="001C1BD1"/>
    <w:rsid w:val="001C502D"/>
    <w:rsid w:val="001E5C83"/>
    <w:rsid w:val="001F199B"/>
    <w:rsid w:val="0021141C"/>
    <w:rsid w:val="00217D80"/>
    <w:rsid w:val="00224C98"/>
    <w:rsid w:val="00226B75"/>
    <w:rsid w:val="00241B34"/>
    <w:rsid w:val="00251F35"/>
    <w:rsid w:val="00262B27"/>
    <w:rsid w:val="002712A6"/>
    <w:rsid w:val="002714E4"/>
    <w:rsid w:val="00276B27"/>
    <w:rsid w:val="00291969"/>
    <w:rsid w:val="002A21C3"/>
    <w:rsid w:val="002D1BB8"/>
    <w:rsid w:val="002E28FB"/>
    <w:rsid w:val="003015A0"/>
    <w:rsid w:val="00305690"/>
    <w:rsid w:val="00324D7E"/>
    <w:rsid w:val="003340DA"/>
    <w:rsid w:val="00340D8F"/>
    <w:rsid w:val="00347322"/>
    <w:rsid w:val="00360FF8"/>
    <w:rsid w:val="0038021B"/>
    <w:rsid w:val="00381A50"/>
    <w:rsid w:val="003A2106"/>
    <w:rsid w:val="003E1455"/>
    <w:rsid w:val="003F7242"/>
    <w:rsid w:val="004028C6"/>
    <w:rsid w:val="00415B52"/>
    <w:rsid w:val="00424F73"/>
    <w:rsid w:val="00434AA6"/>
    <w:rsid w:val="004409DA"/>
    <w:rsid w:val="00442A77"/>
    <w:rsid w:val="0044524F"/>
    <w:rsid w:val="004506E6"/>
    <w:rsid w:val="00456D23"/>
    <w:rsid w:val="00466265"/>
    <w:rsid w:val="0048316D"/>
    <w:rsid w:val="004A4D20"/>
    <w:rsid w:val="004B154D"/>
    <w:rsid w:val="004B7C8B"/>
    <w:rsid w:val="004C4EF8"/>
    <w:rsid w:val="004E61B0"/>
    <w:rsid w:val="00507A33"/>
    <w:rsid w:val="00517BF6"/>
    <w:rsid w:val="00520C66"/>
    <w:rsid w:val="00522647"/>
    <w:rsid w:val="00526C44"/>
    <w:rsid w:val="005275A2"/>
    <w:rsid w:val="00551A6A"/>
    <w:rsid w:val="00560828"/>
    <w:rsid w:val="00563CB2"/>
    <w:rsid w:val="005641CC"/>
    <w:rsid w:val="005674C3"/>
    <w:rsid w:val="005840B4"/>
    <w:rsid w:val="00585074"/>
    <w:rsid w:val="00585696"/>
    <w:rsid w:val="005A0741"/>
    <w:rsid w:val="005B5F9A"/>
    <w:rsid w:val="005D5486"/>
    <w:rsid w:val="005E3944"/>
    <w:rsid w:val="005F1B8C"/>
    <w:rsid w:val="0060531D"/>
    <w:rsid w:val="00616DFA"/>
    <w:rsid w:val="00620422"/>
    <w:rsid w:val="0064257A"/>
    <w:rsid w:val="00643C8D"/>
    <w:rsid w:val="00647842"/>
    <w:rsid w:val="00651161"/>
    <w:rsid w:val="00654AB4"/>
    <w:rsid w:val="006550BD"/>
    <w:rsid w:val="00660751"/>
    <w:rsid w:val="00664B01"/>
    <w:rsid w:val="006911BB"/>
    <w:rsid w:val="00693F8A"/>
    <w:rsid w:val="006B369B"/>
    <w:rsid w:val="006F259C"/>
    <w:rsid w:val="007015A1"/>
    <w:rsid w:val="00702D7F"/>
    <w:rsid w:val="00702E4B"/>
    <w:rsid w:val="0070310A"/>
    <w:rsid w:val="00713F99"/>
    <w:rsid w:val="007175C2"/>
    <w:rsid w:val="00723EB3"/>
    <w:rsid w:val="007256ED"/>
    <w:rsid w:val="0075033C"/>
    <w:rsid w:val="007C4E94"/>
    <w:rsid w:val="007C79CF"/>
    <w:rsid w:val="007D4275"/>
    <w:rsid w:val="007D4E0D"/>
    <w:rsid w:val="007D7B51"/>
    <w:rsid w:val="00814422"/>
    <w:rsid w:val="00815A28"/>
    <w:rsid w:val="00834097"/>
    <w:rsid w:val="00840D90"/>
    <w:rsid w:val="00852F6D"/>
    <w:rsid w:val="00854F56"/>
    <w:rsid w:val="00855203"/>
    <w:rsid w:val="00877968"/>
    <w:rsid w:val="00885277"/>
    <w:rsid w:val="00887268"/>
    <w:rsid w:val="008932D1"/>
    <w:rsid w:val="00895C23"/>
    <w:rsid w:val="008A4DFF"/>
    <w:rsid w:val="008B25F1"/>
    <w:rsid w:val="008B3037"/>
    <w:rsid w:val="008B55D8"/>
    <w:rsid w:val="008C0B16"/>
    <w:rsid w:val="008D1C48"/>
    <w:rsid w:val="008D2424"/>
    <w:rsid w:val="008D5126"/>
    <w:rsid w:val="008E45A7"/>
    <w:rsid w:val="00904EAD"/>
    <w:rsid w:val="009337DE"/>
    <w:rsid w:val="0093405A"/>
    <w:rsid w:val="009357D5"/>
    <w:rsid w:val="009359C6"/>
    <w:rsid w:val="0093616A"/>
    <w:rsid w:val="00937059"/>
    <w:rsid w:val="009458D6"/>
    <w:rsid w:val="00945ECA"/>
    <w:rsid w:val="0095529A"/>
    <w:rsid w:val="009630DE"/>
    <w:rsid w:val="0097185F"/>
    <w:rsid w:val="00995AEA"/>
    <w:rsid w:val="009A2841"/>
    <w:rsid w:val="009B36F6"/>
    <w:rsid w:val="009C3EFC"/>
    <w:rsid w:val="009D7C13"/>
    <w:rsid w:val="009E2DD7"/>
    <w:rsid w:val="009E54C4"/>
    <w:rsid w:val="009F38C1"/>
    <w:rsid w:val="00A3486A"/>
    <w:rsid w:val="00A350CA"/>
    <w:rsid w:val="00A5070E"/>
    <w:rsid w:val="00A66A2E"/>
    <w:rsid w:val="00A808C3"/>
    <w:rsid w:val="00A834BB"/>
    <w:rsid w:val="00A93306"/>
    <w:rsid w:val="00A94827"/>
    <w:rsid w:val="00B1215D"/>
    <w:rsid w:val="00B229EF"/>
    <w:rsid w:val="00B261E3"/>
    <w:rsid w:val="00B32450"/>
    <w:rsid w:val="00B54609"/>
    <w:rsid w:val="00B626D7"/>
    <w:rsid w:val="00B64482"/>
    <w:rsid w:val="00B84CCD"/>
    <w:rsid w:val="00B87364"/>
    <w:rsid w:val="00BA1B08"/>
    <w:rsid w:val="00BA5759"/>
    <w:rsid w:val="00BC70A5"/>
    <w:rsid w:val="00BD4EB2"/>
    <w:rsid w:val="00BF2C57"/>
    <w:rsid w:val="00BF624E"/>
    <w:rsid w:val="00C50808"/>
    <w:rsid w:val="00C54C63"/>
    <w:rsid w:val="00C65F77"/>
    <w:rsid w:val="00C73DB6"/>
    <w:rsid w:val="00C915A0"/>
    <w:rsid w:val="00C946CD"/>
    <w:rsid w:val="00C96746"/>
    <w:rsid w:val="00CC136E"/>
    <w:rsid w:val="00CC2DD1"/>
    <w:rsid w:val="00CC57E5"/>
    <w:rsid w:val="00CD1EB3"/>
    <w:rsid w:val="00CD2BA6"/>
    <w:rsid w:val="00CE5325"/>
    <w:rsid w:val="00CE7345"/>
    <w:rsid w:val="00D16050"/>
    <w:rsid w:val="00D50F41"/>
    <w:rsid w:val="00D717FA"/>
    <w:rsid w:val="00D8217A"/>
    <w:rsid w:val="00D901BC"/>
    <w:rsid w:val="00DA1E98"/>
    <w:rsid w:val="00DC1CD9"/>
    <w:rsid w:val="00DC6A75"/>
    <w:rsid w:val="00DD79BE"/>
    <w:rsid w:val="00DE1AA9"/>
    <w:rsid w:val="00DF5D3F"/>
    <w:rsid w:val="00E0660F"/>
    <w:rsid w:val="00E23FDB"/>
    <w:rsid w:val="00E26B16"/>
    <w:rsid w:val="00E42396"/>
    <w:rsid w:val="00E42EDD"/>
    <w:rsid w:val="00E54DFF"/>
    <w:rsid w:val="00E76E9C"/>
    <w:rsid w:val="00E772B6"/>
    <w:rsid w:val="00E77F2A"/>
    <w:rsid w:val="00E91827"/>
    <w:rsid w:val="00E920AA"/>
    <w:rsid w:val="00EA29FA"/>
    <w:rsid w:val="00EA6C32"/>
    <w:rsid w:val="00EA7583"/>
    <w:rsid w:val="00EB4A03"/>
    <w:rsid w:val="00EB5AB6"/>
    <w:rsid w:val="00EC6668"/>
    <w:rsid w:val="00ED02E6"/>
    <w:rsid w:val="00ED28AD"/>
    <w:rsid w:val="00EE2DA4"/>
    <w:rsid w:val="00EF1301"/>
    <w:rsid w:val="00F06140"/>
    <w:rsid w:val="00F132BC"/>
    <w:rsid w:val="00F21353"/>
    <w:rsid w:val="00F23D6E"/>
    <w:rsid w:val="00F34D51"/>
    <w:rsid w:val="00F355B5"/>
    <w:rsid w:val="00F449B7"/>
    <w:rsid w:val="00F4611A"/>
    <w:rsid w:val="00F4756D"/>
    <w:rsid w:val="00F51F8E"/>
    <w:rsid w:val="00F60048"/>
    <w:rsid w:val="00F67079"/>
    <w:rsid w:val="00F7400D"/>
    <w:rsid w:val="00F94D27"/>
    <w:rsid w:val="00FA6E65"/>
    <w:rsid w:val="00FB6C10"/>
    <w:rsid w:val="00FD47FE"/>
    <w:rsid w:val="00FD4934"/>
    <w:rsid w:val="00FD507B"/>
    <w:rsid w:val="00FE3324"/>
    <w:rsid w:val="00FF7071"/>
    <w:rsid w:val="00FF7D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BE41F2"/>
  <w15:chartTrackingRefBased/>
  <w15:docId w15:val="{0BF1F896-AF79-4CAC-BB14-07BCE951DE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5B52"/>
    <w:rPr>
      <w:color w:val="0563C1" w:themeColor="hyperlink"/>
      <w:u w:val="single"/>
    </w:rPr>
  </w:style>
  <w:style w:type="character" w:styleId="UnresolvedMention">
    <w:name w:val="Unresolved Mention"/>
    <w:basedOn w:val="DefaultParagraphFont"/>
    <w:uiPriority w:val="99"/>
    <w:semiHidden/>
    <w:unhideWhenUsed/>
    <w:rsid w:val="00415B52"/>
    <w:rPr>
      <w:color w:val="605E5C"/>
      <w:shd w:val="clear" w:color="auto" w:fill="E1DFDD"/>
    </w:rPr>
  </w:style>
  <w:style w:type="character" w:customStyle="1" w:styleId="element-citation">
    <w:name w:val="element-citation"/>
    <w:basedOn w:val="DefaultParagraphFont"/>
    <w:rsid w:val="00A350CA"/>
  </w:style>
  <w:style w:type="character" w:customStyle="1" w:styleId="ref-journal">
    <w:name w:val="ref-journal"/>
    <w:basedOn w:val="DefaultParagraphFont"/>
    <w:rsid w:val="00A350CA"/>
  </w:style>
  <w:style w:type="character" w:customStyle="1" w:styleId="figpopup-sensitive-area">
    <w:name w:val="figpopup-sensitive-area"/>
    <w:basedOn w:val="DefaultParagraphFont"/>
    <w:rsid w:val="009E2DD7"/>
  </w:style>
  <w:style w:type="character" w:styleId="Emphasis">
    <w:name w:val="Emphasis"/>
    <w:basedOn w:val="DefaultParagraphFont"/>
    <w:uiPriority w:val="20"/>
    <w:qFormat/>
    <w:rsid w:val="009E2DD7"/>
    <w:rPr>
      <w:i/>
      <w:iCs/>
    </w:rPr>
  </w:style>
  <w:style w:type="paragraph" w:styleId="ListParagraph">
    <w:name w:val="List Paragraph"/>
    <w:basedOn w:val="Normal"/>
    <w:uiPriority w:val="34"/>
    <w:qFormat/>
    <w:rsid w:val="00047055"/>
    <w:pPr>
      <w:ind w:left="720"/>
      <w:contextualSpacing/>
    </w:pPr>
  </w:style>
  <w:style w:type="character" w:styleId="Strong">
    <w:name w:val="Strong"/>
    <w:basedOn w:val="DefaultParagraphFont"/>
    <w:uiPriority w:val="22"/>
    <w:qFormat/>
    <w:rsid w:val="008932D1"/>
    <w:rPr>
      <w:b/>
      <w:bCs/>
    </w:rPr>
  </w:style>
  <w:style w:type="character" w:styleId="FollowedHyperlink">
    <w:name w:val="FollowedHyperlink"/>
    <w:basedOn w:val="DefaultParagraphFont"/>
    <w:uiPriority w:val="99"/>
    <w:semiHidden/>
    <w:unhideWhenUsed/>
    <w:rsid w:val="00B8736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4193618">
      <w:bodyDiv w:val="1"/>
      <w:marLeft w:val="0"/>
      <w:marRight w:val="0"/>
      <w:marTop w:val="0"/>
      <w:marBottom w:val="0"/>
      <w:divBdr>
        <w:top w:val="none" w:sz="0" w:space="0" w:color="auto"/>
        <w:left w:val="none" w:sz="0" w:space="0" w:color="auto"/>
        <w:bottom w:val="none" w:sz="0" w:space="0" w:color="auto"/>
        <w:right w:val="none" w:sz="0" w:space="0" w:color="auto"/>
      </w:divBdr>
    </w:div>
    <w:div w:id="482934938">
      <w:bodyDiv w:val="1"/>
      <w:marLeft w:val="0"/>
      <w:marRight w:val="0"/>
      <w:marTop w:val="0"/>
      <w:marBottom w:val="0"/>
      <w:divBdr>
        <w:top w:val="none" w:sz="0" w:space="0" w:color="auto"/>
        <w:left w:val="none" w:sz="0" w:space="0" w:color="auto"/>
        <w:bottom w:val="none" w:sz="0" w:space="0" w:color="auto"/>
        <w:right w:val="none" w:sz="0" w:space="0" w:color="auto"/>
      </w:divBdr>
      <w:divsChild>
        <w:div w:id="222643092">
          <w:marLeft w:val="0"/>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B4454-37B3-4C3D-AB08-770145BBA9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8</TotalTime>
  <Pages>27</Pages>
  <Words>67415</Words>
  <Characters>384269</Characters>
  <Application>Microsoft Office Word</Application>
  <DocSecurity>0</DocSecurity>
  <Lines>3202</Lines>
  <Paragraphs>9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dc:creator>
  <cp:keywords/>
  <dc:description/>
  <cp:lastModifiedBy>NaYEeM</cp:lastModifiedBy>
  <cp:revision>184</cp:revision>
  <dcterms:created xsi:type="dcterms:W3CDTF">2020-01-17T17:39:00Z</dcterms:created>
  <dcterms:modified xsi:type="dcterms:W3CDTF">2020-02-06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